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F9341" w14:textId="53FEC433"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6FB9B164" w14:textId="77777777" w:rsidR="0042424F" w:rsidRDefault="0042424F"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38D3110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A3F0D4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B545276" w14:textId="14415AA4" w:rsidR="00B45A40" w:rsidRPr="00F93D8A" w:rsidRDefault="00B45A40" w:rsidP="00546224">
      <w:pPr>
        <w:spacing w:after="0"/>
        <w:jc w:val="center"/>
        <w:rPr>
          <w:rStyle w:val="BookTitle"/>
          <w:i w:val="0"/>
          <w:iCs w:val="0"/>
        </w:rPr>
      </w:pPr>
      <w:r w:rsidRPr="00F93D8A">
        <w:rPr>
          <w:rStyle w:val="BookTitle"/>
          <w:i w:val="0"/>
          <w:iCs w:val="0"/>
        </w:rPr>
        <w:t>Conversational AI for Primary Healthcare Support Advice</w:t>
      </w:r>
    </w:p>
    <w:p w14:paraId="139B1EC1" w14:textId="77777777" w:rsidR="00B45A40" w:rsidRPr="00546224" w:rsidRDefault="00B45A40" w:rsidP="00546224">
      <w:pPr>
        <w:spacing w:after="0"/>
        <w:jc w:val="center"/>
        <w:rPr>
          <w:rFonts w:asciiTheme="majorHAnsi" w:hAnsiTheme="majorHAnsi" w:cstheme="majorHAnsi"/>
        </w:rPr>
      </w:pPr>
    </w:p>
    <w:p w14:paraId="47642C55" w14:textId="51ADCCEA"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Vishesh Bhagat</w:t>
      </w:r>
    </w:p>
    <w:p w14:paraId="5CF61BED" w14:textId="657FF6C8" w:rsidR="00B45A40" w:rsidRDefault="00B45A40" w:rsidP="00546224">
      <w:pPr>
        <w:spacing w:after="0"/>
        <w:jc w:val="center"/>
        <w:rPr>
          <w:rFonts w:asciiTheme="majorHAnsi" w:hAnsiTheme="majorHAnsi" w:cstheme="majorHAnsi"/>
        </w:rPr>
      </w:pPr>
      <w:r w:rsidRPr="00546224">
        <w:rPr>
          <w:rFonts w:asciiTheme="majorHAnsi" w:hAnsiTheme="majorHAnsi" w:cstheme="majorHAnsi"/>
        </w:rPr>
        <w:t>210010283</w:t>
      </w:r>
    </w:p>
    <w:p w14:paraId="792B4D31" w14:textId="4DC4439C" w:rsidR="006D4792" w:rsidRDefault="006D4792" w:rsidP="00546224">
      <w:pPr>
        <w:spacing w:after="0"/>
        <w:jc w:val="center"/>
        <w:rPr>
          <w:rFonts w:asciiTheme="majorHAnsi" w:hAnsiTheme="majorHAnsi" w:cstheme="majorHAnsi"/>
        </w:rPr>
      </w:pPr>
    </w:p>
    <w:p w14:paraId="7D629F98" w14:textId="52DA3650" w:rsidR="006D4792" w:rsidRPr="00546224" w:rsidRDefault="006D4792" w:rsidP="00546224">
      <w:pPr>
        <w:spacing w:after="0"/>
        <w:jc w:val="center"/>
        <w:rPr>
          <w:rFonts w:asciiTheme="majorHAnsi" w:hAnsiTheme="majorHAnsi" w:cstheme="majorHAnsi"/>
        </w:rPr>
      </w:pPr>
      <w:r>
        <w:rPr>
          <w:rFonts w:asciiTheme="majorHAnsi" w:hAnsiTheme="majorHAnsi" w:cstheme="majorHAnsi"/>
        </w:rPr>
        <w:t>Supervisors: Dr Alice Toniolo , Dr Phong Le</w:t>
      </w:r>
    </w:p>
    <w:p w14:paraId="050EC3D7" w14:textId="227BC103" w:rsidR="00B45A40" w:rsidRPr="00546224" w:rsidRDefault="00B45A40" w:rsidP="00546224">
      <w:pPr>
        <w:spacing w:after="0"/>
        <w:jc w:val="center"/>
        <w:rPr>
          <w:rFonts w:asciiTheme="majorHAnsi" w:hAnsiTheme="majorHAnsi" w:cstheme="majorHAnsi"/>
        </w:rPr>
      </w:pPr>
    </w:p>
    <w:p w14:paraId="3D8BA127" w14:textId="42F21D91"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Master of Science (M</w:t>
      </w:r>
      <w:r w:rsidR="003F4071" w:rsidRPr="00546224">
        <w:rPr>
          <w:rFonts w:asciiTheme="majorHAnsi" w:hAnsiTheme="majorHAnsi" w:cstheme="majorHAnsi"/>
        </w:rPr>
        <w:t>S</w:t>
      </w:r>
      <w:r w:rsidRPr="00546224">
        <w:rPr>
          <w:rFonts w:asciiTheme="majorHAnsi" w:hAnsiTheme="majorHAnsi" w:cstheme="majorHAnsi"/>
        </w:rPr>
        <w:t>c) in Artificial Intelligence</w:t>
      </w:r>
    </w:p>
    <w:p w14:paraId="77F90A7D" w14:textId="6203D514"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School Of Computer Science</w:t>
      </w:r>
    </w:p>
    <w:p w14:paraId="48123F33" w14:textId="3341FC63"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16 August 2022</w:t>
      </w:r>
    </w:p>
    <w:p w14:paraId="3059A285" w14:textId="0DF16EB0" w:rsidR="00B45A40" w:rsidRPr="00A06631" w:rsidRDefault="00B45A40" w:rsidP="00B45A40">
      <w:pPr>
        <w:jc w:val="center"/>
        <w:rPr>
          <w:rFonts w:asciiTheme="majorHAnsi" w:hAnsiTheme="majorHAnsi" w:cstheme="majorHAnsi"/>
          <w:noProof/>
        </w:rPr>
      </w:pPr>
      <w:r w:rsidRPr="00A06631">
        <w:rPr>
          <w:rFonts w:asciiTheme="majorHAnsi" w:hAnsiTheme="majorHAnsi" w:cstheme="majorHAnsi"/>
          <w:noProof/>
        </w:rPr>
        <w:drawing>
          <wp:inline distT="0" distB="0" distL="0" distR="0" wp14:anchorId="30CA0F88" wp14:editId="58E94A92">
            <wp:extent cx="2521025" cy="3994150"/>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5764" cy="4001658"/>
                    </a:xfrm>
                    <a:prstGeom prst="rect">
                      <a:avLst/>
                    </a:prstGeom>
                    <a:noFill/>
                    <a:ln>
                      <a:noFill/>
                    </a:ln>
                  </pic:spPr>
                </pic:pic>
              </a:graphicData>
            </a:graphic>
          </wp:inline>
        </w:drawing>
      </w:r>
    </w:p>
    <w:p w14:paraId="52C7D3C3" w14:textId="77777777" w:rsidR="00AE481B" w:rsidRPr="00A06631" w:rsidRDefault="00AE481B">
      <w:pPr>
        <w:rPr>
          <w:rFonts w:asciiTheme="majorHAnsi" w:hAnsiTheme="majorHAnsi" w:cstheme="majorHAnsi"/>
        </w:rPr>
      </w:pPr>
      <w:r w:rsidRPr="00A06631">
        <w:rPr>
          <w:rFonts w:asciiTheme="majorHAnsi" w:hAnsiTheme="majorHAnsi" w:cstheme="majorHAnsi"/>
        </w:rPr>
        <w:br w:type="page"/>
      </w:r>
    </w:p>
    <w:p w14:paraId="283A4FE5" w14:textId="78723C6D"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bstract</w:t>
      </w:r>
    </w:p>
    <w:p w14:paraId="2D7C2E1F" w14:textId="19874C79" w:rsidR="00072F55" w:rsidRPr="00036597" w:rsidRDefault="00072F55" w:rsidP="00072F5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Conversational AI for Primary Healthcare Support Advice</w:t>
      </w:r>
    </w:p>
    <w:p w14:paraId="768D85F6" w14:textId="77777777" w:rsidR="00BE14BC" w:rsidRPr="00A06631" w:rsidRDefault="00BE14BC"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p>
    <w:p w14:paraId="04589917" w14:textId="67B0A965" w:rsidR="00BE14BC" w:rsidRPr="002F19D5" w:rsidRDefault="00BE14BC" w:rsidP="00BE14BC">
      <w:pPr>
        <w:rPr>
          <w:rFonts w:cstheme="minorHAnsi"/>
        </w:rPr>
      </w:pPr>
      <w:r w:rsidRPr="002F19D5">
        <w:rPr>
          <w:rFonts w:cstheme="minorHAnsi"/>
        </w:rPr>
        <w:t>For common illnesses, citizens of the internet</w:t>
      </w:r>
      <w:r w:rsidR="00FF01EC" w:rsidRPr="002F19D5">
        <w:rPr>
          <w:rFonts w:cstheme="minorHAnsi"/>
        </w:rPr>
        <w:t xml:space="preserve"> often </w:t>
      </w:r>
      <w:r w:rsidRPr="002F19D5">
        <w:rPr>
          <w:rFonts w:cstheme="minorHAnsi"/>
        </w:rPr>
        <w:t>search information on the internet manually, read through complicated medical blogs and understand the appropriate suggested treatment</w:t>
      </w:r>
      <w:r w:rsidR="00FF01EC" w:rsidRPr="002F19D5">
        <w:rPr>
          <w:rFonts w:cstheme="minorHAnsi"/>
        </w:rPr>
        <w:t xml:space="preserve"> as per their capacity</w:t>
      </w:r>
      <w:r w:rsidRPr="002F19D5">
        <w:rPr>
          <w:rFonts w:cstheme="minorHAnsi"/>
        </w:rPr>
        <w:t xml:space="preserve">. The information available on the internet may not be in </w:t>
      </w:r>
      <w:r w:rsidR="00FF01EC" w:rsidRPr="002F19D5">
        <w:rPr>
          <w:rFonts w:cstheme="minorHAnsi"/>
        </w:rPr>
        <w:t xml:space="preserve">a format that is </w:t>
      </w:r>
      <w:r w:rsidRPr="002F19D5">
        <w:rPr>
          <w:rFonts w:cstheme="minorHAnsi"/>
        </w:rPr>
        <w:t xml:space="preserve">easy to search, interpret and consume. </w:t>
      </w:r>
      <w:r w:rsidR="00FF01EC" w:rsidRPr="002F19D5">
        <w:rPr>
          <w:rFonts w:cstheme="minorHAnsi"/>
        </w:rPr>
        <w:t>With</w:t>
      </w:r>
      <w:r w:rsidRPr="002F19D5">
        <w:rPr>
          <w:rFonts w:cstheme="minorHAnsi"/>
        </w:rPr>
        <w:t xml:space="preserve"> this project, we aim to develop a</w:t>
      </w:r>
      <w:r w:rsidR="00FF01EC" w:rsidRPr="002F19D5">
        <w:rPr>
          <w:rFonts w:cstheme="minorHAnsi"/>
        </w:rPr>
        <w:t xml:space="preserve"> prototype of an</w:t>
      </w:r>
      <w:r w:rsidRPr="002F19D5">
        <w:rPr>
          <w:rFonts w:cstheme="minorHAnsi"/>
        </w:rPr>
        <w:t xml:space="preserve"> AI-based conversational agent commonly known as a chatbot which will be trained with information about common illnesses</w:t>
      </w:r>
      <w:r w:rsidR="00FF01EC" w:rsidRPr="002F19D5">
        <w:rPr>
          <w:rFonts w:cstheme="minorHAnsi"/>
        </w:rPr>
        <w:t xml:space="preserve"> and corresponding </w:t>
      </w:r>
      <w:r w:rsidRPr="002F19D5">
        <w:rPr>
          <w:rFonts w:cstheme="minorHAnsi"/>
        </w:rPr>
        <w:t>symptoms. Users will be able to have a natural communication with the agent similar to what they would have with a healthcare representative during their initial screening</w:t>
      </w:r>
      <w:r w:rsidR="001204B8" w:rsidRPr="002F19D5">
        <w:rPr>
          <w:rFonts w:cstheme="minorHAnsi"/>
        </w:rPr>
        <w:t xml:space="preserve"> at a medical establishment</w:t>
      </w:r>
      <w:r w:rsidRPr="002F19D5">
        <w:rPr>
          <w:rFonts w:cstheme="minorHAnsi"/>
        </w:rPr>
        <w:t xml:space="preserve">. Users will input the symptoms they are </w:t>
      </w:r>
      <w:r w:rsidR="001204B8" w:rsidRPr="002F19D5">
        <w:rPr>
          <w:rFonts w:cstheme="minorHAnsi"/>
        </w:rPr>
        <w:t xml:space="preserve">observing </w:t>
      </w:r>
      <w:r w:rsidRPr="002F19D5">
        <w:rPr>
          <w:rFonts w:cstheme="minorHAnsi"/>
        </w:rPr>
        <w:t xml:space="preserve">and an agent will respond with </w:t>
      </w:r>
      <w:r w:rsidR="001204B8" w:rsidRPr="002F19D5">
        <w:rPr>
          <w:rFonts w:cstheme="minorHAnsi"/>
        </w:rPr>
        <w:t>one or more possible illnesses that provided symptoms listed against the illness</w:t>
      </w:r>
      <w:r w:rsidRPr="002F19D5">
        <w:rPr>
          <w:rFonts w:cstheme="minorHAnsi"/>
        </w:rPr>
        <w:t>. With this ready</w:t>
      </w:r>
      <w:r w:rsidR="001204B8" w:rsidRPr="002F19D5">
        <w:rPr>
          <w:rFonts w:cstheme="minorHAnsi"/>
        </w:rPr>
        <w:t>-to-</w:t>
      </w:r>
      <w:r w:rsidRPr="002F19D5">
        <w:rPr>
          <w:rFonts w:cstheme="minorHAnsi"/>
        </w:rPr>
        <w:t xml:space="preserve">consume knowledge in simplified form, users will be saved from the hassle to go through complicated online documentation. This will also reduce the chances of users reading or interpreting information incorrectly.  </w:t>
      </w:r>
    </w:p>
    <w:p w14:paraId="424649B2" w14:textId="3B41A63F" w:rsidR="000A640A" w:rsidRPr="00A06631" w:rsidRDefault="00BE14BC" w:rsidP="00BE14BC">
      <w:pPr>
        <w:rPr>
          <w:rFonts w:asciiTheme="majorHAnsi" w:hAnsiTheme="majorHAnsi" w:cstheme="majorHAnsi"/>
        </w:rPr>
      </w:pPr>
      <w:r w:rsidRPr="002F19D5">
        <w:rPr>
          <w:rFonts w:cstheme="minorHAnsi"/>
        </w:rPr>
        <w:t>We intend to make use of state-of-the-art NLP techniques for developing the conversational agent to demonstrate how the above-mentioned problem can be tackled.</w:t>
      </w:r>
      <w:r w:rsidR="00DD5D16">
        <w:rPr>
          <w:rFonts w:cstheme="minorHAnsi"/>
        </w:rPr>
        <w:t xml:space="preserve"> </w:t>
      </w:r>
      <w:r w:rsidRPr="002F19D5">
        <w:rPr>
          <w:rFonts w:cstheme="minorHAnsi"/>
        </w:rPr>
        <w:t xml:space="preserve">We will make use of transformers </w:t>
      </w:r>
      <w:r w:rsidR="00DD5D16">
        <w:rPr>
          <w:rFonts w:cstheme="minorHAnsi"/>
        </w:rPr>
        <w:t xml:space="preserve">and transfer learnings </w:t>
      </w:r>
      <w:r w:rsidRPr="002F19D5">
        <w:rPr>
          <w:rFonts w:cstheme="minorHAnsi"/>
        </w:rPr>
        <w:t xml:space="preserve">for core NLP </w:t>
      </w:r>
      <w:r w:rsidR="00DD5D16">
        <w:rPr>
          <w:rFonts w:cstheme="minorHAnsi"/>
        </w:rPr>
        <w:t>tasks</w:t>
      </w:r>
      <w:r w:rsidRPr="002F19D5">
        <w:rPr>
          <w:rFonts w:cstheme="minorHAnsi"/>
        </w:rPr>
        <w:t xml:space="preserve"> and will orchestrate the conversation using the open-source </w:t>
      </w:r>
      <w:r w:rsidR="00DD5D16">
        <w:rPr>
          <w:rFonts w:cstheme="minorHAnsi"/>
        </w:rPr>
        <w:t xml:space="preserve">conversational AI </w:t>
      </w:r>
      <w:r w:rsidRPr="002F19D5">
        <w:rPr>
          <w:rFonts w:cstheme="minorHAnsi"/>
        </w:rPr>
        <w:t xml:space="preserve">platform. With the use of NLP techniques, an agent will be intelligently able to identify the user’s requirement and generate a dynamic response as opposed to a </w:t>
      </w:r>
      <w:r w:rsidR="00654D60" w:rsidRPr="002F19D5">
        <w:rPr>
          <w:rFonts w:cstheme="minorHAnsi"/>
        </w:rPr>
        <w:t>state machine</w:t>
      </w:r>
      <w:r w:rsidR="00F810BA" w:rsidRPr="002F19D5">
        <w:rPr>
          <w:rFonts w:cstheme="minorHAnsi"/>
        </w:rPr>
        <w:t>-</w:t>
      </w:r>
      <w:r w:rsidR="00654D60" w:rsidRPr="002F19D5">
        <w:rPr>
          <w:rFonts w:cstheme="minorHAnsi"/>
        </w:rPr>
        <w:t xml:space="preserve">based </w:t>
      </w:r>
      <w:r w:rsidRPr="002F19D5">
        <w:rPr>
          <w:rFonts w:cstheme="minorHAnsi"/>
        </w:rPr>
        <w:t>conversation</w:t>
      </w:r>
      <w:r w:rsidRPr="00BE14BC">
        <w:rPr>
          <w:rFonts w:asciiTheme="majorHAnsi" w:hAnsiTheme="majorHAnsi" w:cstheme="majorHAnsi"/>
        </w:rPr>
        <w:t xml:space="preserve">. </w:t>
      </w:r>
      <w:r w:rsidR="00654D60">
        <w:rPr>
          <w:rFonts w:asciiTheme="majorHAnsi" w:hAnsiTheme="majorHAnsi" w:cstheme="majorHAnsi"/>
        </w:rPr>
        <w:t xml:space="preserve"> </w:t>
      </w:r>
    </w:p>
    <w:p w14:paraId="17D0A08F" w14:textId="47328702" w:rsidR="000A640A" w:rsidRPr="00036597" w:rsidRDefault="000A640A" w:rsidP="002F19D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Keywords</w:t>
      </w:r>
    </w:p>
    <w:p w14:paraId="48940E53" w14:textId="512A3D77" w:rsidR="00BE14BC" w:rsidRPr="002F19D5" w:rsidRDefault="00BE14BC" w:rsidP="002F19D5">
      <w:pPr>
        <w:jc w:val="center"/>
        <w:rPr>
          <w:rFonts w:cstheme="minorHAnsi"/>
        </w:rPr>
      </w:pPr>
      <w:r w:rsidRPr="002F19D5">
        <w:rPr>
          <w:rFonts w:cstheme="minorHAnsi"/>
        </w:rPr>
        <w:t>NLP, Transformer, Conversational AI</w:t>
      </w:r>
      <w:r w:rsidR="00F810BA" w:rsidRPr="002F19D5">
        <w:rPr>
          <w:rFonts w:cstheme="minorHAnsi"/>
        </w:rPr>
        <w:t>, Transfer Learning</w:t>
      </w:r>
    </w:p>
    <w:p w14:paraId="723794A6" w14:textId="594E8F87" w:rsidR="00BE14BC" w:rsidRDefault="00BE14BC">
      <w:pPr>
        <w:rPr>
          <w:rFonts w:asciiTheme="majorHAnsi" w:eastAsiaTheme="majorEastAsia" w:hAnsiTheme="majorHAnsi" w:cstheme="majorHAnsi"/>
          <w:color w:val="2F5496" w:themeColor="accent1" w:themeShade="BF"/>
          <w:sz w:val="32"/>
          <w:szCs w:val="32"/>
        </w:rPr>
      </w:pPr>
    </w:p>
    <w:p w14:paraId="35E5052F" w14:textId="2E04BF6E" w:rsidR="00BE14BC" w:rsidRDefault="00BE14BC">
      <w:pPr>
        <w:rPr>
          <w:rFonts w:asciiTheme="majorHAnsi" w:eastAsiaTheme="majorEastAsia" w:hAnsiTheme="majorHAnsi" w:cstheme="majorHAnsi"/>
          <w:color w:val="2F5496" w:themeColor="accent1" w:themeShade="BF"/>
          <w:sz w:val="32"/>
          <w:szCs w:val="32"/>
        </w:rPr>
      </w:pPr>
      <w:r>
        <w:rPr>
          <w:rFonts w:asciiTheme="majorHAnsi" w:eastAsiaTheme="majorEastAsia" w:hAnsiTheme="majorHAnsi" w:cstheme="majorHAnsi"/>
          <w:color w:val="2F5496" w:themeColor="accent1" w:themeShade="BF"/>
          <w:sz w:val="32"/>
          <w:szCs w:val="32"/>
        </w:rPr>
        <w:br w:type="page"/>
      </w:r>
    </w:p>
    <w:p w14:paraId="4F9059D3" w14:textId="1610FB67"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cknowledgements</w:t>
      </w:r>
    </w:p>
    <w:p w14:paraId="24895365" w14:textId="77777777" w:rsidR="00546224" w:rsidRPr="00546224" w:rsidRDefault="00546224" w:rsidP="00546224"/>
    <w:p w14:paraId="7E504BFD" w14:textId="47AD5984" w:rsidR="003F4071" w:rsidRPr="002F19D5" w:rsidRDefault="003F4071" w:rsidP="003F4071">
      <w:pPr>
        <w:spacing w:after="0"/>
        <w:rPr>
          <w:rFonts w:cstheme="minorHAnsi"/>
        </w:rPr>
      </w:pPr>
      <w:r w:rsidRPr="002F19D5">
        <w:rPr>
          <w:rFonts w:cstheme="minorHAnsi"/>
        </w:rPr>
        <w:t>I would like to thank my supervisor, Dr Alice Toniolo and Dr Phong Le, for their unwavering enthusiasm regarding this project and the invaluable guidance and support given to me throughout the project.</w:t>
      </w:r>
    </w:p>
    <w:p w14:paraId="00D06A8A" w14:textId="77777777" w:rsidR="003F4071" w:rsidRPr="002F19D5" w:rsidRDefault="00072F55" w:rsidP="003F4071">
      <w:pPr>
        <w:rPr>
          <w:rFonts w:cstheme="minorHAnsi"/>
        </w:rPr>
      </w:pPr>
      <w:r w:rsidRPr="002F19D5">
        <w:rPr>
          <w:rFonts w:cstheme="minorHAnsi"/>
        </w:rPr>
        <w:t xml:space="preserve">I thank you for enabling me to choose a topic </w:t>
      </w:r>
      <w:r w:rsidR="003F4071" w:rsidRPr="002F19D5">
        <w:rPr>
          <w:rFonts w:cstheme="minorHAnsi"/>
        </w:rPr>
        <w:t>of my interest</w:t>
      </w:r>
      <w:r w:rsidRPr="002F19D5">
        <w:rPr>
          <w:rFonts w:cstheme="minorHAnsi"/>
        </w:rPr>
        <w:t xml:space="preserve"> </w:t>
      </w:r>
      <w:r w:rsidR="003F4071" w:rsidRPr="002F19D5">
        <w:rPr>
          <w:rFonts w:cstheme="minorHAnsi"/>
        </w:rPr>
        <w:t xml:space="preserve">and </w:t>
      </w:r>
      <w:r w:rsidRPr="002F19D5">
        <w:rPr>
          <w:rFonts w:cstheme="minorHAnsi"/>
        </w:rPr>
        <w:t xml:space="preserve">providing new and interesting exploration into the field </w:t>
      </w:r>
      <w:r w:rsidR="003F4071" w:rsidRPr="002F19D5">
        <w:rPr>
          <w:rFonts w:cstheme="minorHAnsi"/>
        </w:rPr>
        <w:t xml:space="preserve">of natural language processing. </w:t>
      </w:r>
    </w:p>
    <w:p w14:paraId="558EDB54" w14:textId="5693E39C" w:rsidR="003F4071" w:rsidRPr="002F19D5" w:rsidRDefault="003F4071" w:rsidP="003F4071">
      <w:pPr>
        <w:spacing w:after="0"/>
        <w:rPr>
          <w:rFonts w:cstheme="minorHAnsi"/>
        </w:rPr>
      </w:pPr>
      <w:r w:rsidRPr="002F19D5">
        <w:rPr>
          <w:rFonts w:cstheme="minorHAnsi"/>
        </w:rPr>
        <w:t>I would also like to thank my family for their unconditional support and encouragement</w:t>
      </w:r>
    </w:p>
    <w:p w14:paraId="7AB7A0F0" w14:textId="59813A21" w:rsidR="003F4071" w:rsidRDefault="003F4071" w:rsidP="003F4071">
      <w:pPr>
        <w:spacing w:after="0"/>
        <w:rPr>
          <w:rFonts w:asciiTheme="majorHAnsi" w:hAnsiTheme="majorHAnsi" w:cstheme="majorHAnsi"/>
        </w:rPr>
      </w:pPr>
      <w:r w:rsidRPr="002F19D5">
        <w:rPr>
          <w:rFonts w:cstheme="minorHAnsi"/>
        </w:rPr>
        <w:t xml:space="preserve">throughout my education and especially </w:t>
      </w:r>
      <w:r w:rsidR="002F19D5" w:rsidRPr="002F19D5">
        <w:rPr>
          <w:rFonts w:cstheme="minorHAnsi"/>
        </w:rPr>
        <w:t>during the</w:t>
      </w:r>
      <w:r w:rsidRPr="002F19D5">
        <w:rPr>
          <w:rFonts w:cstheme="minorHAnsi"/>
        </w:rPr>
        <w:t xml:space="preserve"> master’s degree </w:t>
      </w:r>
      <w:r w:rsidR="002F19D5" w:rsidRPr="002F19D5">
        <w:rPr>
          <w:rFonts w:cstheme="minorHAnsi"/>
        </w:rPr>
        <w:t xml:space="preserve">at the University of St Andrews </w:t>
      </w:r>
      <w:r w:rsidRPr="002F19D5">
        <w:rPr>
          <w:rFonts w:cstheme="minorHAnsi"/>
        </w:rPr>
        <w:t>where we were not able to meet</w:t>
      </w:r>
      <w:r w:rsidR="002F19D5" w:rsidRPr="002F19D5">
        <w:rPr>
          <w:rFonts w:cstheme="minorHAnsi"/>
        </w:rPr>
        <w:t xml:space="preserve"> </w:t>
      </w:r>
      <w:r w:rsidRPr="002F19D5">
        <w:rPr>
          <w:rFonts w:cstheme="minorHAnsi"/>
        </w:rPr>
        <w:t>for extended periods.</w:t>
      </w:r>
    </w:p>
    <w:p w14:paraId="1A8A4E50" w14:textId="3AC27F18" w:rsidR="007F32F4" w:rsidRPr="00A06631" w:rsidRDefault="007F32F4">
      <w:pPr>
        <w:rPr>
          <w:rFonts w:asciiTheme="majorHAnsi" w:eastAsiaTheme="majorEastAsia" w:hAnsiTheme="majorHAnsi" w:cstheme="majorHAnsi"/>
          <w:color w:val="2F5496" w:themeColor="accent1" w:themeShade="BF"/>
          <w:sz w:val="32"/>
          <w:szCs w:val="32"/>
        </w:rPr>
      </w:pPr>
      <w:r w:rsidRPr="00A06631">
        <w:rPr>
          <w:rFonts w:asciiTheme="majorHAnsi" w:hAnsiTheme="majorHAnsi" w:cstheme="majorHAnsi"/>
        </w:rPr>
        <w:br w:type="page"/>
      </w:r>
    </w:p>
    <w:p w14:paraId="4C9C4A90" w14:textId="2C8E9653" w:rsidR="00AE481B"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Declaration</w:t>
      </w:r>
      <w:r w:rsidR="000F6BD5" w:rsidRPr="00882E6C">
        <w:rPr>
          <w:rFonts w:asciiTheme="majorHAnsi" w:hAnsiTheme="majorHAnsi" w:cstheme="majorHAnsi"/>
          <w:color w:val="2F5496" w:themeColor="accent1" w:themeShade="BF"/>
          <w:sz w:val="32"/>
          <w:szCs w:val="32"/>
        </w:rPr>
        <w:t xml:space="preserve"> of Authorship</w:t>
      </w:r>
    </w:p>
    <w:p w14:paraId="7529C8E3" w14:textId="77777777" w:rsidR="000F6BD5" w:rsidRPr="00A06631" w:rsidRDefault="000F6BD5" w:rsidP="000F6BD5">
      <w:pPr>
        <w:rPr>
          <w:rFonts w:asciiTheme="majorHAnsi" w:hAnsiTheme="majorHAnsi" w:cstheme="majorHAnsi"/>
        </w:rPr>
      </w:pPr>
    </w:p>
    <w:p w14:paraId="003304BF" w14:textId="7EFB0B6D" w:rsidR="00BA05B2" w:rsidRPr="00F7610A" w:rsidRDefault="00BA05B2">
      <w:pPr>
        <w:rPr>
          <w:rFonts w:cstheme="minorHAnsi"/>
        </w:rPr>
      </w:pPr>
      <w:r w:rsidRPr="00F7610A">
        <w:rPr>
          <w:rFonts w:cstheme="minorHAnsi"/>
        </w:rPr>
        <w:t xml:space="preserve">I declare that the material submitted for assessment is my own work except where credit is explicitly given to others by citation or acknowledgement. This work was performed during the current academic year except where otherwise stated. </w:t>
      </w:r>
    </w:p>
    <w:p w14:paraId="0BB25092" w14:textId="77777777" w:rsidR="00BA05B2" w:rsidRPr="00F7610A" w:rsidRDefault="00BA05B2">
      <w:pPr>
        <w:rPr>
          <w:rFonts w:cstheme="minorHAnsi"/>
        </w:rPr>
      </w:pPr>
      <w:r w:rsidRPr="00F7610A">
        <w:rPr>
          <w:rFonts w:cstheme="minorHAnsi"/>
        </w:rPr>
        <w:t xml:space="preserve">The main text of this project report is NN,NNN* words long, including project specification and plan. </w:t>
      </w:r>
    </w:p>
    <w:p w14:paraId="7D665CB5" w14:textId="30E5C65C" w:rsidR="00BA05B2" w:rsidRPr="00F7610A" w:rsidRDefault="00BA05B2" w:rsidP="00BA05B2">
      <w:pPr>
        <w:rPr>
          <w:rFonts w:cstheme="minorHAnsi"/>
        </w:rPr>
      </w:pPr>
      <w:r w:rsidRPr="00F7610A">
        <w:rPr>
          <w:rFonts w:cstheme="minorHAnsi"/>
        </w:rPr>
        <w:t>In submitting this project report to the University of St Andrews, I give permission for it to be made available for use in accordance with the regulations of the University Library. I also give permission for the title and abstract to be published and for copies of the report to be made and supplied at cost to any bona fide library or research worker and to be made available on the World Wide Web. I retain the copyright in this work</w:t>
      </w:r>
    </w:p>
    <w:p w14:paraId="51029180" w14:textId="6767011E" w:rsidR="00BA05B2" w:rsidRPr="00F7610A" w:rsidRDefault="00BA05B2" w:rsidP="00BA05B2">
      <w:pPr>
        <w:rPr>
          <w:rFonts w:cstheme="minorHAnsi"/>
        </w:rPr>
      </w:pPr>
      <w:r w:rsidRPr="00F7610A">
        <w:rPr>
          <w:rFonts w:cstheme="minorHAnsi"/>
        </w:rPr>
        <w:t xml:space="preserve">Date: </w:t>
      </w:r>
      <w:r w:rsidR="00F7610A">
        <w:rPr>
          <w:rFonts w:cstheme="minorHAnsi"/>
        </w:rPr>
        <w:t>2</w:t>
      </w:r>
      <w:r w:rsidR="005107DC">
        <w:rPr>
          <w:rFonts w:cstheme="minorHAnsi"/>
        </w:rPr>
        <w:t>6</w:t>
      </w:r>
      <w:r w:rsidR="00F7610A" w:rsidRPr="00F7610A">
        <w:rPr>
          <w:rFonts w:cstheme="minorHAnsi"/>
          <w:vertAlign w:val="superscript"/>
        </w:rPr>
        <w:t>st</w:t>
      </w:r>
      <w:r w:rsidR="00F7610A">
        <w:rPr>
          <w:rFonts w:cstheme="minorHAnsi"/>
        </w:rPr>
        <w:t xml:space="preserve"> August 2022</w:t>
      </w:r>
    </w:p>
    <w:p w14:paraId="6A94C838" w14:textId="77777777" w:rsidR="00BA05B2" w:rsidRPr="00F7610A" w:rsidRDefault="00BA05B2" w:rsidP="00BA05B2">
      <w:pPr>
        <w:rPr>
          <w:rFonts w:cstheme="minorHAnsi"/>
        </w:rPr>
      </w:pPr>
      <w:r w:rsidRPr="00F7610A">
        <w:rPr>
          <w:rFonts w:cstheme="minorHAnsi"/>
        </w:rPr>
        <w:t>Vishesh Bhagat</w:t>
      </w:r>
    </w:p>
    <w:p w14:paraId="6D3979CD" w14:textId="60DF42DA" w:rsidR="00BA05B2" w:rsidRDefault="00BA05B2" w:rsidP="00882E6C">
      <w:pPr>
        <w:jc w:val="center"/>
      </w:pPr>
      <w:r>
        <w:br w:type="page"/>
      </w:r>
    </w:p>
    <w:sdt>
      <w:sdtPr>
        <w:id w:val="1361234888"/>
        <w:docPartObj>
          <w:docPartGallery w:val="Table of Contents"/>
          <w:docPartUnique/>
        </w:docPartObj>
      </w:sdtPr>
      <w:sdtEndPr>
        <w:rPr>
          <w:b/>
          <w:bCs/>
          <w:noProof/>
        </w:rPr>
      </w:sdtEndPr>
      <w:sdtContent>
        <w:p w14:paraId="27988C15" w14:textId="2B712F43" w:rsidR="00546224" w:rsidRPr="00882E6C" w:rsidRDefault="00546224" w:rsidP="00882E6C">
          <w:pPr>
            <w:jc w:val="center"/>
            <w:rPr>
              <w:rFonts w:cstheme="majorHAnsi"/>
            </w:rPr>
          </w:pPr>
          <w:r w:rsidRPr="00882E6C">
            <w:rPr>
              <w:rFonts w:cstheme="majorHAnsi"/>
            </w:rPr>
            <w:t>Table of Contents</w:t>
          </w:r>
        </w:p>
        <w:p w14:paraId="4752C4BC" w14:textId="4BABEB75" w:rsidR="007D641E" w:rsidRDefault="006B57B2">
          <w:pPr>
            <w:pStyle w:val="TOC1"/>
            <w:tabs>
              <w:tab w:val="left" w:pos="440"/>
              <w:tab w:val="right" w:leader="dot" w:pos="9016"/>
            </w:tabs>
            <w:rPr>
              <w:rFonts w:cstheme="minorBidi"/>
              <w:noProof/>
              <w:lang w:val="en-IN" w:eastAsia="en-IN"/>
            </w:rPr>
          </w:pPr>
          <w:r>
            <w:fldChar w:fldCharType="begin"/>
          </w:r>
          <w:r>
            <w:instrText xml:space="preserve"> TOC \o "1-2" \h \z \u </w:instrText>
          </w:r>
          <w:r>
            <w:fldChar w:fldCharType="separate"/>
          </w:r>
          <w:hyperlink w:anchor="_Toc111512512" w:history="1">
            <w:r w:rsidR="007D641E" w:rsidRPr="00665CD7">
              <w:rPr>
                <w:rStyle w:val="Hyperlink"/>
                <w:noProof/>
              </w:rPr>
              <w:t>1</w:t>
            </w:r>
            <w:r w:rsidR="007D641E">
              <w:rPr>
                <w:rFonts w:cstheme="minorBidi"/>
                <w:noProof/>
                <w:lang w:val="en-IN" w:eastAsia="en-IN"/>
              </w:rPr>
              <w:tab/>
            </w:r>
            <w:r w:rsidR="007D641E" w:rsidRPr="00665CD7">
              <w:rPr>
                <w:rStyle w:val="Hyperlink"/>
                <w:noProof/>
              </w:rPr>
              <w:t>Introduction</w:t>
            </w:r>
            <w:r w:rsidR="007D641E">
              <w:rPr>
                <w:noProof/>
                <w:webHidden/>
              </w:rPr>
              <w:tab/>
            </w:r>
            <w:r w:rsidR="007D641E">
              <w:rPr>
                <w:noProof/>
                <w:webHidden/>
              </w:rPr>
              <w:fldChar w:fldCharType="begin"/>
            </w:r>
            <w:r w:rsidR="007D641E">
              <w:rPr>
                <w:noProof/>
                <w:webHidden/>
              </w:rPr>
              <w:instrText xml:space="preserve"> PAGEREF _Toc111512512 \h </w:instrText>
            </w:r>
            <w:r w:rsidR="007D641E">
              <w:rPr>
                <w:noProof/>
                <w:webHidden/>
              </w:rPr>
            </w:r>
            <w:r w:rsidR="007D641E">
              <w:rPr>
                <w:noProof/>
                <w:webHidden/>
              </w:rPr>
              <w:fldChar w:fldCharType="separate"/>
            </w:r>
            <w:r w:rsidR="007D641E">
              <w:rPr>
                <w:noProof/>
                <w:webHidden/>
              </w:rPr>
              <w:t>1</w:t>
            </w:r>
            <w:r w:rsidR="007D641E">
              <w:rPr>
                <w:noProof/>
                <w:webHidden/>
              </w:rPr>
              <w:fldChar w:fldCharType="end"/>
            </w:r>
          </w:hyperlink>
        </w:p>
        <w:p w14:paraId="4D523B7C" w14:textId="0659D09B" w:rsidR="007D641E" w:rsidRDefault="007D641E">
          <w:pPr>
            <w:pStyle w:val="TOC2"/>
            <w:tabs>
              <w:tab w:val="left" w:pos="880"/>
              <w:tab w:val="right" w:leader="dot" w:pos="9016"/>
            </w:tabs>
            <w:rPr>
              <w:rFonts w:cstheme="minorBidi"/>
              <w:noProof/>
              <w:lang w:val="en-IN" w:eastAsia="en-IN"/>
            </w:rPr>
          </w:pPr>
          <w:hyperlink w:anchor="_Toc111512513" w:history="1">
            <w:r w:rsidRPr="00665CD7">
              <w:rPr>
                <w:rStyle w:val="Hyperlink"/>
                <w:noProof/>
              </w:rPr>
              <w:t>1.1</w:t>
            </w:r>
            <w:r>
              <w:rPr>
                <w:rFonts w:cstheme="minorBidi"/>
                <w:noProof/>
                <w:lang w:val="en-IN" w:eastAsia="en-IN"/>
              </w:rPr>
              <w:tab/>
            </w:r>
            <w:r w:rsidRPr="00665CD7">
              <w:rPr>
                <w:rStyle w:val="Hyperlink"/>
                <w:noProof/>
              </w:rPr>
              <w:t>Importance of the project</w:t>
            </w:r>
            <w:r>
              <w:rPr>
                <w:noProof/>
                <w:webHidden/>
              </w:rPr>
              <w:tab/>
            </w:r>
            <w:r>
              <w:rPr>
                <w:noProof/>
                <w:webHidden/>
              </w:rPr>
              <w:fldChar w:fldCharType="begin"/>
            </w:r>
            <w:r>
              <w:rPr>
                <w:noProof/>
                <w:webHidden/>
              </w:rPr>
              <w:instrText xml:space="preserve"> PAGEREF _Toc111512513 \h </w:instrText>
            </w:r>
            <w:r>
              <w:rPr>
                <w:noProof/>
                <w:webHidden/>
              </w:rPr>
            </w:r>
            <w:r>
              <w:rPr>
                <w:noProof/>
                <w:webHidden/>
              </w:rPr>
              <w:fldChar w:fldCharType="separate"/>
            </w:r>
            <w:r>
              <w:rPr>
                <w:noProof/>
                <w:webHidden/>
              </w:rPr>
              <w:t>1</w:t>
            </w:r>
            <w:r>
              <w:rPr>
                <w:noProof/>
                <w:webHidden/>
              </w:rPr>
              <w:fldChar w:fldCharType="end"/>
            </w:r>
          </w:hyperlink>
        </w:p>
        <w:p w14:paraId="66C0E00F" w14:textId="5626C5DF" w:rsidR="007D641E" w:rsidRDefault="007D641E">
          <w:pPr>
            <w:pStyle w:val="TOC2"/>
            <w:tabs>
              <w:tab w:val="left" w:pos="880"/>
              <w:tab w:val="right" w:leader="dot" w:pos="9016"/>
            </w:tabs>
            <w:rPr>
              <w:rFonts w:cstheme="minorBidi"/>
              <w:noProof/>
              <w:lang w:val="en-IN" w:eastAsia="en-IN"/>
            </w:rPr>
          </w:pPr>
          <w:hyperlink w:anchor="_Toc111512514" w:history="1">
            <w:r w:rsidRPr="00665CD7">
              <w:rPr>
                <w:rStyle w:val="Hyperlink"/>
                <w:noProof/>
              </w:rPr>
              <w:t>1.2</w:t>
            </w:r>
            <w:r>
              <w:rPr>
                <w:rFonts w:cstheme="minorBidi"/>
                <w:noProof/>
                <w:lang w:val="en-IN" w:eastAsia="en-IN"/>
              </w:rPr>
              <w:tab/>
            </w:r>
            <w:r w:rsidRPr="00665CD7">
              <w:rPr>
                <w:rStyle w:val="Hyperlink"/>
                <w:noProof/>
              </w:rPr>
              <w:t>Objectives</w:t>
            </w:r>
            <w:r>
              <w:rPr>
                <w:noProof/>
                <w:webHidden/>
              </w:rPr>
              <w:tab/>
            </w:r>
            <w:r>
              <w:rPr>
                <w:noProof/>
                <w:webHidden/>
              </w:rPr>
              <w:fldChar w:fldCharType="begin"/>
            </w:r>
            <w:r>
              <w:rPr>
                <w:noProof/>
                <w:webHidden/>
              </w:rPr>
              <w:instrText xml:space="preserve"> PAGEREF _Toc111512514 \h </w:instrText>
            </w:r>
            <w:r>
              <w:rPr>
                <w:noProof/>
                <w:webHidden/>
              </w:rPr>
            </w:r>
            <w:r>
              <w:rPr>
                <w:noProof/>
                <w:webHidden/>
              </w:rPr>
              <w:fldChar w:fldCharType="separate"/>
            </w:r>
            <w:r>
              <w:rPr>
                <w:noProof/>
                <w:webHidden/>
              </w:rPr>
              <w:t>2</w:t>
            </w:r>
            <w:r>
              <w:rPr>
                <w:noProof/>
                <w:webHidden/>
              </w:rPr>
              <w:fldChar w:fldCharType="end"/>
            </w:r>
          </w:hyperlink>
        </w:p>
        <w:p w14:paraId="10607B64" w14:textId="1A05DE37" w:rsidR="007D641E" w:rsidRDefault="007D641E">
          <w:pPr>
            <w:pStyle w:val="TOC1"/>
            <w:tabs>
              <w:tab w:val="left" w:pos="440"/>
              <w:tab w:val="right" w:leader="dot" w:pos="9016"/>
            </w:tabs>
            <w:rPr>
              <w:rFonts w:cstheme="minorBidi"/>
              <w:noProof/>
              <w:lang w:val="en-IN" w:eastAsia="en-IN"/>
            </w:rPr>
          </w:pPr>
          <w:hyperlink w:anchor="_Toc111512515" w:history="1">
            <w:r w:rsidRPr="00665CD7">
              <w:rPr>
                <w:rStyle w:val="Hyperlink"/>
                <w:noProof/>
              </w:rPr>
              <w:t>2</w:t>
            </w:r>
            <w:r>
              <w:rPr>
                <w:rFonts w:cstheme="minorBidi"/>
                <w:noProof/>
                <w:lang w:val="en-IN" w:eastAsia="en-IN"/>
              </w:rPr>
              <w:tab/>
            </w:r>
            <w:r w:rsidRPr="00665CD7">
              <w:rPr>
                <w:rStyle w:val="Hyperlink"/>
                <w:noProof/>
              </w:rPr>
              <w:t>Context Survey</w:t>
            </w:r>
            <w:r>
              <w:rPr>
                <w:noProof/>
                <w:webHidden/>
              </w:rPr>
              <w:tab/>
            </w:r>
            <w:r>
              <w:rPr>
                <w:noProof/>
                <w:webHidden/>
              </w:rPr>
              <w:fldChar w:fldCharType="begin"/>
            </w:r>
            <w:r>
              <w:rPr>
                <w:noProof/>
                <w:webHidden/>
              </w:rPr>
              <w:instrText xml:space="preserve"> PAGEREF _Toc111512515 \h </w:instrText>
            </w:r>
            <w:r>
              <w:rPr>
                <w:noProof/>
                <w:webHidden/>
              </w:rPr>
            </w:r>
            <w:r>
              <w:rPr>
                <w:noProof/>
                <w:webHidden/>
              </w:rPr>
              <w:fldChar w:fldCharType="separate"/>
            </w:r>
            <w:r>
              <w:rPr>
                <w:noProof/>
                <w:webHidden/>
              </w:rPr>
              <w:t>4</w:t>
            </w:r>
            <w:r>
              <w:rPr>
                <w:noProof/>
                <w:webHidden/>
              </w:rPr>
              <w:fldChar w:fldCharType="end"/>
            </w:r>
          </w:hyperlink>
        </w:p>
        <w:p w14:paraId="606A59EF" w14:textId="03E898B6" w:rsidR="007D641E" w:rsidRDefault="007D641E">
          <w:pPr>
            <w:pStyle w:val="TOC2"/>
            <w:tabs>
              <w:tab w:val="left" w:pos="880"/>
              <w:tab w:val="right" w:leader="dot" w:pos="9016"/>
            </w:tabs>
            <w:rPr>
              <w:rFonts w:cstheme="minorBidi"/>
              <w:noProof/>
              <w:lang w:val="en-IN" w:eastAsia="en-IN"/>
            </w:rPr>
          </w:pPr>
          <w:hyperlink w:anchor="_Toc111512516" w:history="1">
            <w:r w:rsidRPr="00665CD7">
              <w:rPr>
                <w:rStyle w:val="Hyperlink"/>
                <w:noProof/>
              </w:rPr>
              <w:t>2.1</w:t>
            </w:r>
            <w:r>
              <w:rPr>
                <w:rFonts w:cstheme="minorBidi"/>
                <w:noProof/>
                <w:lang w:val="en-IN" w:eastAsia="en-IN"/>
              </w:rPr>
              <w:tab/>
            </w:r>
            <w:r w:rsidRPr="00665CD7">
              <w:rPr>
                <w:rStyle w:val="Hyperlink"/>
                <w:noProof/>
              </w:rPr>
              <w:t>Natural Language Processing</w:t>
            </w:r>
            <w:r>
              <w:rPr>
                <w:noProof/>
                <w:webHidden/>
              </w:rPr>
              <w:tab/>
            </w:r>
            <w:r>
              <w:rPr>
                <w:noProof/>
                <w:webHidden/>
              </w:rPr>
              <w:fldChar w:fldCharType="begin"/>
            </w:r>
            <w:r>
              <w:rPr>
                <w:noProof/>
                <w:webHidden/>
              </w:rPr>
              <w:instrText xml:space="preserve"> PAGEREF _Toc111512516 \h </w:instrText>
            </w:r>
            <w:r>
              <w:rPr>
                <w:noProof/>
                <w:webHidden/>
              </w:rPr>
            </w:r>
            <w:r>
              <w:rPr>
                <w:noProof/>
                <w:webHidden/>
              </w:rPr>
              <w:fldChar w:fldCharType="separate"/>
            </w:r>
            <w:r>
              <w:rPr>
                <w:noProof/>
                <w:webHidden/>
              </w:rPr>
              <w:t>4</w:t>
            </w:r>
            <w:r>
              <w:rPr>
                <w:noProof/>
                <w:webHidden/>
              </w:rPr>
              <w:fldChar w:fldCharType="end"/>
            </w:r>
          </w:hyperlink>
        </w:p>
        <w:p w14:paraId="6B08FEE9" w14:textId="67EA65F3" w:rsidR="007D641E" w:rsidRDefault="007D641E">
          <w:pPr>
            <w:pStyle w:val="TOC2"/>
            <w:tabs>
              <w:tab w:val="left" w:pos="880"/>
              <w:tab w:val="right" w:leader="dot" w:pos="9016"/>
            </w:tabs>
            <w:rPr>
              <w:rFonts w:cstheme="minorBidi"/>
              <w:noProof/>
              <w:lang w:val="en-IN" w:eastAsia="en-IN"/>
            </w:rPr>
          </w:pPr>
          <w:hyperlink w:anchor="_Toc111512517" w:history="1">
            <w:r w:rsidRPr="00665CD7">
              <w:rPr>
                <w:rStyle w:val="Hyperlink"/>
                <w:noProof/>
              </w:rPr>
              <w:t>2.2</w:t>
            </w:r>
            <w:r>
              <w:rPr>
                <w:rFonts w:cstheme="minorBidi"/>
                <w:noProof/>
                <w:lang w:val="en-IN" w:eastAsia="en-IN"/>
              </w:rPr>
              <w:tab/>
            </w:r>
            <w:r w:rsidRPr="00665CD7">
              <w:rPr>
                <w:rStyle w:val="Hyperlink"/>
                <w:noProof/>
              </w:rPr>
              <w:t>Challenges in NLP</w:t>
            </w:r>
            <w:r>
              <w:rPr>
                <w:noProof/>
                <w:webHidden/>
              </w:rPr>
              <w:tab/>
            </w:r>
            <w:r>
              <w:rPr>
                <w:noProof/>
                <w:webHidden/>
              </w:rPr>
              <w:fldChar w:fldCharType="begin"/>
            </w:r>
            <w:r>
              <w:rPr>
                <w:noProof/>
                <w:webHidden/>
              </w:rPr>
              <w:instrText xml:space="preserve"> PAGEREF _Toc111512517 \h </w:instrText>
            </w:r>
            <w:r>
              <w:rPr>
                <w:noProof/>
                <w:webHidden/>
              </w:rPr>
            </w:r>
            <w:r>
              <w:rPr>
                <w:noProof/>
                <w:webHidden/>
              </w:rPr>
              <w:fldChar w:fldCharType="separate"/>
            </w:r>
            <w:r>
              <w:rPr>
                <w:noProof/>
                <w:webHidden/>
              </w:rPr>
              <w:t>5</w:t>
            </w:r>
            <w:r>
              <w:rPr>
                <w:noProof/>
                <w:webHidden/>
              </w:rPr>
              <w:fldChar w:fldCharType="end"/>
            </w:r>
          </w:hyperlink>
        </w:p>
        <w:p w14:paraId="53282FB9" w14:textId="53D0E9DA" w:rsidR="007D641E" w:rsidRDefault="007D641E">
          <w:pPr>
            <w:pStyle w:val="TOC2"/>
            <w:tabs>
              <w:tab w:val="left" w:pos="880"/>
              <w:tab w:val="right" w:leader="dot" w:pos="9016"/>
            </w:tabs>
            <w:rPr>
              <w:rFonts w:cstheme="minorBidi"/>
              <w:noProof/>
              <w:lang w:val="en-IN" w:eastAsia="en-IN"/>
            </w:rPr>
          </w:pPr>
          <w:hyperlink w:anchor="_Toc111512518" w:history="1">
            <w:r w:rsidRPr="00665CD7">
              <w:rPr>
                <w:rStyle w:val="Hyperlink"/>
                <w:noProof/>
              </w:rPr>
              <w:t>2.3</w:t>
            </w:r>
            <w:r>
              <w:rPr>
                <w:rFonts w:cstheme="minorBidi"/>
                <w:noProof/>
                <w:lang w:val="en-IN" w:eastAsia="en-IN"/>
              </w:rPr>
              <w:tab/>
            </w:r>
            <w:r w:rsidRPr="00665CD7">
              <w:rPr>
                <w:rStyle w:val="Hyperlink"/>
                <w:noProof/>
              </w:rPr>
              <w:t>Machine Learning, Deep Learning, and NLP</w:t>
            </w:r>
            <w:r>
              <w:rPr>
                <w:noProof/>
                <w:webHidden/>
              </w:rPr>
              <w:tab/>
            </w:r>
            <w:r>
              <w:rPr>
                <w:noProof/>
                <w:webHidden/>
              </w:rPr>
              <w:fldChar w:fldCharType="begin"/>
            </w:r>
            <w:r>
              <w:rPr>
                <w:noProof/>
                <w:webHidden/>
              </w:rPr>
              <w:instrText xml:space="preserve"> PAGEREF _Toc111512518 \h </w:instrText>
            </w:r>
            <w:r>
              <w:rPr>
                <w:noProof/>
                <w:webHidden/>
              </w:rPr>
            </w:r>
            <w:r>
              <w:rPr>
                <w:noProof/>
                <w:webHidden/>
              </w:rPr>
              <w:fldChar w:fldCharType="separate"/>
            </w:r>
            <w:r>
              <w:rPr>
                <w:noProof/>
                <w:webHidden/>
              </w:rPr>
              <w:t>5</w:t>
            </w:r>
            <w:r>
              <w:rPr>
                <w:noProof/>
                <w:webHidden/>
              </w:rPr>
              <w:fldChar w:fldCharType="end"/>
            </w:r>
          </w:hyperlink>
        </w:p>
        <w:p w14:paraId="47BBA872" w14:textId="7BBB60AF" w:rsidR="007D641E" w:rsidRDefault="007D641E">
          <w:pPr>
            <w:pStyle w:val="TOC2"/>
            <w:tabs>
              <w:tab w:val="left" w:pos="880"/>
              <w:tab w:val="right" w:leader="dot" w:pos="9016"/>
            </w:tabs>
            <w:rPr>
              <w:rFonts w:cstheme="minorBidi"/>
              <w:noProof/>
              <w:lang w:val="en-IN" w:eastAsia="en-IN"/>
            </w:rPr>
          </w:pPr>
          <w:hyperlink w:anchor="_Toc111512519" w:history="1">
            <w:r w:rsidRPr="00665CD7">
              <w:rPr>
                <w:rStyle w:val="Hyperlink"/>
                <w:noProof/>
              </w:rPr>
              <w:t>2.4</w:t>
            </w:r>
            <w:r>
              <w:rPr>
                <w:rFonts w:cstheme="minorBidi"/>
                <w:noProof/>
                <w:lang w:val="en-IN" w:eastAsia="en-IN"/>
              </w:rPr>
              <w:tab/>
            </w:r>
            <w:r w:rsidRPr="00665CD7">
              <w:rPr>
                <w:rStyle w:val="Hyperlink"/>
                <w:noProof/>
              </w:rPr>
              <w:t>Approaches to NLP</w:t>
            </w:r>
            <w:r>
              <w:rPr>
                <w:noProof/>
                <w:webHidden/>
              </w:rPr>
              <w:tab/>
            </w:r>
            <w:r>
              <w:rPr>
                <w:noProof/>
                <w:webHidden/>
              </w:rPr>
              <w:fldChar w:fldCharType="begin"/>
            </w:r>
            <w:r>
              <w:rPr>
                <w:noProof/>
                <w:webHidden/>
              </w:rPr>
              <w:instrText xml:space="preserve"> PAGEREF _Toc111512519 \h </w:instrText>
            </w:r>
            <w:r>
              <w:rPr>
                <w:noProof/>
                <w:webHidden/>
              </w:rPr>
            </w:r>
            <w:r>
              <w:rPr>
                <w:noProof/>
                <w:webHidden/>
              </w:rPr>
              <w:fldChar w:fldCharType="separate"/>
            </w:r>
            <w:r>
              <w:rPr>
                <w:noProof/>
                <w:webHidden/>
              </w:rPr>
              <w:t>5</w:t>
            </w:r>
            <w:r>
              <w:rPr>
                <w:noProof/>
                <w:webHidden/>
              </w:rPr>
              <w:fldChar w:fldCharType="end"/>
            </w:r>
          </w:hyperlink>
        </w:p>
        <w:p w14:paraId="0539E7E6" w14:textId="7DC158AA" w:rsidR="007D641E" w:rsidRDefault="007D641E">
          <w:pPr>
            <w:pStyle w:val="TOC2"/>
            <w:tabs>
              <w:tab w:val="left" w:pos="880"/>
              <w:tab w:val="right" w:leader="dot" w:pos="9016"/>
            </w:tabs>
            <w:rPr>
              <w:rFonts w:cstheme="minorBidi"/>
              <w:noProof/>
              <w:lang w:val="en-IN" w:eastAsia="en-IN"/>
            </w:rPr>
          </w:pPr>
          <w:hyperlink w:anchor="_Toc111512520" w:history="1">
            <w:r w:rsidRPr="00665CD7">
              <w:rPr>
                <w:rStyle w:val="Hyperlink"/>
                <w:noProof/>
              </w:rPr>
              <w:t>2.5</w:t>
            </w:r>
            <w:r>
              <w:rPr>
                <w:rFonts w:cstheme="minorBidi"/>
                <w:noProof/>
                <w:lang w:val="en-IN" w:eastAsia="en-IN"/>
              </w:rPr>
              <w:tab/>
            </w:r>
            <w:r w:rsidRPr="00665CD7">
              <w:rPr>
                <w:rStyle w:val="Hyperlink"/>
                <w:noProof/>
              </w:rPr>
              <w:t>Transformers</w:t>
            </w:r>
            <w:r>
              <w:rPr>
                <w:noProof/>
                <w:webHidden/>
              </w:rPr>
              <w:tab/>
            </w:r>
            <w:r>
              <w:rPr>
                <w:noProof/>
                <w:webHidden/>
              </w:rPr>
              <w:fldChar w:fldCharType="begin"/>
            </w:r>
            <w:r>
              <w:rPr>
                <w:noProof/>
                <w:webHidden/>
              </w:rPr>
              <w:instrText xml:space="preserve"> PAGEREF _Toc111512520 \h </w:instrText>
            </w:r>
            <w:r>
              <w:rPr>
                <w:noProof/>
                <w:webHidden/>
              </w:rPr>
            </w:r>
            <w:r>
              <w:rPr>
                <w:noProof/>
                <w:webHidden/>
              </w:rPr>
              <w:fldChar w:fldCharType="separate"/>
            </w:r>
            <w:r>
              <w:rPr>
                <w:noProof/>
                <w:webHidden/>
              </w:rPr>
              <w:t>6</w:t>
            </w:r>
            <w:r>
              <w:rPr>
                <w:noProof/>
                <w:webHidden/>
              </w:rPr>
              <w:fldChar w:fldCharType="end"/>
            </w:r>
          </w:hyperlink>
        </w:p>
        <w:p w14:paraId="198204CD" w14:textId="7AB7141C" w:rsidR="007D641E" w:rsidRDefault="007D641E">
          <w:pPr>
            <w:pStyle w:val="TOC2"/>
            <w:tabs>
              <w:tab w:val="left" w:pos="880"/>
              <w:tab w:val="right" w:leader="dot" w:pos="9016"/>
            </w:tabs>
            <w:rPr>
              <w:rFonts w:cstheme="minorBidi"/>
              <w:noProof/>
              <w:lang w:val="en-IN" w:eastAsia="en-IN"/>
            </w:rPr>
          </w:pPr>
          <w:hyperlink w:anchor="_Toc111512521" w:history="1">
            <w:r w:rsidRPr="00665CD7">
              <w:rPr>
                <w:rStyle w:val="Hyperlink"/>
                <w:noProof/>
              </w:rPr>
              <w:t>2.6</w:t>
            </w:r>
            <w:r>
              <w:rPr>
                <w:rFonts w:cstheme="minorBidi"/>
                <w:noProof/>
                <w:lang w:val="en-IN" w:eastAsia="en-IN"/>
              </w:rPr>
              <w:tab/>
            </w:r>
            <w:r w:rsidRPr="00665CD7">
              <w:rPr>
                <w:rStyle w:val="Hyperlink"/>
                <w:noProof/>
              </w:rPr>
              <w:t>BERT</w:t>
            </w:r>
            <w:r>
              <w:rPr>
                <w:noProof/>
                <w:webHidden/>
              </w:rPr>
              <w:tab/>
            </w:r>
            <w:r>
              <w:rPr>
                <w:noProof/>
                <w:webHidden/>
              </w:rPr>
              <w:fldChar w:fldCharType="begin"/>
            </w:r>
            <w:r>
              <w:rPr>
                <w:noProof/>
                <w:webHidden/>
              </w:rPr>
              <w:instrText xml:space="preserve"> PAGEREF _Toc111512521 \h </w:instrText>
            </w:r>
            <w:r>
              <w:rPr>
                <w:noProof/>
                <w:webHidden/>
              </w:rPr>
            </w:r>
            <w:r>
              <w:rPr>
                <w:noProof/>
                <w:webHidden/>
              </w:rPr>
              <w:fldChar w:fldCharType="separate"/>
            </w:r>
            <w:r>
              <w:rPr>
                <w:noProof/>
                <w:webHidden/>
              </w:rPr>
              <w:t>8</w:t>
            </w:r>
            <w:r>
              <w:rPr>
                <w:noProof/>
                <w:webHidden/>
              </w:rPr>
              <w:fldChar w:fldCharType="end"/>
            </w:r>
          </w:hyperlink>
        </w:p>
        <w:p w14:paraId="2BFEE053" w14:textId="09DC5E4B" w:rsidR="007D641E" w:rsidRDefault="007D641E">
          <w:pPr>
            <w:pStyle w:val="TOC2"/>
            <w:tabs>
              <w:tab w:val="left" w:pos="880"/>
              <w:tab w:val="right" w:leader="dot" w:pos="9016"/>
            </w:tabs>
            <w:rPr>
              <w:rFonts w:cstheme="minorBidi"/>
              <w:noProof/>
              <w:lang w:val="en-IN" w:eastAsia="en-IN"/>
            </w:rPr>
          </w:pPr>
          <w:hyperlink w:anchor="_Toc111512522" w:history="1">
            <w:r w:rsidRPr="00665CD7">
              <w:rPr>
                <w:rStyle w:val="Hyperlink"/>
                <w:noProof/>
              </w:rPr>
              <w:t>2.7</w:t>
            </w:r>
            <w:r>
              <w:rPr>
                <w:rFonts w:cstheme="minorBidi"/>
                <w:noProof/>
                <w:lang w:val="en-IN" w:eastAsia="en-IN"/>
              </w:rPr>
              <w:tab/>
            </w:r>
            <w:r w:rsidRPr="00665CD7">
              <w:rPr>
                <w:rStyle w:val="Hyperlink"/>
                <w:noProof/>
              </w:rPr>
              <w:t>Transfer Learning</w:t>
            </w:r>
            <w:r>
              <w:rPr>
                <w:noProof/>
                <w:webHidden/>
              </w:rPr>
              <w:tab/>
            </w:r>
            <w:r>
              <w:rPr>
                <w:noProof/>
                <w:webHidden/>
              </w:rPr>
              <w:fldChar w:fldCharType="begin"/>
            </w:r>
            <w:r>
              <w:rPr>
                <w:noProof/>
                <w:webHidden/>
              </w:rPr>
              <w:instrText xml:space="preserve"> PAGEREF _Toc111512522 \h </w:instrText>
            </w:r>
            <w:r>
              <w:rPr>
                <w:noProof/>
                <w:webHidden/>
              </w:rPr>
            </w:r>
            <w:r>
              <w:rPr>
                <w:noProof/>
                <w:webHidden/>
              </w:rPr>
              <w:fldChar w:fldCharType="separate"/>
            </w:r>
            <w:r>
              <w:rPr>
                <w:noProof/>
                <w:webHidden/>
              </w:rPr>
              <w:t>8</w:t>
            </w:r>
            <w:r>
              <w:rPr>
                <w:noProof/>
                <w:webHidden/>
              </w:rPr>
              <w:fldChar w:fldCharType="end"/>
            </w:r>
          </w:hyperlink>
        </w:p>
        <w:p w14:paraId="6BF09E4D" w14:textId="3EAA7703" w:rsidR="007D641E" w:rsidRDefault="007D641E">
          <w:pPr>
            <w:pStyle w:val="TOC2"/>
            <w:tabs>
              <w:tab w:val="left" w:pos="880"/>
              <w:tab w:val="right" w:leader="dot" w:pos="9016"/>
            </w:tabs>
            <w:rPr>
              <w:rFonts w:cstheme="minorBidi"/>
              <w:noProof/>
              <w:lang w:val="en-IN" w:eastAsia="en-IN"/>
            </w:rPr>
          </w:pPr>
          <w:hyperlink w:anchor="_Toc111512523" w:history="1">
            <w:r w:rsidRPr="00665CD7">
              <w:rPr>
                <w:rStyle w:val="Hyperlink"/>
                <w:noProof/>
              </w:rPr>
              <w:t>2.8</w:t>
            </w:r>
            <w:r>
              <w:rPr>
                <w:rFonts w:cstheme="minorBidi"/>
                <w:noProof/>
                <w:lang w:val="en-IN" w:eastAsia="en-IN"/>
              </w:rPr>
              <w:tab/>
            </w:r>
            <w:r w:rsidRPr="00665CD7">
              <w:rPr>
                <w:rStyle w:val="Hyperlink"/>
                <w:noProof/>
              </w:rPr>
              <w:t>The Hugging Face Hub</w:t>
            </w:r>
            <w:r>
              <w:rPr>
                <w:noProof/>
                <w:webHidden/>
              </w:rPr>
              <w:tab/>
            </w:r>
            <w:r>
              <w:rPr>
                <w:noProof/>
                <w:webHidden/>
              </w:rPr>
              <w:fldChar w:fldCharType="begin"/>
            </w:r>
            <w:r>
              <w:rPr>
                <w:noProof/>
                <w:webHidden/>
              </w:rPr>
              <w:instrText xml:space="preserve"> PAGEREF _Toc111512523 \h </w:instrText>
            </w:r>
            <w:r>
              <w:rPr>
                <w:noProof/>
                <w:webHidden/>
              </w:rPr>
            </w:r>
            <w:r>
              <w:rPr>
                <w:noProof/>
                <w:webHidden/>
              </w:rPr>
              <w:fldChar w:fldCharType="separate"/>
            </w:r>
            <w:r>
              <w:rPr>
                <w:noProof/>
                <w:webHidden/>
              </w:rPr>
              <w:t>8</w:t>
            </w:r>
            <w:r>
              <w:rPr>
                <w:noProof/>
                <w:webHidden/>
              </w:rPr>
              <w:fldChar w:fldCharType="end"/>
            </w:r>
          </w:hyperlink>
        </w:p>
        <w:p w14:paraId="08F5DB20" w14:textId="597E2D7C" w:rsidR="007D641E" w:rsidRDefault="007D641E">
          <w:pPr>
            <w:pStyle w:val="TOC2"/>
            <w:tabs>
              <w:tab w:val="left" w:pos="880"/>
              <w:tab w:val="right" w:leader="dot" w:pos="9016"/>
            </w:tabs>
            <w:rPr>
              <w:rFonts w:cstheme="minorBidi"/>
              <w:noProof/>
              <w:lang w:val="en-IN" w:eastAsia="en-IN"/>
            </w:rPr>
          </w:pPr>
          <w:hyperlink w:anchor="_Toc111512524" w:history="1">
            <w:r w:rsidRPr="00665CD7">
              <w:rPr>
                <w:rStyle w:val="Hyperlink"/>
                <w:noProof/>
              </w:rPr>
              <w:t>2.9</w:t>
            </w:r>
            <w:r>
              <w:rPr>
                <w:rFonts w:cstheme="minorBidi"/>
                <w:noProof/>
                <w:lang w:val="en-IN" w:eastAsia="en-IN"/>
              </w:rPr>
              <w:tab/>
            </w:r>
            <w:r w:rsidRPr="00665CD7">
              <w:rPr>
                <w:rStyle w:val="Hyperlink"/>
                <w:noProof/>
              </w:rPr>
              <w:t>Chatbots</w:t>
            </w:r>
            <w:r>
              <w:rPr>
                <w:noProof/>
                <w:webHidden/>
              </w:rPr>
              <w:tab/>
            </w:r>
            <w:r>
              <w:rPr>
                <w:noProof/>
                <w:webHidden/>
              </w:rPr>
              <w:fldChar w:fldCharType="begin"/>
            </w:r>
            <w:r>
              <w:rPr>
                <w:noProof/>
                <w:webHidden/>
              </w:rPr>
              <w:instrText xml:space="preserve"> PAGEREF _Toc111512524 \h </w:instrText>
            </w:r>
            <w:r>
              <w:rPr>
                <w:noProof/>
                <w:webHidden/>
              </w:rPr>
            </w:r>
            <w:r>
              <w:rPr>
                <w:noProof/>
                <w:webHidden/>
              </w:rPr>
              <w:fldChar w:fldCharType="separate"/>
            </w:r>
            <w:r>
              <w:rPr>
                <w:noProof/>
                <w:webHidden/>
              </w:rPr>
              <w:t>9</w:t>
            </w:r>
            <w:r>
              <w:rPr>
                <w:noProof/>
                <w:webHidden/>
              </w:rPr>
              <w:fldChar w:fldCharType="end"/>
            </w:r>
          </w:hyperlink>
        </w:p>
        <w:p w14:paraId="5AE40482" w14:textId="214A0D99" w:rsidR="007D641E" w:rsidRDefault="007D641E">
          <w:pPr>
            <w:pStyle w:val="TOC2"/>
            <w:tabs>
              <w:tab w:val="left" w:pos="880"/>
              <w:tab w:val="right" w:leader="dot" w:pos="9016"/>
            </w:tabs>
            <w:rPr>
              <w:rFonts w:cstheme="minorBidi"/>
              <w:noProof/>
              <w:lang w:val="en-IN" w:eastAsia="en-IN"/>
            </w:rPr>
          </w:pPr>
          <w:hyperlink w:anchor="_Toc111512525" w:history="1">
            <w:r w:rsidRPr="00665CD7">
              <w:rPr>
                <w:rStyle w:val="Hyperlink"/>
                <w:noProof/>
              </w:rPr>
              <w:t>2.10</w:t>
            </w:r>
            <w:r>
              <w:rPr>
                <w:rFonts w:cstheme="minorBidi"/>
                <w:noProof/>
                <w:lang w:val="en-IN" w:eastAsia="en-IN"/>
              </w:rPr>
              <w:tab/>
            </w:r>
            <w:r w:rsidRPr="00665CD7">
              <w:rPr>
                <w:rStyle w:val="Hyperlink"/>
                <w:noProof/>
              </w:rPr>
              <w:t>Closes Look at Generalized AI ( In progress)</w:t>
            </w:r>
            <w:r>
              <w:rPr>
                <w:noProof/>
                <w:webHidden/>
              </w:rPr>
              <w:tab/>
            </w:r>
            <w:r>
              <w:rPr>
                <w:noProof/>
                <w:webHidden/>
              </w:rPr>
              <w:fldChar w:fldCharType="begin"/>
            </w:r>
            <w:r>
              <w:rPr>
                <w:noProof/>
                <w:webHidden/>
              </w:rPr>
              <w:instrText xml:space="preserve"> PAGEREF _Toc111512525 \h </w:instrText>
            </w:r>
            <w:r>
              <w:rPr>
                <w:noProof/>
                <w:webHidden/>
              </w:rPr>
            </w:r>
            <w:r>
              <w:rPr>
                <w:noProof/>
                <w:webHidden/>
              </w:rPr>
              <w:fldChar w:fldCharType="separate"/>
            </w:r>
            <w:r>
              <w:rPr>
                <w:noProof/>
                <w:webHidden/>
              </w:rPr>
              <w:t>10</w:t>
            </w:r>
            <w:r>
              <w:rPr>
                <w:noProof/>
                <w:webHidden/>
              </w:rPr>
              <w:fldChar w:fldCharType="end"/>
            </w:r>
          </w:hyperlink>
        </w:p>
        <w:p w14:paraId="788DDDAB" w14:textId="44077DB6" w:rsidR="007D641E" w:rsidRDefault="007D641E">
          <w:pPr>
            <w:pStyle w:val="TOC2"/>
            <w:tabs>
              <w:tab w:val="left" w:pos="880"/>
              <w:tab w:val="right" w:leader="dot" w:pos="9016"/>
            </w:tabs>
            <w:rPr>
              <w:rFonts w:cstheme="minorBidi"/>
              <w:noProof/>
              <w:lang w:val="en-IN" w:eastAsia="en-IN"/>
            </w:rPr>
          </w:pPr>
          <w:hyperlink w:anchor="_Toc111512526" w:history="1">
            <w:r w:rsidRPr="00665CD7">
              <w:rPr>
                <w:rStyle w:val="Hyperlink"/>
                <w:noProof/>
              </w:rPr>
              <w:t>2.11</w:t>
            </w:r>
            <w:r>
              <w:rPr>
                <w:rFonts w:cstheme="minorBidi"/>
                <w:noProof/>
                <w:lang w:val="en-IN" w:eastAsia="en-IN"/>
              </w:rPr>
              <w:tab/>
            </w:r>
            <w:r w:rsidRPr="00665CD7">
              <w:rPr>
                <w:rStyle w:val="Hyperlink"/>
                <w:noProof/>
              </w:rPr>
              <w:t>Rasa</w:t>
            </w:r>
            <w:r>
              <w:rPr>
                <w:noProof/>
                <w:webHidden/>
              </w:rPr>
              <w:tab/>
            </w:r>
            <w:r>
              <w:rPr>
                <w:noProof/>
                <w:webHidden/>
              </w:rPr>
              <w:fldChar w:fldCharType="begin"/>
            </w:r>
            <w:r>
              <w:rPr>
                <w:noProof/>
                <w:webHidden/>
              </w:rPr>
              <w:instrText xml:space="preserve"> PAGEREF _Toc111512526 \h </w:instrText>
            </w:r>
            <w:r>
              <w:rPr>
                <w:noProof/>
                <w:webHidden/>
              </w:rPr>
            </w:r>
            <w:r>
              <w:rPr>
                <w:noProof/>
                <w:webHidden/>
              </w:rPr>
              <w:fldChar w:fldCharType="separate"/>
            </w:r>
            <w:r>
              <w:rPr>
                <w:noProof/>
                <w:webHidden/>
              </w:rPr>
              <w:t>10</w:t>
            </w:r>
            <w:r>
              <w:rPr>
                <w:noProof/>
                <w:webHidden/>
              </w:rPr>
              <w:fldChar w:fldCharType="end"/>
            </w:r>
          </w:hyperlink>
        </w:p>
        <w:p w14:paraId="757DDF48" w14:textId="6E985BB4" w:rsidR="007D641E" w:rsidRDefault="007D641E">
          <w:pPr>
            <w:pStyle w:val="TOC2"/>
            <w:tabs>
              <w:tab w:val="left" w:pos="880"/>
              <w:tab w:val="right" w:leader="dot" w:pos="9016"/>
            </w:tabs>
            <w:rPr>
              <w:rFonts w:cstheme="minorBidi"/>
              <w:noProof/>
              <w:lang w:val="en-IN" w:eastAsia="en-IN"/>
            </w:rPr>
          </w:pPr>
          <w:hyperlink w:anchor="_Toc111512527" w:history="1">
            <w:r w:rsidRPr="00665CD7">
              <w:rPr>
                <w:rStyle w:val="Hyperlink"/>
                <w:noProof/>
              </w:rPr>
              <w:t>2.12</w:t>
            </w:r>
            <w:r>
              <w:rPr>
                <w:rFonts w:cstheme="minorBidi"/>
                <w:noProof/>
                <w:lang w:val="en-IN" w:eastAsia="en-IN"/>
              </w:rPr>
              <w:tab/>
            </w:r>
            <w:r w:rsidRPr="00665CD7">
              <w:rPr>
                <w:rStyle w:val="Hyperlink"/>
                <w:noProof/>
              </w:rPr>
              <w:t>Related Work</w:t>
            </w:r>
            <w:r>
              <w:rPr>
                <w:noProof/>
                <w:webHidden/>
              </w:rPr>
              <w:tab/>
            </w:r>
            <w:r>
              <w:rPr>
                <w:noProof/>
                <w:webHidden/>
              </w:rPr>
              <w:fldChar w:fldCharType="begin"/>
            </w:r>
            <w:r>
              <w:rPr>
                <w:noProof/>
                <w:webHidden/>
              </w:rPr>
              <w:instrText xml:space="preserve"> PAGEREF _Toc111512527 \h </w:instrText>
            </w:r>
            <w:r>
              <w:rPr>
                <w:noProof/>
                <w:webHidden/>
              </w:rPr>
            </w:r>
            <w:r>
              <w:rPr>
                <w:noProof/>
                <w:webHidden/>
              </w:rPr>
              <w:fldChar w:fldCharType="separate"/>
            </w:r>
            <w:r>
              <w:rPr>
                <w:noProof/>
                <w:webHidden/>
              </w:rPr>
              <w:t>11</w:t>
            </w:r>
            <w:r>
              <w:rPr>
                <w:noProof/>
                <w:webHidden/>
              </w:rPr>
              <w:fldChar w:fldCharType="end"/>
            </w:r>
          </w:hyperlink>
        </w:p>
        <w:p w14:paraId="78EBB83A" w14:textId="12CFBC6C" w:rsidR="007D641E" w:rsidRDefault="007D641E">
          <w:pPr>
            <w:pStyle w:val="TOC1"/>
            <w:tabs>
              <w:tab w:val="left" w:pos="440"/>
              <w:tab w:val="right" w:leader="dot" w:pos="9016"/>
            </w:tabs>
            <w:rPr>
              <w:rFonts w:cstheme="minorBidi"/>
              <w:noProof/>
              <w:lang w:val="en-IN" w:eastAsia="en-IN"/>
            </w:rPr>
          </w:pPr>
          <w:hyperlink w:anchor="_Toc111512528" w:history="1">
            <w:r w:rsidRPr="00665CD7">
              <w:rPr>
                <w:rStyle w:val="Hyperlink"/>
                <w:noProof/>
              </w:rPr>
              <w:t>3</w:t>
            </w:r>
            <w:r>
              <w:rPr>
                <w:rFonts w:cstheme="minorBidi"/>
                <w:noProof/>
                <w:lang w:val="en-IN" w:eastAsia="en-IN"/>
              </w:rPr>
              <w:tab/>
            </w:r>
            <w:r w:rsidRPr="00665CD7">
              <w:rPr>
                <w:rStyle w:val="Hyperlink"/>
                <w:noProof/>
              </w:rPr>
              <w:t>Requirements specification</w:t>
            </w:r>
            <w:r>
              <w:rPr>
                <w:noProof/>
                <w:webHidden/>
              </w:rPr>
              <w:tab/>
            </w:r>
            <w:r>
              <w:rPr>
                <w:noProof/>
                <w:webHidden/>
              </w:rPr>
              <w:fldChar w:fldCharType="begin"/>
            </w:r>
            <w:r>
              <w:rPr>
                <w:noProof/>
                <w:webHidden/>
              </w:rPr>
              <w:instrText xml:space="preserve"> PAGEREF _Toc111512528 \h </w:instrText>
            </w:r>
            <w:r>
              <w:rPr>
                <w:noProof/>
                <w:webHidden/>
              </w:rPr>
            </w:r>
            <w:r>
              <w:rPr>
                <w:noProof/>
                <w:webHidden/>
              </w:rPr>
              <w:fldChar w:fldCharType="separate"/>
            </w:r>
            <w:r>
              <w:rPr>
                <w:noProof/>
                <w:webHidden/>
              </w:rPr>
              <w:t>13</w:t>
            </w:r>
            <w:r>
              <w:rPr>
                <w:noProof/>
                <w:webHidden/>
              </w:rPr>
              <w:fldChar w:fldCharType="end"/>
            </w:r>
          </w:hyperlink>
        </w:p>
        <w:p w14:paraId="060778A4" w14:textId="56D9CA90" w:rsidR="007D641E" w:rsidRDefault="007D641E">
          <w:pPr>
            <w:pStyle w:val="TOC2"/>
            <w:tabs>
              <w:tab w:val="left" w:pos="880"/>
              <w:tab w:val="right" w:leader="dot" w:pos="9016"/>
            </w:tabs>
            <w:rPr>
              <w:rFonts w:cstheme="minorBidi"/>
              <w:noProof/>
              <w:lang w:val="en-IN" w:eastAsia="en-IN"/>
            </w:rPr>
          </w:pPr>
          <w:hyperlink w:anchor="_Toc111512529" w:history="1">
            <w:r w:rsidRPr="00665CD7">
              <w:rPr>
                <w:rStyle w:val="Hyperlink"/>
                <w:noProof/>
              </w:rPr>
              <w:t>3.1</w:t>
            </w:r>
            <w:r>
              <w:rPr>
                <w:rFonts w:cstheme="minorBidi"/>
                <w:noProof/>
                <w:lang w:val="en-IN" w:eastAsia="en-IN"/>
              </w:rPr>
              <w:tab/>
            </w:r>
            <w:r w:rsidRPr="00665CD7">
              <w:rPr>
                <w:rStyle w:val="Hyperlink"/>
                <w:noProof/>
              </w:rPr>
              <w:t>Purpose</w:t>
            </w:r>
            <w:r>
              <w:rPr>
                <w:noProof/>
                <w:webHidden/>
              </w:rPr>
              <w:tab/>
            </w:r>
            <w:r>
              <w:rPr>
                <w:noProof/>
                <w:webHidden/>
              </w:rPr>
              <w:fldChar w:fldCharType="begin"/>
            </w:r>
            <w:r>
              <w:rPr>
                <w:noProof/>
                <w:webHidden/>
              </w:rPr>
              <w:instrText xml:space="preserve"> PAGEREF _Toc111512529 \h </w:instrText>
            </w:r>
            <w:r>
              <w:rPr>
                <w:noProof/>
                <w:webHidden/>
              </w:rPr>
            </w:r>
            <w:r>
              <w:rPr>
                <w:noProof/>
                <w:webHidden/>
              </w:rPr>
              <w:fldChar w:fldCharType="separate"/>
            </w:r>
            <w:r>
              <w:rPr>
                <w:noProof/>
                <w:webHidden/>
              </w:rPr>
              <w:t>13</w:t>
            </w:r>
            <w:r>
              <w:rPr>
                <w:noProof/>
                <w:webHidden/>
              </w:rPr>
              <w:fldChar w:fldCharType="end"/>
            </w:r>
          </w:hyperlink>
        </w:p>
        <w:p w14:paraId="67ABF0E2" w14:textId="0DD4C36A" w:rsidR="007D641E" w:rsidRDefault="007D641E">
          <w:pPr>
            <w:pStyle w:val="TOC2"/>
            <w:tabs>
              <w:tab w:val="left" w:pos="880"/>
              <w:tab w:val="right" w:leader="dot" w:pos="9016"/>
            </w:tabs>
            <w:rPr>
              <w:rFonts w:cstheme="minorBidi"/>
              <w:noProof/>
              <w:lang w:val="en-IN" w:eastAsia="en-IN"/>
            </w:rPr>
          </w:pPr>
          <w:hyperlink w:anchor="_Toc111512530" w:history="1">
            <w:r w:rsidRPr="00665CD7">
              <w:rPr>
                <w:rStyle w:val="Hyperlink"/>
                <w:noProof/>
              </w:rPr>
              <w:t>3.2</w:t>
            </w:r>
            <w:r>
              <w:rPr>
                <w:rFonts w:cstheme="minorBidi"/>
                <w:noProof/>
                <w:lang w:val="en-IN" w:eastAsia="en-IN"/>
              </w:rPr>
              <w:tab/>
            </w:r>
            <w:r w:rsidRPr="00665CD7">
              <w:rPr>
                <w:rStyle w:val="Hyperlink"/>
                <w:noProof/>
              </w:rPr>
              <w:t>Functional Requirements</w:t>
            </w:r>
            <w:r>
              <w:rPr>
                <w:noProof/>
                <w:webHidden/>
              </w:rPr>
              <w:tab/>
            </w:r>
            <w:r>
              <w:rPr>
                <w:noProof/>
                <w:webHidden/>
              </w:rPr>
              <w:fldChar w:fldCharType="begin"/>
            </w:r>
            <w:r>
              <w:rPr>
                <w:noProof/>
                <w:webHidden/>
              </w:rPr>
              <w:instrText xml:space="preserve"> PAGEREF _Toc111512530 \h </w:instrText>
            </w:r>
            <w:r>
              <w:rPr>
                <w:noProof/>
                <w:webHidden/>
              </w:rPr>
            </w:r>
            <w:r>
              <w:rPr>
                <w:noProof/>
                <w:webHidden/>
              </w:rPr>
              <w:fldChar w:fldCharType="separate"/>
            </w:r>
            <w:r>
              <w:rPr>
                <w:noProof/>
                <w:webHidden/>
              </w:rPr>
              <w:t>13</w:t>
            </w:r>
            <w:r>
              <w:rPr>
                <w:noProof/>
                <w:webHidden/>
              </w:rPr>
              <w:fldChar w:fldCharType="end"/>
            </w:r>
          </w:hyperlink>
        </w:p>
        <w:p w14:paraId="4A450EFA" w14:textId="24AEBD35" w:rsidR="007D641E" w:rsidRDefault="007D641E">
          <w:pPr>
            <w:pStyle w:val="TOC2"/>
            <w:tabs>
              <w:tab w:val="left" w:pos="880"/>
              <w:tab w:val="right" w:leader="dot" w:pos="9016"/>
            </w:tabs>
            <w:rPr>
              <w:rFonts w:cstheme="minorBidi"/>
              <w:noProof/>
              <w:lang w:val="en-IN" w:eastAsia="en-IN"/>
            </w:rPr>
          </w:pPr>
          <w:hyperlink w:anchor="_Toc111512531" w:history="1">
            <w:r w:rsidRPr="00665CD7">
              <w:rPr>
                <w:rStyle w:val="Hyperlink"/>
                <w:noProof/>
              </w:rPr>
              <w:t>3.3</w:t>
            </w:r>
            <w:r>
              <w:rPr>
                <w:rFonts w:cstheme="minorBidi"/>
                <w:noProof/>
                <w:lang w:val="en-IN" w:eastAsia="en-IN"/>
              </w:rPr>
              <w:tab/>
            </w:r>
            <w:r w:rsidRPr="00665CD7">
              <w:rPr>
                <w:rStyle w:val="Hyperlink"/>
                <w:noProof/>
              </w:rPr>
              <w:t>Non-functional Requirements</w:t>
            </w:r>
            <w:r>
              <w:rPr>
                <w:noProof/>
                <w:webHidden/>
              </w:rPr>
              <w:tab/>
            </w:r>
            <w:r>
              <w:rPr>
                <w:noProof/>
                <w:webHidden/>
              </w:rPr>
              <w:fldChar w:fldCharType="begin"/>
            </w:r>
            <w:r>
              <w:rPr>
                <w:noProof/>
                <w:webHidden/>
              </w:rPr>
              <w:instrText xml:space="preserve"> PAGEREF _Toc111512531 \h </w:instrText>
            </w:r>
            <w:r>
              <w:rPr>
                <w:noProof/>
                <w:webHidden/>
              </w:rPr>
            </w:r>
            <w:r>
              <w:rPr>
                <w:noProof/>
                <w:webHidden/>
              </w:rPr>
              <w:fldChar w:fldCharType="separate"/>
            </w:r>
            <w:r>
              <w:rPr>
                <w:noProof/>
                <w:webHidden/>
              </w:rPr>
              <w:t>13</w:t>
            </w:r>
            <w:r>
              <w:rPr>
                <w:noProof/>
                <w:webHidden/>
              </w:rPr>
              <w:fldChar w:fldCharType="end"/>
            </w:r>
          </w:hyperlink>
        </w:p>
        <w:p w14:paraId="565C76D8" w14:textId="74BDB059" w:rsidR="007D641E" w:rsidRDefault="007D641E">
          <w:pPr>
            <w:pStyle w:val="TOC1"/>
            <w:tabs>
              <w:tab w:val="left" w:pos="440"/>
              <w:tab w:val="right" w:leader="dot" w:pos="9016"/>
            </w:tabs>
            <w:rPr>
              <w:rFonts w:cstheme="minorBidi"/>
              <w:noProof/>
              <w:lang w:val="en-IN" w:eastAsia="en-IN"/>
            </w:rPr>
          </w:pPr>
          <w:hyperlink w:anchor="_Toc111512532" w:history="1">
            <w:r w:rsidRPr="00665CD7">
              <w:rPr>
                <w:rStyle w:val="Hyperlink"/>
                <w:noProof/>
              </w:rPr>
              <w:t>4</w:t>
            </w:r>
            <w:r>
              <w:rPr>
                <w:rFonts w:cstheme="minorBidi"/>
                <w:noProof/>
                <w:lang w:val="en-IN" w:eastAsia="en-IN"/>
              </w:rPr>
              <w:tab/>
            </w:r>
            <w:r w:rsidRPr="00665CD7">
              <w:rPr>
                <w:rStyle w:val="Hyperlink"/>
                <w:noProof/>
              </w:rPr>
              <w:t>Software engineering process</w:t>
            </w:r>
            <w:r>
              <w:rPr>
                <w:noProof/>
                <w:webHidden/>
              </w:rPr>
              <w:tab/>
            </w:r>
            <w:r>
              <w:rPr>
                <w:noProof/>
                <w:webHidden/>
              </w:rPr>
              <w:fldChar w:fldCharType="begin"/>
            </w:r>
            <w:r>
              <w:rPr>
                <w:noProof/>
                <w:webHidden/>
              </w:rPr>
              <w:instrText xml:space="preserve"> PAGEREF _Toc111512532 \h </w:instrText>
            </w:r>
            <w:r>
              <w:rPr>
                <w:noProof/>
                <w:webHidden/>
              </w:rPr>
            </w:r>
            <w:r>
              <w:rPr>
                <w:noProof/>
                <w:webHidden/>
              </w:rPr>
              <w:fldChar w:fldCharType="separate"/>
            </w:r>
            <w:r>
              <w:rPr>
                <w:noProof/>
                <w:webHidden/>
              </w:rPr>
              <w:t>14</w:t>
            </w:r>
            <w:r>
              <w:rPr>
                <w:noProof/>
                <w:webHidden/>
              </w:rPr>
              <w:fldChar w:fldCharType="end"/>
            </w:r>
          </w:hyperlink>
        </w:p>
        <w:p w14:paraId="34481722" w14:textId="2B788C17" w:rsidR="007D641E" w:rsidRDefault="007D641E">
          <w:pPr>
            <w:pStyle w:val="TOC2"/>
            <w:tabs>
              <w:tab w:val="left" w:pos="880"/>
              <w:tab w:val="right" w:leader="dot" w:pos="9016"/>
            </w:tabs>
            <w:rPr>
              <w:rFonts w:cstheme="minorBidi"/>
              <w:noProof/>
              <w:lang w:val="en-IN" w:eastAsia="en-IN"/>
            </w:rPr>
          </w:pPr>
          <w:hyperlink w:anchor="_Toc111512533" w:history="1">
            <w:r w:rsidRPr="00665CD7">
              <w:rPr>
                <w:rStyle w:val="Hyperlink"/>
                <w:noProof/>
              </w:rPr>
              <w:t>4.1</w:t>
            </w:r>
            <w:r>
              <w:rPr>
                <w:rFonts w:cstheme="minorBidi"/>
                <w:noProof/>
                <w:lang w:val="en-IN" w:eastAsia="en-IN"/>
              </w:rPr>
              <w:tab/>
            </w:r>
            <w:r w:rsidRPr="00665CD7">
              <w:rPr>
                <w:rStyle w:val="Hyperlink"/>
                <w:noProof/>
              </w:rPr>
              <w:t>Planning:</w:t>
            </w:r>
            <w:r>
              <w:rPr>
                <w:noProof/>
                <w:webHidden/>
              </w:rPr>
              <w:tab/>
            </w:r>
            <w:r>
              <w:rPr>
                <w:noProof/>
                <w:webHidden/>
              </w:rPr>
              <w:fldChar w:fldCharType="begin"/>
            </w:r>
            <w:r>
              <w:rPr>
                <w:noProof/>
                <w:webHidden/>
              </w:rPr>
              <w:instrText xml:space="preserve"> PAGEREF _Toc111512533 \h </w:instrText>
            </w:r>
            <w:r>
              <w:rPr>
                <w:noProof/>
                <w:webHidden/>
              </w:rPr>
            </w:r>
            <w:r>
              <w:rPr>
                <w:noProof/>
                <w:webHidden/>
              </w:rPr>
              <w:fldChar w:fldCharType="separate"/>
            </w:r>
            <w:r>
              <w:rPr>
                <w:noProof/>
                <w:webHidden/>
              </w:rPr>
              <w:t>14</w:t>
            </w:r>
            <w:r>
              <w:rPr>
                <w:noProof/>
                <w:webHidden/>
              </w:rPr>
              <w:fldChar w:fldCharType="end"/>
            </w:r>
          </w:hyperlink>
        </w:p>
        <w:p w14:paraId="4CAC44F3" w14:textId="190810C2" w:rsidR="007D641E" w:rsidRDefault="007D641E">
          <w:pPr>
            <w:pStyle w:val="TOC2"/>
            <w:tabs>
              <w:tab w:val="left" w:pos="880"/>
              <w:tab w:val="right" w:leader="dot" w:pos="9016"/>
            </w:tabs>
            <w:rPr>
              <w:rFonts w:cstheme="minorBidi"/>
              <w:noProof/>
              <w:lang w:val="en-IN" w:eastAsia="en-IN"/>
            </w:rPr>
          </w:pPr>
          <w:hyperlink w:anchor="_Toc111512534" w:history="1">
            <w:r w:rsidRPr="00665CD7">
              <w:rPr>
                <w:rStyle w:val="Hyperlink"/>
                <w:noProof/>
              </w:rPr>
              <w:t>4.2</w:t>
            </w:r>
            <w:r>
              <w:rPr>
                <w:rFonts w:cstheme="minorBidi"/>
                <w:noProof/>
                <w:lang w:val="en-IN" w:eastAsia="en-IN"/>
              </w:rPr>
              <w:tab/>
            </w:r>
            <w:r w:rsidRPr="00665CD7">
              <w:rPr>
                <w:rStyle w:val="Hyperlink"/>
                <w:noProof/>
              </w:rPr>
              <w:t>Development:</w:t>
            </w:r>
            <w:r>
              <w:rPr>
                <w:noProof/>
                <w:webHidden/>
              </w:rPr>
              <w:tab/>
            </w:r>
            <w:r>
              <w:rPr>
                <w:noProof/>
                <w:webHidden/>
              </w:rPr>
              <w:fldChar w:fldCharType="begin"/>
            </w:r>
            <w:r>
              <w:rPr>
                <w:noProof/>
                <w:webHidden/>
              </w:rPr>
              <w:instrText xml:space="preserve"> PAGEREF _Toc111512534 \h </w:instrText>
            </w:r>
            <w:r>
              <w:rPr>
                <w:noProof/>
                <w:webHidden/>
              </w:rPr>
            </w:r>
            <w:r>
              <w:rPr>
                <w:noProof/>
                <w:webHidden/>
              </w:rPr>
              <w:fldChar w:fldCharType="separate"/>
            </w:r>
            <w:r>
              <w:rPr>
                <w:noProof/>
                <w:webHidden/>
              </w:rPr>
              <w:t>14</w:t>
            </w:r>
            <w:r>
              <w:rPr>
                <w:noProof/>
                <w:webHidden/>
              </w:rPr>
              <w:fldChar w:fldCharType="end"/>
            </w:r>
          </w:hyperlink>
        </w:p>
        <w:p w14:paraId="07DDF0B4" w14:textId="47723965" w:rsidR="007D641E" w:rsidRDefault="007D641E">
          <w:pPr>
            <w:pStyle w:val="TOC2"/>
            <w:tabs>
              <w:tab w:val="left" w:pos="880"/>
              <w:tab w:val="right" w:leader="dot" w:pos="9016"/>
            </w:tabs>
            <w:rPr>
              <w:rFonts w:cstheme="minorBidi"/>
              <w:noProof/>
              <w:lang w:val="en-IN" w:eastAsia="en-IN"/>
            </w:rPr>
          </w:pPr>
          <w:hyperlink w:anchor="_Toc111512535" w:history="1">
            <w:r w:rsidRPr="00665CD7">
              <w:rPr>
                <w:rStyle w:val="Hyperlink"/>
                <w:noProof/>
              </w:rPr>
              <w:t>4.3</w:t>
            </w:r>
            <w:r>
              <w:rPr>
                <w:rFonts w:cstheme="minorBidi"/>
                <w:noProof/>
                <w:lang w:val="en-IN" w:eastAsia="en-IN"/>
              </w:rPr>
              <w:tab/>
            </w:r>
            <w:r w:rsidRPr="00665CD7">
              <w:rPr>
                <w:rStyle w:val="Hyperlink"/>
                <w:noProof/>
              </w:rPr>
              <w:t>Tracking:</w:t>
            </w:r>
            <w:r>
              <w:rPr>
                <w:noProof/>
                <w:webHidden/>
              </w:rPr>
              <w:tab/>
            </w:r>
            <w:r>
              <w:rPr>
                <w:noProof/>
                <w:webHidden/>
              </w:rPr>
              <w:fldChar w:fldCharType="begin"/>
            </w:r>
            <w:r>
              <w:rPr>
                <w:noProof/>
                <w:webHidden/>
              </w:rPr>
              <w:instrText xml:space="preserve"> PAGEREF _Toc111512535 \h </w:instrText>
            </w:r>
            <w:r>
              <w:rPr>
                <w:noProof/>
                <w:webHidden/>
              </w:rPr>
            </w:r>
            <w:r>
              <w:rPr>
                <w:noProof/>
                <w:webHidden/>
              </w:rPr>
              <w:fldChar w:fldCharType="separate"/>
            </w:r>
            <w:r>
              <w:rPr>
                <w:noProof/>
                <w:webHidden/>
              </w:rPr>
              <w:t>14</w:t>
            </w:r>
            <w:r>
              <w:rPr>
                <w:noProof/>
                <w:webHidden/>
              </w:rPr>
              <w:fldChar w:fldCharType="end"/>
            </w:r>
          </w:hyperlink>
        </w:p>
        <w:p w14:paraId="6867D55F" w14:textId="4EC46D9F" w:rsidR="007D641E" w:rsidRDefault="007D641E">
          <w:pPr>
            <w:pStyle w:val="TOC2"/>
            <w:tabs>
              <w:tab w:val="left" w:pos="880"/>
              <w:tab w:val="right" w:leader="dot" w:pos="9016"/>
            </w:tabs>
            <w:rPr>
              <w:rFonts w:cstheme="minorBidi"/>
              <w:noProof/>
              <w:lang w:val="en-IN" w:eastAsia="en-IN"/>
            </w:rPr>
          </w:pPr>
          <w:hyperlink w:anchor="_Toc111512536" w:history="1">
            <w:r w:rsidRPr="00665CD7">
              <w:rPr>
                <w:rStyle w:val="Hyperlink"/>
                <w:noProof/>
              </w:rPr>
              <w:t>4.4</w:t>
            </w:r>
            <w:r>
              <w:rPr>
                <w:rFonts w:cstheme="minorBidi"/>
                <w:noProof/>
                <w:lang w:val="en-IN" w:eastAsia="en-IN"/>
              </w:rPr>
              <w:tab/>
            </w:r>
            <w:r w:rsidRPr="00665CD7">
              <w:rPr>
                <w:rStyle w:val="Hyperlink"/>
                <w:noProof/>
              </w:rPr>
              <w:t>Testing:</w:t>
            </w:r>
            <w:r>
              <w:rPr>
                <w:noProof/>
                <w:webHidden/>
              </w:rPr>
              <w:tab/>
            </w:r>
            <w:r>
              <w:rPr>
                <w:noProof/>
                <w:webHidden/>
              </w:rPr>
              <w:fldChar w:fldCharType="begin"/>
            </w:r>
            <w:r>
              <w:rPr>
                <w:noProof/>
                <w:webHidden/>
              </w:rPr>
              <w:instrText xml:space="preserve"> PAGEREF _Toc111512536 \h </w:instrText>
            </w:r>
            <w:r>
              <w:rPr>
                <w:noProof/>
                <w:webHidden/>
              </w:rPr>
            </w:r>
            <w:r>
              <w:rPr>
                <w:noProof/>
                <w:webHidden/>
              </w:rPr>
              <w:fldChar w:fldCharType="separate"/>
            </w:r>
            <w:r>
              <w:rPr>
                <w:noProof/>
                <w:webHidden/>
              </w:rPr>
              <w:t>14</w:t>
            </w:r>
            <w:r>
              <w:rPr>
                <w:noProof/>
                <w:webHidden/>
              </w:rPr>
              <w:fldChar w:fldCharType="end"/>
            </w:r>
          </w:hyperlink>
        </w:p>
        <w:p w14:paraId="72718F40" w14:textId="2C9FD392" w:rsidR="007D641E" w:rsidRDefault="007D641E">
          <w:pPr>
            <w:pStyle w:val="TOC2"/>
            <w:tabs>
              <w:tab w:val="left" w:pos="880"/>
              <w:tab w:val="right" w:leader="dot" w:pos="9016"/>
            </w:tabs>
            <w:rPr>
              <w:rFonts w:cstheme="minorBidi"/>
              <w:noProof/>
              <w:lang w:val="en-IN" w:eastAsia="en-IN"/>
            </w:rPr>
          </w:pPr>
          <w:hyperlink w:anchor="_Toc111512537" w:history="1">
            <w:r w:rsidRPr="00665CD7">
              <w:rPr>
                <w:rStyle w:val="Hyperlink"/>
                <w:noProof/>
              </w:rPr>
              <w:t>4.5</w:t>
            </w:r>
            <w:r>
              <w:rPr>
                <w:rFonts w:cstheme="minorBidi"/>
                <w:noProof/>
                <w:lang w:val="en-IN" w:eastAsia="en-IN"/>
              </w:rPr>
              <w:tab/>
            </w:r>
            <w:r w:rsidRPr="00665CD7">
              <w:rPr>
                <w:rStyle w:val="Hyperlink"/>
                <w:noProof/>
              </w:rPr>
              <w:t>Version Control:</w:t>
            </w:r>
            <w:r>
              <w:rPr>
                <w:noProof/>
                <w:webHidden/>
              </w:rPr>
              <w:tab/>
            </w:r>
            <w:r>
              <w:rPr>
                <w:noProof/>
                <w:webHidden/>
              </w:rPr>
              <w:fldChar w:fldCharType="begin"/>
            </w:r>
            <w:r>
              <w:rPr>
                <w:noProof/>
                <w:webHidden/>
              </w:rPr>
              <w:instrText xml:space="preserve"> PAGEREF _Toc111512537 \h </w:instrText>
            </w:r>
            <w:r>
              <w:rPr>
                <w:noProof/>
                <w:webHidden/>
              </w:rPr>
            </w:r>
            <w:r>
              <w:rPr>
                <w:noProof/>
                <w:webHidden/>
              </w:rPr>
              <w:fldChar w:fldCharType="separate"/>
            </w:r>
            <w:r>
              <w:rPr>
                <w:noProof/>
                <w:webHidden/>
              </w:rPr>
              <w:t>14</w:t>
            </w:r>
            <w:r>
              <w:rPr>
                <w:noProof/>
                <w:webHidden/>
              </w:rPr>
              <w:fldChar w:fldCharType="end"/>
            </w:r>
          </w:hyperlink>
        </w:p>
        <w:p w14:paraId="0991801E" w14:textId="6DDA1A23" w:rsidR="007D641E" w:rsidRDefault="007D641E">
          <w:pPr>
            <w:pStyle w:val="TOC2"/>
            <w:tabs>
              <w:tab w:val="left" w:pos="880"/>
              <w:tab w:val="right" w:leader="dot" w:pos="9016"/>
            </w:tabs>
            <w:rPr>
              <w:rFonts w:cstheme="minorBidi"/>
              <w:noProof/>
              <w:lang w:val="en-IN" w:eastAsia="en-IN"/>
            </w:rPr>
          </w:pPr>
          <w:hyperlink w:anchor="_Toc111512538" w:history="1">
            <w:r w:rsidRPr="00665CD7">
              <w:rPr>
                <w:rStyle w:val="Hyperlink"/>
                <w:noProof/>
              </w:rPr>
              <w:t>4.6</w:t>
            </w:r>
            <w:r>
              <w:rPr>
                <w:rFonts w:cstheme="minorBidi"/>
                <w:noProof/>
                <w:lang w:val="en-IN" w:eastAsia="en-IN"/>
              </w:rPr>
              <w:tab/>
            </w:r>
            <w:r w:rsidRPr="00665CD7">
              <w:rPr>
                <w:rStyle w:val="Hyperlink"/>
                <w:noProof/>
              </w:rPr>
              <w:t>Final Artefacts:</w:t>
            </w:r>
            <w:r>
              <w:rPr>
                <w:noProof/>
                <w:webHidden/>
              </w:rPr>
              <w:tab/>
            </w:r>
            <w:r>
              <w:rPr>
                <w:noProof/>
                <w:webHidden/>
              </w:rPr>
              <w:fldChar w:fldCharType="begin"/>
            </w:r>
            <w:r>
              <w:rPr>
                <w:noProof/>
                <w:webHidden/>
              </w:rPr>
              <w:instrText xml:space="preserve"> PAGEREF _Toc111512538 \h </w:instrText>
            </w:r>
            <w:r>
              <w:rPr>
                <w:noProof/>
                <w:webHidden/>
              </w:rPr>
            </w:r>
            <w:r>
              <w:rPr>
                <w:noProof/>
                <w:webHidden/>
              </w:rPr>
              <w:fldChar w:fldCharType="separate"/>
            </w:r>
            <w:r>
              <w:rPr>
                <w:noProof/>
                <w:webHidden/>
              </w:rPr>
              <w:t>14</w:t>
            </w:r>
            <w:r>
              <w:rPr>
                <w:noProof/>
                <w:webHidden/>
              </w:rPr>
              <w:fldChar w:fldCharType="end"/>
            </w:r>
          </w:hyperlink>
        </w:p>
        <w:p w14:paraId="2DECA7BC" w14:textId="5DF8F211" w:rsidR="007D641E" w:rsidRDefault="007D641E">
          <w:pPr>
            <w:pStyle w:val="TOC1"/>
            <w:tabs>
              <w:tab w:val="left" w:pos="440"/>
              <w:tab w:val="right" w:leader="dot" w:pos="9016"/>
            </w:tabs>
            <w:rPr>
              <w:rFonts w:cstheme="minorBidi"/>
              <w:noProof/>
              <w:lang w:val="en-IN" w:eastAsia="en-IN"/>
            </w:rPr>
          </w:pPr>
          <w:hyperlink w:anchor="_Toc111512539" w:history="1">
            <w:r w:rsidRPr="00665CD7">
              <w:rPr>
                <w:rStyle w:val="Hyperlink"/>
                <w:noProof/>
              </w:rPr>
              <w:t>5</w:t>
            </w:r>
            <w:r>
              <w:rPr>
                <w:rFonts w:cstheme="minorBidi"/>
                <w:noProof/>
                <w:lang w:val="en-IN" w:eastAsia="en-IN"/>
              </w:rPr>
              <w:tab/>
            </w:r>
            <w:r w:rsidRPr="00665CD7">
              <w:rPr>
                <w:rStyle w:val="Hyperlink"/>
                <w:noProof/>
              </w:rPr>
              <w:t>Ethics</w:t>
            </w:r>
            <w:r>
              <w:rPr>
                <w:noProof/>
                <w:webHidden/>
              </w:rPr>
              <w:tab/>
            </w:r>
            <w:r>
              <w:rPr>
                <w:noProof/>
                <w:webHidden/>
              </w:rPr>
              <w:fldChar w:fldCharType="begin"/>
            </w:r>
            <w:r>
              <w:rPr>
                <w:noProof/>
                <w:webHidden/>
              </w:rPr>
              <w:instrText xml:space="preserve"> PAGEREF _Toc111512539 \h </w:instrText>
            </w:r>
            <w:r>
              <w:rPr>
                <w:noProof/>
                <w:webHidden/>
              </w:rPr>
            </w:r>
            <w:r>
              <w:rPr>
                <w:noProof/>
                <w:webHidden/>
              </w:rPr>
              <w:fldChar w:fldCharType="separate"/>
            </w:r>
            <w:r>
              <w:rPr>
                <w:noProof/>
                <w:webHidden/>
              </w:rPr>
              <w:t>15</w:t>
            </w:r>
            <w:r>
              <w:rPr>
                <w:noProof/>
                <w:webHidden/>
              </w:rPr>
              <w:fldChar w:fldCharType="end"/>
            </w:r>
          </w:hyperlink>
        </w:p>
        <w:p w14:paraId="6AEBB0E9" w14:textId="3F1EE07D" w:rsidR="007D641E" w:rsidRDefault="007D641E">
          <w:pPr>
            <w:pStyle w:val="TOC2"/>
            <w:tabs>
              <w:tab w:val="left" w:pos="880"/>
              <w:tab w:val="right" w:leader="dot" w:pos="9016"/>
            </w:tabs>
            <w:rPr>
              <w:rFonts w:cstheme="minorBidi"/>
              <w:noProof/>
              <w:lang w:val="en-IN" w:eastAsia="en-IN"/>
            </w:rPr>
          </w:pPr>
          <w:hyperlink w:anchor="_Toc111512540" w:history="1">
            <w:r w:rsidRPr="00665CD7">
              <w:rPr>
                <w:rStyle w:val="Hyperlink"/>
                <w:noProof/>
              </w:rPr>
              <w:t>5.1</w:t>
            </w:r>
            <w:r>
              <w:rPr>
                <w:rFonts w:cstheme="minorBidi"/>
                <w:noProof/>
                <w:lang w:val="en-IN" w:eastAsia="en-IN"/>
              </w:rPr>
              <w:tab/>
            </w:r>
            <w:r w:rsidRPr="00665CD7">
              <w:rPr>
                <w:rStyle w:val="Hyperlink"/>
                <w:noProof/>
              </w:rPr>
              <w:t>System Access:</w:t>
            </w:r>
            <w:r>
              <w:rPr>
                <w:noProof/>
                <w:webHidden/>
              </w:rPr>
              <w:tab/>
            </w:r>
            <w:r>
              <w:rPr>
                <w:noProof/>
                <w:webHidden/>
              </w:rPr>
              <w:fldChar w:fldCharType="begin"/>
            </w:r>
            <w:r>
              <w:rPr>
                <w:noProof/>
                <w:webHidden/>
              </w:rPr>
              <w:instrText xml:space="preserve"> PAGEREF _Toc111512540 \h </w:instrText>
            </w:r>
            <w:r>
              <w:rPr>
                <w:noProof/>
                <w:webHidden/>
              </w:rPr>
            </w:r>
            <w:r>
              <w:rPr>
                <w:noProof/>
                <w:webHidden/>
              </w:rPr>
              <w:fldChar w:fldCharType="separate"/>
            </w:r>
            <w:r>
              <w:rPr>
                <w:noProof/>
                <w:webHidden/>
              </w:rPr>
              <w:t>15</w:t>
            </w:r>
            <w:r>
              <w:rPr>
                <w:noProof/>
                <w:webHidden/>
              </w:rPr>
              <w:fldChar w:fldCharType="end"/>
            </w:r>
          </w:hyperlink>
        </w:p>
        <w:p w14:paraId="6EEEBDC6" w14:textId="4BC394BA" w:rsidR="007D641E" w:rsidRDefault="007D641E">
          <w:pPr>
            <w:pStyle w:val="TOC2"/>
            <w:tabs>
              <w:tab w:val="left" w:pos="880"/>
              <w:tab w:val="right" w:leader="dot" w:pos="9016"/>
            </w:tabs>
            <w:rPr>
              <w:rFonts w:cstheme="minorBidi"/>
              <w:noProof/>
              <w:lang w:val="en-IN" w:eastAsia="en-IN"/>
            </w:rPr>
          </w:pPr>
          <w:hyperlink w:anchor="_Toc111512541" w:history="1">
            <w:r w:rsidRPr="00665CD7">
              <w:rPr>
                <w:rStyle w:val="Hyperlink"/>
                <w:noProof/>
              </w:rPr>
              <w:t>5.2</w:t>
            </w:r>
            <w:r>
              <w:rPr>
                <w:rFonts w:cstheme="minorBidi"/>
                <w:noProof/>
                <w:lang w:val="en-IN" w:eastAsia="en-IN"/>
              </w:rPr>
              <w:tab/>
            </w:r>
            <w:r w:rsidRPr="00665CD7">
              <w:rPr>
                <w:rStyle w:val="Hyperlink"/>
                <w:noProof/>
              </w:rPr>
              <w:t>Data Usage and Accessibility:</w:t>
            </w:r>
            <w:r>
              <w:rPr>
                <w:noProof/>
                <w:webHidden/>
              </w:rPr>
              <w:tab/>
            </w:r>
            <w:r>
              <w:rPr>
                <w:noProof/>
                <w:webHidden/>
              </w:rPr>
              <w:fldChar w:fldCharType="begin"/>
            </w:r>
            <w:r>
              <w:rPr>
                <w:noProof/>
                <w:webHidden/>
              </w:rPr>
              <w:instrText xml:space="preserve"> PAGEREF _Toc111512541 \h </w:instrText>
            </w:r>
            <w:r>
              <w:rPr>
                <w:noProof/>
                <w:webHidden/>
              </w:rPr>
            </w:r>
            <w:r>
              <w:rPr>
                <w:noProof/>
                <w:webHidden/>
              </w:rPr>
              <w:fldChar w:fldCharType="separate"/>
            </w:r>
            <w:r>
              <w:rPr>
                <w:noProof/>
                <w:webHidden/>
              </w:rPr>
              <w:t>15</w:t>
            </w:r>
            <w:r>
              <w:rPr>
                <w:noProof/>
                <w:webHidden/>
              </w:rPr>
              <w:fldChar w:fldCharType="end"/>
            </w:r>
          </w:hyperlink>
        </w:p>
        <w:p w14:paraId="57F33AC2" w14:textId="349C051B" w:rsidR="007D641E" w:rsidRDefault="007D641E">
          <w:pPr>
            <w:pStyle w:val="TOC1"/>
            <w:tabs>
              <w:tab w:val="left" w:pos="440"/>
              <w:tab w:val="right" w:leader="dot" w:pos="9016"/>
            </w:tabs>
            <w:rPr>
              <w:rFonts w:cstheme="minorBidi"/>
              <w:noProof/>
              <w:lang w:val="en-IN" w:eastAsia="en-IN"/>
            </w:rPr>
          </w:pPr>
          <w:hyperlink w:anchor="_Toc111512542" w:history="1">
            <w:r w:rsidRPr="00665CD7">
              <w:rPr>
                <w:rStyle w:val="Hyperlink"/>
                <w:noProof/>
              </w:rPr>
              <w:t>6</w:t>
            </w:r>
            <w:r>
              <w:rPr>
                <w:rFonts w:cstheme="minorBidi"/>
                <w:noProof/>
                <w:lang w:val="en-IN" w:eastAsia="en-IN"/>
              </w:rPr>
              <w:tab/>
            </w:r>
            <w:r w:rsidRPr="00665CD7">
              <w:rPr>
                <w:rStyle w:val="Hyperlink"/>
                <w:noProof/>
              </w:rPr>
              <w:t>Design</w:t>
            </w:r>
            <w:r>
              <w:rPr>
                <w:noProof/>
                <w:webHidden/>
              </w:rPr>
              <w:tab/>
            </w:r>
            <w:r>
              <w:rPr>
                <w:noProof/>
                <w:webHidden/>
              </w:rPr>
              <w:fldChar w:fldCharType="begin"/>
            </w:r>
            <w:r>
              <w:rPr>
                <w:noProof/>
                <w:webHidden/>
              </w:rPr>
              <w:instrText xml:space="preserve"> PAGEREF _Toc111512542 \h </w:instrText>
            </w:r>
            <w:r>
              <w:rPr>
                <w:noProof/>
                <w:webHidden/>
              </w:rPr>
            </w:r>
            <w:r>
              <w:rPr>
                <w:noProof/>
                <w:webHidden/>
              </w:rPr>
              <w:fldChar w:fldCharType="separate"/>
            </w:r>
            <w:r>
              <w:rPr>
                <w:noProof/>
                <w:webHidden/>
              </w:rPr>
              <w:t>16</w:t>
            </w:r>
            <w:r>
              <w:rPr>
                <w:noProof/>
                <w:webHidden/>
              </w:rPr>
              <w:fldChar w:fldCharType="end"/>
            </w:r>
          </w:hyperlink>
        </w:p>
        <w:p w14:paraId="2921F89F" w14:textId="49C2FDA2" w:rsidR="007D641E" w:rsidRDefault="007D641E">
          <w:pPr>
            <w:pStyle w:val="TOC2"/>
            <w:tabs>
              <w:tab w:val="left" w:pos="880"/>
              <w:tab w:val="right" w:leader="dot" w:pos="9016"/>
            </w:tabs>
            <w:rPr>
              <w:rFonts w:cstheme="minorBidi"/>
              <w:noProof/>
              <w:lang w:val="en-IN" w:eastAsia="en-IN"/>
            </w:rPr>
          </w:pPr>
          <w:hyperlink w:anchor="_Toc111512543" w:history="1">
            <w:r w:rsidRPr="00665CD7">
              <w:rPr>
                <w:rStyle w:val="Hyperlink"/>
                <w:noProof/>
              </w:rPr>
              <w:t>6.1</w:t>
            </w:r>
            <w:r>
              <w:rPr>
                <w:rFonts w:cstheme="minorBidi"/>
                <w:noProof/>
                <w:lang w:val="en-IN" w:eastAsia="en-IN"/>
              </w:rPr>
              <w:tab/>
            </w:r>
            <w:r w:rsidRPr="00665CD7">
              <w:rPr>
                <w:rStyle w:val="Hyperlink"/>
                <w:noProof/>
              </w:rPr>
              <w:t>Conversation flow design</w:t>
            </w:r>
            <w:r>
              <w:rPr>
                <w:noProof/>
                <w:webHidden/>
              </w:rPr>
              <w:tab/>
            </w:r>
            <w:r>
              <w:rPr>
                <w:noProof/>
                <w:webHidden/>
              </w:rPr>
              <w:fldChar w:fldCharType="begin"/>
            </w:r>
            <w:r>
              <w:rPr>
                <w:noProof/>
                <w:webHidden/>
              </w:rPr>
              <w:instrText xml:space="preserve"> PAGEREF _Toc111512543 \h </w:instrText>
            </w:r>
            <w:r>
              <w:rPr>
                <w:noProof/>
                <w:webHidden/>
              </w:rPr>
            </w:r>
            <w:r>
              <w:rPr>
                <w:noProof/>
                <w:webHidden/>
              </w:rPr>
              <w:fldChar w:fldCharType="separate"/>
            </w:r>
            <w:r>
              <w:rPr>
                <w:noProof/>
                <w:webHidden/>
              </w:rPr>
              <w:t>16</w:t>
            </w:r>
            <w:r>
              <w:rPr>
                <w:noProof/>
                <w:webHidden/>
              </w:rPr>
              <w:fldChar w:fldCharType="end"/>
            </w:r>
          </w:hyperlink>
        </w:p>
        <w:p w14:paraId="174BC4EE" w14:textId="6C349456" w:rsidR="007D641E" w:rsidRDefault="007D641E">
          <w:pPr>
            <w:pStyle w:val="TOC2"/>
            <w:tabs>
              <w:tab w:val="left" w:pos="880"/>
              <w:tab w:val="right" w:leader="dot" w:pos="9016"/>
            </w:tabs>
            <w:rPr>
              <w:rFonts w:cstheme="minorBidi"/>
              <w:noProof/>
              <w:lang w:val="en-IN" w:eastAsia="en-IN"/>
            </w:rPr>
          </w:pPr>
          <w:hyperlink w:anchor="_Toc111512544" w:history="1">
            <w:r w:rsidRPr="00665CD7">
              <w:rPr>
                <w:rStyle w:val="Hyperlink"/>
                <w:noProof/>
              </w:rPr>
              <w:t>6.2</w:t>
            </w:r>
            <w:r>
              <w:rPr>
                <w:rFonts w:cstheme="minorBidi"/>
                <w:noProof/>
                <w:lang w:val="en-IN" w:eastAsia="en-IN"/>
              </w:rPr>
              <w:tab/>
            </w:r>
            <w:r w:rsidRPr="00665CD7">
              <w:rPr>
                <w:rStyle w:val="Hyperlink"/>
                <w:noProof/>
              </w:rPr>
              <w:t>Architecture</w:t>
            </w:r>
            <w:r>
              <w:rPr>
                <w:noProof/>
                <w:webHidden/>
              </w:rPr>
              <w:tab/>
            </w:r>
            <w:r>
              <w:rPr>
                <w:noProof/>
                <w:webHidden/>
              </w:rPr>
              <w:fldChar w:fldCharType="begin"/>
            </w:r>
            <w:r>
              <w:rPr>
                <w:noProof/>
                <w:webHidden/>
              </w:rPr>
              <w:instrText xml:space="preserve"> PAGEREF _Toc111512544 \h </w:instrText>
            </w:r>
            <w:r>
              <w:rPr>
                <w:noProof/>
                <w:webHidden/>
              </w:rPr>
            </w:r>
            <w:r>
              <w:rPr>
                <w:noProof/>
                <w:webHidden/>
              </w:rPr>
              <w:fldChar w:fldCharType="separate"/>
            </w:r>
            <w:r>
              <w:rPr>
                <w:noProof/>
                <w:webHidden/>
              </w:rPr>
              <w:t>17</w:t>
            </w:r>
            <w:r>
              <w:rPr>
                <w:noProof/>
                <w:webHidden/>
              </w:rPr>
              <w:fldChar w:fldCharType="end"/>
            </w:r>
          </w:hyperlink>
        </w:p>
        <w:p w14:paraId="50CE97C8" w14:textId="11658CB6" w:rsidR="007D641E" w:rsidRDefault="007D641E">
          <w:pPr>
            <w:pStyle w:val="TOC2"/>
            <w:tabs>
              <w:tab w:val="left" w:pos="880"/>
              <w:tab w:val="right" w:leader="dot" w:pos="9016"/>
            </w:tabs>
            <w:rPr>
              <w:rFonts w:cstheme="minorBidi"/>
              <w:noProof/>
              <w:lang w:val="en-IN" w:eastAsia="en-IN"/>
            </w:rPr>
          </w:pPr>
          <w:hyperlink w:anchor="_Toc111512545" w:history="1">
            <w:r w:rsidRPr="00665CD7">
              <w:rPr>
                <w:rStyle w:val="Hyperlink"/>
                <w:noProof/>
              </w:rPr>
              <w:t>6.3</w:t>
            </w:r>
            <w:r>
              <w:rPr>
                <w:rFonts w:cstheme="minorBidi"/>
                <w:noProof/>
                <w:lang w:val="en-IN" w:eastAsia="en-IN"/>
              </w:rPr>
              <w:tab/>
            </w:r>
            <w:r w:rsidRPr="00665CD7">
              <w:rPr>
                <w:rStyle w:val="Hyperlink"/>
                <w:noProof/>
              </w:rPr>
              <w:t>Conversational AI Terminologies:</w:t>
            </w:r>
            <w:r>
              <w:rPr>
                <w:noProof/>
                <w:webHidden/>
              </w:rPr>
              <w:tab/>
            </w:r>
            <w:r>
              <w:rPr>
                <w:noProof/>
                <w:webHidden/>
              </w:rPr>
              <w:fldChar w:fldCharType="begin"/>
            </w:r>
            <w:r>
              <w:rPr>
                <w:noProof/>
                <w:webHidden/>
              </w:rPr>
              <w:instrText xml:space="preserve"> PAGEREF _Toc111512545 \h </w:instrText>
            </w:r>
            <w:r>
              <w:rPr>
                <w:noProof/>
                <w:webHidden/>
              </w:rPr>
            </w:r>
            <w:r>
              <w:rPr>
                <w:noProof/>
                <w:webHidden/>
              </w:rPr>
              <w:fldChar w:fldCharType="separate"/>
            </w:r>
            <w:r>
              <w:rPr>
                <w:noProof/>
                <w:webHidden/>
              </w:rPr>
              <w:t>19</w:t>
            </w:r>
            <w:r>
              <w:rPr>
                <w:noProof/>
                <w:webHidden/>
              </w:rPr>
              <w:fldChar w:fldCharType="end"/>
            </w:r>
          </w:hyperlink>
        </w:p>
        <w:p w14:paraId="20A1ABC6" w14:textId="46339B7E" w:rsidR="007D641E" w:rsidRDefault="007D641E">
          <w:pPr>
            <w:pStyle w:val="TOC2"/>
            <w:tabs>
              <w:tab w:val="left" w:pos="880"/>
              <w:tab w:val="right" w:leader="dot" w:pos="9016"/>
            </w:tabs>
            <w:rPr>
              <w:rFonts w:cstheme="minorBidi"/>
              <w:noProof/>
              <w:lang w:val="en-IN" w:eastAsia="en-IN"/>
            </w:rPr>
          </w:pPr>
          <w:hyperlink w:anchor="_Toc111512546" w:history="1">
            <w:r w:rsidRPr="00665CD7">
              <w:rPr>
                <w:rStyle w:val="Hyperlink"/>
                <w:noProof/>
              </w:rPr>
              <w:t>6.4</w:t>
            </w:r>
            <w:r>
              <w:rPr>
                <w:rFonts w:cstheme="minorBidi"/>
                <w:noProof/>
                <w:lang w:val="en-IN" w:eastAsia="en-IN"/>
              </w:rPr>
              <w:tab/>
            </w:r>
            <w:r w:rsidRPr="00665CD7">
              <w:rPr>
                <w:rStyle w:val="Hyperlink"/>
                <w:noProof/>
              </w:rPr>
              <w:t>Additional Rasa concepts:</w:t>
            </w:r>
            <w:r>
              <w:rPr>
                <w:noProof/>
                <w:webHidden/>
              </w:rPr>
              <w:tab/>
            </w:r>
            <w:r>
              <w:rPr>
                <w:noProof/>
                <w:webHidden/>
              </w:rPr>
              <w:fldChar w:fldCharType="begin"/>
            </w:r>
            <w:r>
              <w:rPr>
                <w:noProof/>
                <w:webHidden/>
              </w:rPr>
              <w:instrText xml:space="preserve"> PAGEREF _Toc111512546 \h </w:instrText>
            </w:r>
            <w:r>
              <w:rPr>
                <w:noProof/>
                <w:webHidden/>
              </w:rPr>
            </w:r>
            <w:r>
              <w:rPr>
                <w:noProof/>
                <w:webHidden/>
              </w:rPr>
              <w:fldChar w:fldCharType="separate"/>
            </w:r>
            <w:r>
              <w:rPr>
                <w:noProof/>
                <w:webHidden/>
              </w:rPr>
              <w:t>20</w:t>
            </w:r>
            <w:r>
              <w:rPr>
                <w:noProof/>
                <w:webHidden/>
              </w:rPr>
              <w:fldChar w:fldCharType="end"/>
            </w:r>
          </w:hyperlink>
        </w:p>
        <w:p w14:paraId="754795C8" w14:textId="60168953" w:rsidR="007D641E" w:rsidRDefault="007D641E">
          <w:pPr>
            <w:pStyle w:val="TOC2"/>
            <w:tabs>
              <w:tab w:val="left" w:pos="880"/>
              <w:tab w:val="right" w:leader="dot" w:pos="9016"/>
            </w:tabs>
            <w:rPr>
              <w:rFonts w:cstheme="minorBidi"/>
              <w:noProof/>
              <w:lang w:val="en-IN" w:eastAsia="en-IN"/>
            </w:rPr>
          </w:pPr>
          <w:hyperlink w:anchor="_Toc111512547" w:history="1">
            <w:r w:rsidRPr="00665CD7">
              <w:rPr>
                <w:rStyle w:val="Hyperlink"/>
                <w:noProof/>
              </w:rPr>
              <w:t>6.5</w:t>
            </w:r>
            <w:r>
              <w:rPr>
                <w:rFonts w:cstheme="minorBidi"/>
                <w:noProof/>
                <w:lang w:val="en-IN" w:eastAsia="en-IN"/>
              </w:rPr>
              <w:tab/>
            </w:r>
            <w:r w:rsidRPr="00665CD7">
              <w:rPr>
                <w:rStyle w:val="Hyperlink"/>
                <w:noProof/>
              </w:rPr>
              <w:t>Rasa Data Files:</w:t>
            </w:r>
            <w:r>
              <w:rPr>
                <w:noProof/>
                <w:webHidden/>
              </w:rPr>
              <w:tab/>
            </w:r>
            <w:r>
              <w:rPr>
                <w:noProof/>
                <w:webHidden/>
              </w:rPr>
              <w:fldChar w:fldCharType="begin"/>
            </w:r>
            <w:r>
              <w:rPr>
                <w:noProof/>
                <w:webHidden/>
              </w:rPr>
              <w:instrText xml:space="preserve"> PAGEREF _Toc111512547 \h </w:instrText>
            </w:r>
            <w:r>
              <w:rPr>
                <w:noProof/>
                <w:webHidden/>
              </w:rPr>
            </w:r>
            <w:r>
              <w:rPr>
                <w:noProof/>
                <w:webHidden/>
              </w:rPr>
              <w:fldChar w:fldCharType="separate"/>
            </w:r>
            <w:r>
              <w:rPr>
                <w:noProof/>
                <w:webHidden/>
              </w:rPr>
              <w:t>20</w:t>
            </w:r>
            <w:r>
              <w:rPr>
                <w:noProof/>
                <w:webHidden/>
              </w:rPr>
              <w:fldChar w:fldCharType="end"/>
            </w:r>
          </w:hyperlink>
        </w:p>
        <w:p w14:paraId="564A051A" w14:textId="0A9B9340" w:rsidR="007D641E" w:rsidRDefault="007D641E">
          <w:pPr>
            <w:pStyle w:val="TOC2"/>
            <w:tabs>
              <w:tab w:val="left" w:pos="880"/>
              <w:tab w:val="right" w:leader="dot" w:pos="9016"/>
            </w:tabs>
            <w:rPr>
              <w:rFonts w:cstheme="minorBidi"/>
              <w:noProof/>
              <w:lang w:val="en-IN" w:eastAsia="en-IN"/>
            </w:rPr>
          </w:pPr>
          <w:hyperlink w:anchor="_Toc111512548" w:history="1">
            <w:r w:rsidRPr="00665CD7">
              <w:rPr>
                <w:rStyle w:val="Hyperlink"/>
                <w:noProof/>
              </w:rPr>
              <w:t>6.6</w:t>
            </w:r>
            <w:r>
              <w:rPr>
                <w:rFonts w:cstheme="minorBidi"/>
                <w:noProof/>
                <w:lang w:val="en-IN" w:eastAsia="en-IN"/>
              </w:rPr>
              <w:tab/>
            </w:r>
            <w:r w:rsidRPr="00665CD7">
              <w:rPr>
                <w:rStyle w:val="Hyperlink"/>
                <w:noProof/>
              </w:rPr>
              <w:t>Rasa Config Files:</w:t>
            </w:r>
            <w:r>
              <w:rPr>
                <w:noProof/>
                <w:webHidden/>
              </w:rPr>
              <w:tab/>
            </w:r>
            <w:r>
              <w:rPr>
                <w:noProof/>
                <w:webHidden/>
              </w:rPr>
              <w:fldChar w:fldCharType="begin"/>
            </w:r>
            <w:r>
              <w:rPr>
                <w:noProof/>
                <w:webHidden/>
              </w:rPr>
              <w:instrText xml:space="preserve"> PAGEREF _Toc111512548 \h </w:instrText>
            </w:r>
            <w:r>
              <w:rPr>
                <w:noProof/>
                <w:webHidden/>
              </w:rPr>
            </w:r>
            <w:r>
              <w:rPr>
                <w:noProof/>
                <w:webHidden/>
              </w:rPr>
              <w:fldChar w:fldCharType="separate"/>
            </w:r>
            <w:r>
              <w:rPr>
                <w:noProof/>
                <w:webHidden/>
              </w:rPr>
              <w:t>20</w:t>
            </w:r>
            <w:r>
              <w:rPr>
                <w:noProof/>
                <w:webHidden/>
              </w:rPr>
              <w:fldChar w:fldCharType="end"/>
            </w:r>
          </w:hyperlink>
        </w:p>
        <w:p w14:paraId="70B2A290" w14:textId="284EF0C6" w:rsidR="007D641E" w:rsidRDefault="007D641E">
          <w:pPr>
            <w:pStyle w:val="TOC2"/>
            <w:tabs>
              <w:tab w:val="left" w:pos="880"/>
              <w:tab w:val="right" w:leader="dot" w:pos="9016"/>
            </w:tabs>
            <w:rPr>
              <w:rFonts w:cstheme="minorBidi"/>
              <w:noProof/>
              <w:lang w:val="en-IN" w:eastAsia="en-IN"/>
            </w:rPr>
          </w:pPr>
          <w:hyperlink w:anchor="_Toc111512549" w:history="1">
            <w:r w:rsidRPr="00665CD7">
              <w:rPr>
                <w:rStyle w:val="Hyperlink"/>
                <w:noProof/>
              </w:rPr>
              <w:t>6.7</w:t>
            </w:r>
            <w:r>
              <w:rPr>
                <w:rFonts w:cstheme="minorBidi"/>
                <w:noProof/>
                <w:lang w:val="en-IN" w:eastAsia="en-IN"/>
              </w:rPr>
              <w:tab/>
            </w:r>
            <w:r w:rsidRPr="00665CD7">
              <w:rPr>
                <w:rStyle w:val="Hyperlink"/>
                <w:noProof/>
              </w:rPr>
              <w:t>Rasa policies:</w:t>
            </w:r>
            <w:r>
              <w:rPr>
                <w:noProof/>
                <w:webHidden/>
              </w:rPr>
              <w:tab/>
            </w:r>
            <w:r>
              <w:rPr>
                <w:noProof/>
                <w:webHidden/>
              </w:rPr>
              <w:fldChar w:fldCharType="begin"/>
            </w:r>
            <w:r>
              <w:rPr>
                <w:noProof/>
                <w:webHidden/>
              </w:rPr>
              <w:instrText xml:space="preserve"> PAGEREF _Toc111512549 \h </w:instrText>
            </w:r>
            <w:r>
              <w:rPr>
                <w:noProof/>
                <w:webHidden/>
              </w:rPr>
            </w:r>
            <w:r>
              <w:rPr>
                <w:noProof/>
                <w:webHidden/>
              </w:rPr>
              <w:fldChar w:fldCharType="separate"/>
            </w:r>
            <w:r>
              <w:rPr>
                <w:noProof/>
                <w:webHidden/>
              </w:rPr>
              <w:t>21</w:t>
            </w:r>
            <w:r>
              <w:rPr>
                <w:noProof/>
                <w:webHidden/>
              </w:rPr>
              <w:fldChar w:fldCharType="end"/>
            </w:r>
          </w:hyperlink>
        </w:p>
        <w:p w14:paraId="101372A4" w14:textId="3F587019" w:rsidR="007D641E" w:rsidRDefault="007D641E">
          <w:pPr>
            <w:pStyle w:val="TOC2"/>
            <w:tabs>
              <w:tab w:val="left" w:pos="880"/>
              <w:tab w:val="right" w:leader="dot" w:pos="9016"/>
            </w:tabs>
            <w:rPr>
              <w:rFonts w:cstheme="minorBidi"/>
              <w:noProof/>
              <w:lang w:val="en-IN" w:eastAsia="en-IN"/>
            </w:rPr>
          </w:pPr>
          <w:hyperlink w:anchor="_Toc111512550" w:history="1">
            <w:r w:rsidRPr="00665CD7">
              <w:rPr>
                <w:rStyle w:val="Hyperlink"/>
                <w:noProof/>
              </w:rPr>
              <w:t>6.8</w:t>
            </w:r>
            <w:r>
              <w:rPr>
                <w:rFonts w:cstheme="minorBidi"/>
                <w:noProof/>
                <w:lang w:val="en-IN" w:eastAsia="en-IN"/>
              </w:rPr>
              <w:tab/>
            </w:r>
            <w:r w:rsidRPr="00665CD7">
              <w:rPr>
                <w:rStyle w:val="Hyperlink"/>
                <w:noProof/>
              </w:rPr>
              <w:t>Spacy Language models:</w:t>
            </w:r>
            <w:r>
              <w:rPr>
                <w:noProof/>
                <w:webHidden/>
              </w:rPr>
              <w:tab/>
            </w:r>
            <w:r>
              <w:rPr>
                <w:noProof/>
                <w:webHidden/>
              </w:rPr>
              <w:fldChar w:fldCharType="begin"/>
            </w:r>
            <w:r>
              <w:rPr>
                <w:noProof/>
                <w:webHidden/>
              </w:rPr>
              <w:instrText xml:space="preserve"> PAGEREF _Toc111512550 \h </w:instrText>
            </w:r>
            <w:r>
              <w:rPr>
                <w:noProof/>
                <w:webHidden/>
              </w:rPr>
            </w:r>
            <w:r>
              <w:rPr>
                <w:noProof/>
                <w:webHidden/>
              </w:rPr>
              <w:fldChar w:fldCharType="separate"/>
            </w:r>
            <w:r>
              <w:rPr>
                <w:noProof/>
                <w:webHidden/>
              </w:rPr>
              <w:t>21</w:t>
            </w:r>
            <w:r>
              <w:rPr>
                <w:noProof/>
                <w:webHidden/>
              </w:rPr>
              <w:fldChar w:fldCharType="end"/>
            </w:r>
          </w:hyperlink>
        </w:p>
        <w:p w14:paraId="5521A8A9" w14:textId="2F788ADE" w:rsidR="007D641E" w:rsidRDefault="007D641E">
          <w:pPr>
            <w:pStyle w:val="TOC2"/>
            <w:tabs>
              <w:tab w:val="left" w:pos="880"/>
              <w:tab w:val="right" w:leader="dot" w:pos="9016"/>
            </w:tabs>
            <w:rPr>
              <w:rFonts w:cstheme="minorBidi"/>
              <w:noProof/>
              <w:lang w:val="en-IN" w:eastAsia="en-IN"/>
            </w:rPr>
          </w:pPr>
          <w:hyperlink w:anchor="_Toc111512551" w:history="1">
            <w:r w:rsidRPr="00665CD7">
              <w:rPr>
                <w:rStyle w:val="Hyperlink"/>
                <w:noProof/>
              </w:rPr>
              <w:t>6.9</w:t>
            </w:r>
            <w:r>
              <w:rPr>
                <w:rFonts w:cstheme="minorBidi"/>
                <w:noProof/>
                <w:lang w:val="en-IN" w:eastAsia="en-IN"/>
              </w:rPr>
              <w:tab/>
            </w:r>
            <w:r w:rsidRPr="00665CD7">
              <w:rPr>
                <w:rStyle w:val="Hyperlink"/>
                <w:noProof/>
              </w:rPr>
              <w:t>DIET</w:t>
            </w:r>
            <w:r>
              <w:rPr>
                <w:noProof/>
                <w:webHidden/>
              </w:rPr>
              <w:tab/>
            </w:r>
            <w:r>
              <w:rPr>
                <w:noProof/>
                <w:webHidden/>
              </w:rPr>
              <w:fldChar w:fldCharType="begin"/>
            </w:r>
            <w:r>
              <w:rPr>
                <w:noProof/>
                <w:webHidden/>
              </w:rPr>
              <w:instrText xml:space="preserve"> PAGEREF _Toc111512551 \h </w:instrText>
            </w:r>
            <w:r>
              <w:rPr>
                <w:noProof/>
                <w:webHidden/>
              </w:rPr>
            </w:r>
            <w:r>
              <w:rPr>
                <w:noProof/>
                <w:webHidden/>
              </w:rPr>
              <w:fldChar w:fldCharType="separate"/>
            </w:r>
            <w:r>
              <w:rPr>
                <w:noProof/>
                <w:webHidden/>
              </w:rPr>
              <w:t>21</w:t>
            </w:r>
            <w:r>
              <w:rPr>
                <w:noProof/>
                <w:webHidden/>
              </w:rPr>
              <w:fldChar w:fldCharType="end"/>
            </w:r>
          </w:hyperlink>
        </w:p>
        <w:p w14:paraId="0750463F" w14:textId="2D12ED02" w:rsidR="007D641E" w:rsidRDefault="007D641E">
          <w:pPr>
            <w:pStyle w:val="TOC1"/>
            <w:tabs>
              <w:tab w:val="left" w:pos="440"/>
              <w:tab w:val="right" w:leader="dot" w:pos="9016"/>
            </w:tabs>
            <w:rPr>
              <w:rFonts w:cstheme="minorBidi"/>
              <w:noProof/>
              <w:lang w:val="en-IN" w:eastAsia="en-IN"/>
            </w:rPr>
          </w:pPr>
          <w:hyperlink w:anchor="_Toc111512552" w:history="1">
            <w:r w:rsidRPr="00665CD7">
              <w:rPr>
                <w:rStyle w:val="Hyperlink"/>
                <w:noProof/>
              </w:rPr>
              <w:t>7</w:t>
            </w:r>
            <w:r>
              <w:rPr>
                <w:rFonts w:cstheme="minorBidi"/>
                <w:noProof/>
                <w:lang w:val="en-IN" w:eastAsia="en-IN"/>
              </w:rPr>
              <w:tab/>
            </w:r>
            <w:r w:rsidRPr="00665CD7">
              <w:rPr>
                <w:rStyle w:val="Hyperlink"/>
                <w:noProof/>
              </w:rPr>
              <w:t>Implementation</w:t>
            </w:r>
            <w:r>
              <w:rPr>
                <w:noProof/>
                <w:webHidden/>
              </w:rPr>
              <w:tab/>
            </w:r>
            <w:r>
              <w:rPr>
                <w:noProof/>
                <w:webHidden/>
              </w:rPr>
              <w:fldChar w:fldCharType="begin"/>
            </w:r>
            <w:r>
              <w:rPr>
                <w:noProof/>
                <w:webHidden/>
              </w:rPr>
              <w:instrText xml:space="preserve"> PAGEREF _Toc111512552 \h </w:instrText>
            </w:r>
            <w:r>
              <w:rPr>
                <w:noProof/>
                <w:webHidden/>
              </w:rPr>
            </w:r>
            <w:r>
              <w:rPr>
                <w:noProof/>
                <w:webHidden/>
              </w:rPr>
              <w:fldChar w:fldCharType="separate"/>
            </w:r>
            <w:r>
              <w:rPr>
                <w:noProof/>
                <w:webHidden/>
              </w:rPr>
              <w:t>22</w:t>
            </w:r>
            <w:r>
              <w:rPr>
                <w:noProof/>
                <w:webHidden/>
              </w:rPr>
              <w:fldChar w:fldCharType="end"/>
            </w:r>
          </w:hyperlink>
        </w:p>
        <w:p w14:paraId="2DA3931D" w14:textId="0076B6F6" w:rsidR="007D641E" w:rsidRDefault="007D641E">
          <w:pPr>
            <w:pStyle w:val="TOC2"/>
            <w:tabs>
              <w:tab w:val="left" w:pos="880"/>
              <w:tab w:val="right" w:leader="dot" w:pos="9016"/>
            </w:tabs>
            <w:rPr>
              <w:rFonts w:cstheme="minorBidi"/>
              <w:noProof/>
              <w:lang w:val="en-IN" w:eastAsia="en-IN"/>
            </w:rPr>
          </w:pPr>
          <w:hyperlink w:anchor="_Toc111512553" w:history="1">
            <w:r w:rsidRPr="00665CD7">
              <w:rPr>
                <w:rStyle w:val="Hyperlink"/>
                <w:noProof/>
              </w:rPr>
              <w:t>7.1</w:t>
            </w:r>
            <w:r>
              <w:rPr>
                <w:rFonts w:cstheme="minorBidi"/>
                <w:noProof/>
                <w:lang w:val="en-IN" w:eastAsia="en-IN"/>
              </w:rPr>
              <w:tab/>
            </w:r>
            <w:r w:rsidRPr="00665CD7">
              <w:rPr>
                <w:rStyle w:val="Hyperlink"/>
                <w:noProof/>
              </w:rPr>
              <w:t>NLU data generation</w:t>
            </w:r>
            <w:r>
              <w:rPr>
                <w:noProof/>
                <w:webHidden/>
              </w:rPr>
              <w:tab/>
            </w:r>
            <w:r>
              <w:rPr>
                <w:noProof/>
                <w:webHidden/>
              </w:rPr>
              <w:fldChar w:fldCharType="begin"/>
            </w:r>
            <w:r>
              <w:rPr>
                <w:noProof/>
                <w:webHidden/>
              </w:rPr>
              <w:instrText xml:space="preserve"> PAGEREF _Toc111512553 \h </w:instrText>
            </w:r>
            <w:r>
              <w:rPr>
                <w:noProof/>
                <w:webHidden/>
              </w:rPr>
            </w:r>
            <w:r>
              <w:rPr>
                <w:noProof/>
                <w:webHidden/>
              </w:rPr>
              <w:fldChar w:fldCharType="separate"/>
            </w:r>
            <w:r>
              <w:rPr>
                <w:noProof/>
                <w:webHidden/>
              </w:rPr>
              <w:t>22</w:t>
            </w:r>
            <w:r>
              <w:rPr>
                <w:noProof/>
                <w:webHidden/>
              </w:rPr>
              <w:fldChar w:fldCharType="end"/>
            </w:r>
          </w:hyperlink>
        </w:p>
        <w:p w14:paraId="774F8A29" w14:textId="5DC8D063" w:rsidR="007D641E" w:rsidRDefault="007D641E">
          <w:pPr>
            <w:pStyle w:val="TOC2"/>
            <w:tabs>
              <w:tab w:val="left" w:pos="880"/>
              <w:tab w:val="right" w:leader="dot" w:pos="9016"/>
            </w:tabs>
            <w:rPr>
              <w:rFonts w:cstheme="minorBidi"/>
              <w:noProof/>
              <w:lang w:val="en-IN" w:eastAsia="en-IN"/>
            </w:rPr>
          </w:pPr>
          <w:hyperlink w:anchor="_Toc111512554" w:history="1">
            <w:r w:rsidRPr="00665CD7">
              <w:rPr>
                <w:rStyle w:val="Hyperlink"/>
                <w:noProof/>
              </w:rPr>
              <w:t>7.2</w:t>
            </w:r>
            <w:r>
              <w:rPr>
                <w:rFonts w:cstheme="minorBidi"/>
                <w:noProof/>
                <w:lang w:val="en-IN" w:eastAsia="en-IN"/>
              </w:rPr>
              <w:tab/>
            </w:r>
            <w:r w:rsidRPr="00665CD7">
              <w:rPr>
                <w:rStyle w:val="Hyperlink"/>
                <w:noProof/>
              </w:rPr>
              <w:t>Response data generation</w:t>
            </w:r>
            <w:r>
              <w:rPr>
                <w:noProof/>
                <w:webHidden/>
              </w:rPr>
              <w:tab/>
            </w:r>
            <w:r>
              <w:rPr>
                <w:noProof/>
                <w:webHidden/>
              </w:rPr>
              <w:fldChar w:fldCharType="begin"/>
            </w:r>
            <w:r>
              <w:rPr>
                <w:noProof/>
                <w:webHidden/>
              </w:rPr>
              <w:instrText xml:space="preserve"> PAGEREF _Toc111512554 \h </w:instrText>
            </w:r>
            <w:r>
              <w:rPr>
                <w:noProof/>
                <w:webHidden/>
              </w:rPr>
            </w:r>
            <w:r>
              <w:rPr>
                <w:noProof/>
                <w:webHidden/>
              </w:rPr>
              <w:fldChar w:fldCharType="separate"/>
            </w:r>
            <w:r>
              <w:rPr>
                <w:noProof/>
                <w:webHidden/>
              </w:rPr>
              <w:t>22</w:t>
            </w:r>
            <w:r>
              <w:rPr>
                <w:noProof/>
                <w:webHidden/>
              </w:rPr>
              <w:fldChar w:fldCharType="end"/>
            </w:r>
          </w:hyperlink>
        </w:p>
        <w:p w14:paraId="417443CD" w14:textId="120E2BB6" w:rsidR="007D641E" w:rsidRDefault="007D641E">
          <w:pPr>
            <w:pStyle w:val="TOC2"/>
            <w:tabs>
              <w:tab w:val="left" w:pos="880"/>
              <w:tab w:val="right" w:leader="dot" w:pos="9016"/>
            </w:tabs>
            <w:rPr>
              <w:rFonts w:cstheme="minorBidi"/>
              <w:noProof/>
              <w:lang w:val="en-IN" w:eastAsia="en-IN"/>
            </w:rPr>
          </w:pPr>
          <w:hyperlink w:anchor="_Toc111512555" w:history="1">
            <w:r w:rsidRPr="00665CD7">
              <w:rPr>
                <w:rStyle w:val="Hyperlink"/>
                <w:noProof/>
              </w:rPr>
              <w:t>7.3</w:t>
            </w:r>
            <w:r>
              <w:rPr>
                <w:rFonts w:cstheme="minorBidi"/>
                <w:noProof/>
                <w:lang w:val="en-IN" w:eastAsia="en-IN"/>
              </w:rPr>
              <w:tab/>
            </w:r>
            <w:r w:rsidRPr="00665CD7">
              <w:rPr>
                <w:rStyle w:val="Hyperlink"/>
                <w:noProof/>
              </w:rPr>
              <w:t>Dialogue Data Generation</w:t>
            </w:r>
            <w:r>
              <w:rPr>
                <w:noProof/>
                <w:webHidden/>
              </w:rPr>
              <w:tab/>
            </w:r>
            <w:r>
              <w:rPr>
                <w:noProof/>
                <w:webHidden/>
              </w:rPr>
              <w:fldChar w:fldCharType="begin"/>
            </w:r>
            <w:r>
              <w:rPr>
                <w:noProof/>
                <w:webHidden/>
              </w:rPr>
              <w:instrText xml:space="preserve"> PAGEREF _Toc111512555 \h </w:instrText>
            </w:r>
            <w:r>
              <w:rPr>
                <w:noProof/>
                <w:webHidden/>
              </w:rPr>
            </w:r>
            <w:r>
              <w:rPr>
                <w:noProof/>
                <w:webHidden/>
              </w:rPr>
              <w:fldChar w:fldCharType="separate"/>
            </w:r>
            <w:r>
              <w:rPr>
                <w:noProof/>
                <w:webHidden/>
              </w:rPr>
              <w:t>23</w:t>
            </w:r>
            <w:r>
              <w:rPr>
                <w:noProof/>
                <w:webHidden/>
              </w:rPr>
              <w:fldChar w:fldCharType="end"/>
            </w:r>
          </w:hyperlink>
        </w:p>
        <w:p w14:paraId="2459E185" w14:textId="0446B58B" w:rsidR="007D641E" w:rsidRDefault="007D641E">
          <w:pPr>
            <w:pStyle w:val="TOC2"/>
            <w:tabs>
              <w:tab w:val="left" w:pos="880"/>
              <w:tab w:val="right" w:leader="dot" w:pos="9016"/>
            </w:tabs>
            <w:rPr>
              <w:rFonts w:cstheme="minorBidi"/>
              <w:noProof/>
              <w:lang w:val="en-IN" w:eastAsia="en-IN"/>
            </w:rPr>
          </w:pPr>
          <w:hyperlink w:anchor="_Toc111512556" w:history="1">
            <w:r w:rsidRPr="00665CD7">
              <w:rPr>
                <w:rStyle w:val="Hyperlink"/>
                <w:noProof/>
              </w:rPr>
              <w:t>7.4</w:t>
            </w:r>
            <w:r>
              <w:rPr>
                <w:rFonts w:cstheme="minorBidi"/>
                <w:noProof/>
                <w:lang w:val="en-IN" w:eastAsia="en-IN"/>
              </w:rPr>
              <w:tab/>
            </w:r>
            <w:r w:rsidRPr="00665CD7">
              <w:rPr>
                <w:rStyle w:val="Hyperlink"/>
                <w:noProof/>
              </w:rPr>
              <w:t>Training the model</w:t>
            </w:r>
            <w:r>
              <w:rPr>
                <w:noProof/>
                <w:webHidden/>
              </w:rPr>
              <w:tab/>
            </w:r>
            <w:r>
              <w:rPr>
                <w:noProof/>
                <w:webHidden/>
              </w:rPr>
              <w:fldChar w:fldCharType="begin"/>
            </w:r>
            <w:r>
              <w:rPr>
                <w:noProof/>
                <w:webHidden/>
              </w:rPr>
              <w:instrText xml:space="preserve"> PAGEREF _Toc111512556 \h </w:instrText>
            </w:r>
            <w:r>
              <w:rPr>
                <w:noProof/>
                <w:webHidden/>
              </w:rPr>
            </w:r>
            <w:r>
              <w:rPr>
                <w:noProof/>
                <w:webHidden/>
              </w:rPr>
              <w:fldChar w:fldCharType="separate"/>
            </w:r>
            <w:r>
              <w:rPr>
                <w:noProof/>
                <w:webHidden/>
              </w:rPr>
              <w:t>24</w:t>
            </w:r>
            <w:r>
              <w:rPr>
                <w:noProof/>
                <w:webHidden/>
              </w:rPr>
              <w:fldChar w:fldCharType="end"/>
            </w:r>
          </w:hyperlink>
        </w:p>
        <w:p w14:paraId="272D8130" w14:textId="4405DCE1" w:rsidR="007D641E" w:rsidRDefault="007D641E">
          <w:pPr>
            <w:pStyle w:val="TOC2"/>
            <w:tabs>
              <w:tab w:val="left" w:pos="880"/>
              <w:tab w:val="right" w:leader="dot" w:pos="9016"/>
            </w:tabs>
            <w:rPr>
              <w:rFonts w:cstheme="minorBidi"/>
              <w:noProof/>
              <w:lang w:val="en-IN" w:eastAsia="en-IN"/>
            </w:rPr>
          </w:pPr>
          <w:hyperlink w:anchor="_Toc111512557" w:history="1">
            <w:r w:rsidRPr="00665CD7">
              <w:rPr>
                <w:rStyle w:val="Hyperlink"/>
                <w:noProof/>
              </w:rPr>
              <w:t>7.5</w:t>
            </w:r>
            <w:r>
              <w:rPr>
                <w:rFonts w:cstheme="minorBidi"/>
                <w:noProof/>
                <w:lang w:val="en-IN" w:eastAsia="en-IN"/>
              </w:rPr>
              <w:tab/>
            </w:r>
            <w:r w:rsidRPr="00665CD7">
              <w:rPr>
                <w:rStyle w:val="Hyperlink"/>
                <w:noProof/>
              </w:rPr>
              <w:t>Action Server</w:t>
            </w:r>
            <w:r>
              <w:rPr>
                <w:noProof/>
                <w:webHidden/>
              </w:rPr>
              <w:tab/>
            </w:r>
            <w:r>
              <w:rPr>
                <w:noProof/>
                <w:webHidden/>
              </w:rPr>
              <w:fldChar w:fldCharType="begin"/>
            </w:r>
            <w:r>
              <w:rPr>
                <w:noProof/>
                <w:webHidden/>
              </w:rPr>
              <w:instrText xml:space="preserve"> PAGEREF _Toc111512557 \h </w:instrText>
            </w:r>
            <w:r>
              <w:rPr>
                <w:noProof/>
                <w:webHidden/>
              </w:rPr>
            </w:r>
            <w:r>
              <w:rPr>
                <w:noProof/>
                <w:webHidden/>
              </w:rPr>
              <w:fldChar w:fldCharType="separate"/>
            </w:r>
            <w:r>
              <w:rPr>
                <w:noProof/>
                <w:webHidden/>
              </w:rPr>
              <w:t>25</w:t>
            </w:r>
            <w:r>
              <w:rPr>
                <w:noProof/>
                <w:webHidden/>
              </w:rPr>
              <w:fldChar w:fldCharType="end"/>
            </w:r>
          </w:hyperlink>
        </w:p>
        <w:p w14:paraId="17C1C80F" w14:textId="3676C5BC" w:rsidR="007D641E" w:rsidRDefault="007D641E">
          <w:pPr>
            <w:pStyle w:val="TOC2"/>
            <w:tabs>
              <w:tab w:val="left" w:pos="880"/>
              <w:tab w:val="right" w:leader="dot" w:pos="9016"/>
            </w:tabs>
            <w:rPr>
              <w:rFonts w:cstheme="minorBidi"/>
              <w:noProof/>
              <w:lang w:val="en-IN" w:eastAsia="en-IN"/>
            </w:rPr>
          </w:pPr>
          <w:hyperlink w:anchor="_Toc111512558" w:history="1">
            <w:r w:rsidRPr="00665CD7">
              <w:rPr>
                <w:rStyle w:val="Hyperlink"/>
                <w:noProof/>
              </w:rPr>
              <w:t>7.6</w:t>
            </w:r>
            <w:r>
              <w:rPr>
                <w:rFonts w:cstheme="minorBidi"/>
                <w:noProof/>
                <w:lang w:val="en-IN" w:eastAsia="en-IN"/>
              </w:rPr>
              <w:tab/>
            </w:r>
            <w:r w:rsidRPr="00665CD7">
              <w:rPr>
                <w:rStyle w:val="Hyperlink"/>
                <w:noProof/>
              </w:rPr>
              <w:t>Data preprocessing</w:t>
            </w:r>
            <w:r>
              <w:rPr>
                <w:noProof/>
                <w:webHidden/>
              </w:rPr>
              <w:tab/>
            </w:r>
            <w:r>
              <w:rPr>
                <w:noProof/>
                <w:webHidden/>
              </w:rPr>
              <w:fldChar w:fldCharType="begin"/>
            </w:r>
            <w:r>
              <w:rPr>
                <w:noProof/>
                <w:webHidden/>
              </w:rPr>
              <w:instrText xml:space="preserve"> PAGEREF _Toc111512558 \h </w:instrText>
            </w:r>
            <w:r>
              <w:rPr>
                <w:noProof/>
                <w:webHidden/>
              </w:rPr>
            </w:r>
            <w:r>
              <w:rPr>
                <w:noProof/>
                <w:webHidden/>
              </w:rPr>
              <w:fldChar w:fldCharType="separate"/>
            </w:r>
            <w:r>
              <w:rPr>
                <w:noProof/>
                <w:webHidden/>
              </w:rPr>
              <w:t>26</w:t>
            </w:r>
            <w:r>
              <w:rPr>
                <w:noProof/>
                <w:webHidden/>
              </w:rPr>
              <w:fldChar w:fldCharType="end"/>
            </w:r>
          </w:hyperlink>
        </w:p>
        <w:p w14:paraId="0024B514" w14:textId="7E9CEBB2" w:rsidR="007D641E" w:rsidRDefault="007D641E">
          <w:pPr>
            <w:pStyle w:val="TOC1"/>
            <w:tabs>
              <w:tab w:val="left" w:pos="440"/>
              <w:tab w:val="right" w:leader="dot" w:pos="9016"/>
            </w:tabs>
            <w:rPr>
              <w:rFonts w:cstheme="minorBidi"/>
              <w:noProof/>
              <w:lang w:val="en-IN" w:eastAsia="en-IN"/>
            </w:rPr>
          </w:pPr>
          <w:hyperlink w:anchor="_Toc111512559" w:history="1">
            <w:r w:rsidRPr="00665CD7">
              <w:rPr>
                <w:rStyle w:val="Hyperlink"/>
                <w:noProof/>
              </w:rPr>
              <w:t>8</w:t>
            </w:r>
            <w:r>
              <w:rPr>
                <w:rFonts w:cstheme="minorBidi"/>
                <w:noProof/>
                <w:lang w:val="en-IN" w:eastAsia="en-IN"/>
              </w:rPr>
              <w:tab/>
            </w:r>
            <w:r w:rsidRPr="00665CD7">
              <w:rPr>
                <w:rStyle w:val="Hyperlink"/>
                <w:noProof/>
              </w:rPr>
              <w:t>Evaluation</w:t>
            </w:r>
            <w:r>
              <w:rPr>
                <w:noProof/>
                <w:webHidden/>
              </w:rPr>
              <w:tab/>
            </w:r>
            <w:r>
              <w:rPr>
                <w:noProof/>
                <w:webHidden/>
              </w:rPr>
              <w:fldChar w:fldCharType="begin"/>
            </w:r>
            <w:r>
              <w:rPr>
                <w:noProof/>
                <w:webHidden/>
              </w:rPr>
              <w:instrText xml:space="preserve"> PAGEREF _Toc111512559 \h </w:instrText>
            </w:r>
            <w:r>
              <w:rPr>
                <w:noProof/>
                <w:webHidden/>
              </w:rPr>
            </w:r>
            <w:r>
              <w:rPr>
                <w:noProof/>
                <w:webHidden/>
              </w:rPr>
              <w:fldChar w:fldCharType="separate"/>
            </w:r>
            <w:r>
              <w:rPr>
                <w:noProof/>
                <w:webHidden/>
              </w:rPr>
              <w:t>27</w:t>
            </w:r>
            <w:r>
              <w:rPr>
                <w:noProof/>
                <w:webHidden/>
              </w:rPr>
              <w:fldChar w:fldCharType="end"/>
            </w:r>
          </w:hyperlink>
        </w:p>
        <w:p w14:paraId="1B437AA3" w14:textId="3A95F16B" w:rsidR="007D641E" w:rsidRDefault="007D641E">
          <w:pPr>
            <w:pStyle w:val="TOC2"/>
            <w:tabs>
              <w:tab w:val="left" w:pos="880"/>
              <w:tab w:val="right" w:leader="dot" w:pos="9016"/>
            </w:tabs>
            <w:rPr>
              <w:rFonts w:cstheme="minorBidi"/>
              <w:noProof/>
              <w:lang w:val="en-IN" w:eastAsia="en-IN"/>
            </w:rPr>
          </w:pPr>
          <w:hyperlink w:anchor="_Toc111512560" w:history="1">
            <w:r w:rsidRPr="00665CD7">
              <w:rPr>
                <w:rStyle w:val="Hyperlink"/>
                <w:rFonts w:eastAsia="Times New Roman"/>
                <w:noProof/>
                <w:lang w:eastAsia="en-IN"/>
              </w:rPr>
              <w:t>8.1</w:t>
            </w:r>
            <w:r>
              <w:rPr>
                <w:rFonts w:cstheme="minorBidi"/>
                <w:noProof/>
                <w:lang w:val="en-IN" w:eastAsia="en-IN"/>
              </w:rPr>
              <w:tab/>
            </w:r>
            <w:r w:rsidRPr="00665CD7">
              <w:rPr>
                <w:rStyle w:val="Hyperlink"/>
                <w:rFonts w:eastAsia="Times New Roman"/>
                <w:noProof/>
                <w:lang w:eastAsia="en-IN"/>
              </w:rPr>
              <w:t>Experimental Setup</w:t>
            </w:r>
            <w:r>
              <w:rPr>
                <w:noProof/>
                <w:webHidden/>
              </w:rPr>
              <w:tab/>
            </w:r>
            <w:r>
              <w:rPr>
                <w:noProof/>
                <w:webHidden/>
              </w:rPr>
              <w:fldChar w:fldCharType="begin"/>
            </w:r>
            <w:r>
              <w:rPr>
                <w:noProof/>
                <w:webHidden/>
              </w:rPr>
              <w:instrText xml:space="preserve"> PAGEREF _Toc111512560 \h </w:instrText>
            </w:r>
            <w:r>
              <w:rPr>
                <w:noProof/>
                <w:webHidden/>
              </w:rPr>
            </w:r>
            <w:r>
              <w:rPr>
                <w:noProof/>
                <w:webHidden/>
              </w:rPr>
              <w:fldChar w:fldCharType="separate"/>
            </w:r>
            <w:r>
              <w:rPr>
                <w:noProof/>
                <w:webHidden/>
              </w:rPr>
              <w:t>27</w:t>
            </w:r>
            <w:r>
              <w:rPr>
                <w:noProof/>
                <w:webHidden/>
              </w:rPr>
              <w:fldChar w:fldCharType="end"/>
            </w:r>
          </w:hyperlink>
        </w:p>
        <w:p w14:paraId="06C485CD" w14:textId="6EE0F51E" w:rsidR="007D641E" w:rsidRDefault="007D641E">
          <w:pPr>
            <w:pStyle w:val="TOC2"/>
            <w:tabs>
              <w:tab w:val="left" w:pos="880"/>
              <w:tab w:val="right" w:leader="dot" w:pos="9016"/>
            </w:tabs>
            <w:rPr>
              <w:rFonts w:cstheme="minorBidi"/>
              <w:noProof/>
              <w:lang w:val="en-IN" w:eastAsia="en-IN"/>
            </w:rPr>
          </w:pPr>
          <w:hyperlink w:anchor="_Toc111512561" w:history="1">
            <w:r w:rsidRPr="00665CD7">
              <w:rPr>
                <w:rStyle w:val="Hyperlink"/>
                <w:rFonts w:eastAsia="Times New Roman"/>
                <w:noProof/>
                <w:lang w:eastAsia="en-IN"/>
              </w:rPr>
              <w:t>8.2</w:t>
            </w:r>
            <w:r>
              <w:rPr>
                <w:rFonts w:cstheme="minorBidi"/>
                <w:noProof/>
                <w:lang w:val="en-IN" w:eastAsia="en-IN"/>
              </w:rPr>
              <w:tab/>
            </w:r>
            <w:r w:rsidRPr="00665CD7">
              <w:rPr>
                <w:rStyle w:val="Hyperlink"/>
                <w:rFonts w:eastAsia="Times New Roman"/>
                <w:noProof/>
                <w:lang w:eastAsia="en-IN"/>
              </w:rPr>
              <w:t>Data validation</w:t>
            </w:r>
            <w:r>
              <w:rPr>
                <w:noProof/>
                <w:webHidden/>
              </w:rPr>
              <w:tab/>
            </w:r>
            <w:r>
              <w:rPr>
                <w:noProof/>
                <w:webHidden/>
              </w:rPr>
              <w:fldChar w:fldCharType="begin"/>
            </w:r>
            <w:r>
              <w:rPr>
                <w:noProof/>
                <w:webHidden/>
              </w:rPr>
              <w:instrText xml:space="preserve"> PAGEREF _Toc111512561 \h </w:instrText>
            </w:r>
            <w:r>
              <w:rPr>
                <w:noProof/>
                <w:webHidden/>
              </w:rPr>
            </w:r>
            <w:r>
              <w:rPr>
                <w:noProof/>
                <w:webHidden/>
              </w:rPr>
              <w:fldChar w:fldCharType="separate"/>
            </w:r>
            <w:r>
              <w:rPr>
                <w:noProof/>
                <w:webHidden/>
              </w:rPr>
              <w:t>27</w:t>
            </w:r>
            <w:r>
              <w:rPr>
                <w:noProof/>
                <w:webHidden/>
              </w:rPr>
              <w:fldChar w:fldCharType="end"/>
            </w:r>
          </w:hyperlink>
        </w:p>
        <w:p w14:paraId="3C4DCF62" w14:textId="6551E988" w:rsidR="007D641E" w:rsidRDefault="007D641E">
          <w:pPr>
            <w:pStyle w:val="TOC2"/>
            <w:tabs>
              <w:tab w:val="left" w:pos="880"/>
              <w:tab w:val="right" w:leader="dot" w:pos="9016"/>
            </w:tabs>
            <w:rPr>
              <w:rFonts w:cstheme="minorBidi"/>
              <w:noProof/>
              <w:lang w:val="en-IN" w:eastAsia="en-IN"/>
            </w:rPr>
          </w:pPr>
          <w:hyperlink w:anchor="_Toc111512562" w:history="1">
            <w:r w:rsidRPr="00665CD7">
              <w:rPr>
                <w:rStyle w:val="Hyperlink"/>
                <w:rFonts w:eastAsia="Times New Roman"/>
                <w:noProof/>
                <w:lang w:eastAsia="en-IN"/>
              </w:rPr>
              <w:t>8.3</w:t>
            </w:r>
            <w:r>
              <w:rPr>
                <w:rFonts w:cstheme="minorBidi"/>
                <w:noProof/>
                <w:lang w:val="en-IN" w:eastAsia="en-IN"/>
              </w:rPr>
              <w:tab/>
            </w:r>
            <w:r w:rsidRPr="00665CD7">
              <w:rPr>
                <w:rStyle w:val="Hyperlink"/>
                <w:rFonts w:eastAsia="Times New Roman"/>
                <w:noProof/>
                <w:lang w:eastAsia="en-IN"/>
              </w:rPr>
              <w:t>Flow tests</w:t>
            </w:r>
            <w:r>
              <w:rPr>
                <w:noProof/>
                <w:webHidden/>
              </w:rPr>
              <w:tab/>
            </w:r>
            <w:r>
              <w:rPr>
                <w:noProof/>
                <w:webHidden/>
              </w:rPr>
              <w:fldChar w:fldCharType="begin"/>
            </w:r>
            <w:r>
              <w:rPr>
                <w:noProof/>
                <w:webHidden/>
              </w:rPr>
              <w:instrText xml:space="preserve"> PAGEREF _Toc111512562 \h </w:instrText>
            </w:r>
            <w:r>
              <w:rPr>
                <w:noProof/>
                <w:webHidden/>
              </w:rPr>
            </w:r>
            <w:r>
              <w:rPr>
                <w:noProof/>
                <w:webHidden/>
              </w:rPr>
              <w:fldChar w:fldCharType="separate"/>
            </w:r>
            <w:r>
              <w:rPr>
                <w:noProof/>
                <w:webHidden/>
              </w:rPr>
              <w:t>27</w:t>
            </w:r>
            <w:r>
              <w:rPr>
                <w:noProof/>
                <w:webHidden/>
              </w:rPr>
              <w:fldChar w:fldCharType="end"/>
            </w:r>
          </w:hyperlink>
        </w:p>
        <w:p w14:paraId="1019A823" w14:textId="7D2405A5" w:rsidR="007D641E" w:rsidRDefault="007D641E">
          <w:pPr>
            <w:pStyle w:val="TOC2"/>
            <w:tabs>
              <w:tab w:val="left" w:pos="880"/>
              <w:tab w:val="right" w:leader="dot" w:pos="9016"/>
            </w:tabs>
            <w:rPr>
              <w:rFonts w:cstheme="minorBidi"/>
              <w:noProof/>
              <w:lang w:val="en-IN" w:eastAsia="en-IN"/>
            </w:rPr>
          </w:pPr>
          <w:hyperlink w:anchor="_Toc111512563" w:history="1">
            <w:r w:rsidRPr="00665CD7">
              <w:rPr>
                <w:rStyle w:val="Hyperlink"/>
                <w:rFonts w:eastAsia="Times New Roman"/>
                <w:noProof/>
                <w:lang w:eastAsia="en-IN"/>
              </w:rPr>
              <w:t>8.4</w:t>
            </w:r>
            <w:r>
              <w:rPr>
                <w:rFonts w:cstheme="minorBidi"/>
                <w:noProof/>
                <w:lang w:val="en-IN" w:eastAsia="en-IN"/>
              </w:rPr>
              <w:tab/>
            </w:r>
            <w:r w:rsidRPr="00665CD7">
              <w:rPr>
                <w:rStyle w:val="Hyperlink"/>
                <w:rFonts w:eastAsia="Times New Roman"/>
                <w:noProof/>
                <w:lang w:eastAsia="en-IN"/>
              </w:rPr>
              <w:t>Unit tests</w:t>
            </w:r>
            <w:r>
              <w:rPr>
                <w:noProof/>
                <w:webHidden/>
              </w:rPr>
              <w:tab/>
            </w:r>
            <w:r>
              <w:rPr>
                <w:noProof/>
                <w:webHidden/>
              </w:rPr>
              <w:fldChar w:fldCharType="begin"/>
            </w:r>
            <w:r>
              <w:rPr>
                <w:noProof/>
                <w:webHidden/>
              </w:rPr>
              <w:instrText xml:space="preserve"> PAGEREF _Toc111512563 \h </w:instrText>
            </w:r>
            <w:r>
              <w:rPr>
                <w:noProof/>
                <w:webHidden/>
              </w:rPr>
            </w:r>
            <w:r>
              <w:rPr>
                <w:noProof/>
                <w:webHidden/>
              </w:rPr>
              <w:fldChar w:fldCharType="separate"/>
            </w:r>
            <w:r>
              <w:rPr>
                <w:noProof/>
                <w:webHidden/>
              </w:rPr>
              <w:t>27</w:t>
            </w:r>
            <w:r>
              <w:rPr>
                <w:noProof/>
                <w:webHidden/>
              </w:rPr>
              <w:fldChar w:fldCharType="end"/>
            </w:r>
          </w:hyperlink>
        </w:p>
        <w:p w14:paraId="43540FC5" w14:textId="0C299540" w:rsidR="007D641E" w:rsidRDefault="007D641E">
          <w:pPr>
            <w:pStyle w:val="TOC2"/>
            <w:tabs>
              <w:tab w:val="left" w:pos="880"/>
              <w:tab w:val="right" w:leader="dot" w:pos="9016"/>
            </w:tabs>
            <w:rPr>
              <w:rFonts w:cstheme="minorBidi"/>
              <w:noProof/>
              <w:lang w:val="en-IN" w:eastAsia="en-IN"/>
            </w:rPr>
          </w:pPr>
          <w:hyperlink w:anchor="_Toc111512564" w:history="1">
            <w:r w:rsidRPr="00665CD7">
              <w:rPr>
                <w:rStyle w:val="Hyperlink"/>
                <w:rFonts w:eastAsia="Times New Roman"/>
                <w:noProof/>
                <w:lang w:eastAsia="en-IN"/>
              </w:rPr>
              <w:t>8.5</w:t>
            </w:r>
            <w:r>
              <w:rPr>
                <w:rFonts w:cstheme="minorBidi"/>
                <w:noProof/>
                <w:lang w:val="en-IN" w:eastAsia="en-IN"/>
              </w:rPr>
              <w:tab/>
            </w:r>
            <w:r w:rsidRPr="00665CD7">
              <w:rPr>
                <w:rStyle w:val="Hyperlink"/>
                <w:rFonts w:eastAsia="Times New Roman"/>
                <w:noProof/>
                <w:lang w:eastAsia="en-IN"/>
              </w:rPr>
              <w:t>Interactive Mode validations</w:t>
            </w:r>
            <w:r>
              <w:rPr>
                <w:noProof/>
                <w:webHidden/>
              </w:rPr>
              <w:tab/>
            </w:r>
            <w:r>
              <w:rPr>
                <w:noProof/>
                <w:webHidden/>
              </w:rPr>
              <w:fldChar w:fldCharType="begin"/>
            </w:r>
            <w:r>
              <w:rPr>
                <w:noProof/>
                <w:webHidden/>
              </w:rPr>
              <w:instrText xml:space="preserve"> PAGEREF _Toc111512564 \h </w:instrText>
            </w:r>
            <w:r>
              <w:rPr>
                <w:noProof/>
                <w:webHidden/>
              </w:rPr>
            </w:r>
            <w:r>
              <w:rPr>
                <w:noProof/>
                <w:webHidden/>
              </w:rPr>
              <w:fldChar w:fldCharType="separate"/>
            </w:r>
            <w:r>
              <w:rPr>
                <w:noProof/>
                <w:webHidden/>
              </w:rPr>
              <w:t>27</w:t>
            </w:r>
            <w:r>
              <w:rPr>
                <w:noProof/>
                <w:webHidden/>
              </w:rPr>
              <w:fldChar w:fldCharType="end"/>
            </w:r>
          </w:hyperlink>
        </w:p>
        <w:p w14:paraId="0AEDD63B" w14:textId="2ACD1011" w:rsidR="007D641E" w:rsidRDefault="007D641E">
          <w:pPr>
            <w:pStyle w:val="TOC2"/>
            <w:tabs>
              <w:tab w:val="left" w:pos="880"/>
              <w:tab w:val="right" w:leader="dot" w:pos="9016"/>
            </w:tabs>
            <w:rPr>
              <w:rFonts w:cstheme="minorBidi"/>
              <w:noProof/>
              <w:lang w:val="en-IN" w:eastAsia="en-IN"/>
            </w:rPr>
          </w:pPr>
          <w:hyperlink w:anchor="_Toc111512565" w:history="1">
            <w:r w:rsidRPr="00665CD7">
              <w:rPr>
                <w:rStyle w:val="Hyperlink"/>
                <w:rFonts w:eastAsia="Times New Roman"/>
                <w:noProof/>
                <w:lang w:eastAsia="en-IN"/>
              </w:rPr>
              <w:t>8.6</w:t>
            </w:r>
            <w:r>
              <w:rPr>
                <w:rFonts w:cstheme="minorBidi"/>
                <w:noProof/>
                <w:lang w:val="en-IN" w:eastAsia="en-IN"/>
              </w:rPr>
              <w:tab/>
            </w:r>
            <w:r w:rsidRPr="00665CD7">
              <w:rPr>
                <w:rStyle w:val="Hyperlink"/>
                <w:rFonts w:eastAsia="Times New Roman"/>
                <w:noProof/>
                <w:lang w:eastAsia="en-IN"/>
              </w:rPr>
              <w:t>Survey responses</w:t>
            </w:r>
            <w:r>
              <w:rPr>
                <w:noProof/>
                <w:webHidden/>
              </w:rPr>
              <w:tab/>
            </w:r>
            <w:r>
              <w:rPr>
                <w:noProof/>
                <w:webHidden/>
              </w:rPr>
              <w:fldChar w:fldCharType="begin"/>
            </w:r>
            <w:r>
              <w:rPr>
                <w:noProof/>
                <w:webHidden/>
              </w:rPr>
              <w:instrText xml:space="preserve"> PAGEREF _Toc111512565 \h </w:instrText>
            </w:r>
            <w:r>
              <w:rPr>
                <w:noProof/>
                <w:webHidden/>
              </w:rPr>
            </w:r>
            <w:r>
              <w:rPr>
                <w:noProof/>
                <w:webHidden/>
              </w:rPr>
              <w:fldChar w:fldCharType="separate"/>
            </w:r>
            <w:r>
              <w:rPr>
                <w:noProof/>
                <w:webHidden/>
              </w:rPr>
              <w:t>27</w:t>
            </w:r>
            <w:r>
              <w:rPr>
                <w:noProof/>
                <w:webHidden/>
              </w:rPr>
              <w:fldChar w:fldCharType="end"/>
            </w:r>
          </w:hyperlink>
        </w:p>
        <w:p w14:paraId="61404ADB" w14:textId="3CCA33D5" w:rsidR="007D641E" w:rsidRDefault="007D641E">
          <w:pPr>
            <w:pStyle w:val="TOC1"/>
            <w:tabs>
              <w:tab w:val="left" w:pos="440"/>
              <w:tab w:val="right" w:leader="dot" w:pos="9016"/>
            </w:tabs>
            <w:rPr>
              <w:rFonts w:cstheme="minorBidi"/>
              <w:noProof/>
              <w:lang w:val="en-IN" w:eastAsia="en-IN"/>
            </w:rPr>
          </w:pPr>
          <w:hyperlink w:anchor="_Toc111512566" w:history="1">
            <w:r w:rsidRPr="00665CD7">
              <w:rPr>
                <w:rStyle w:val="Hyperlink"/>
                <w:noProof/>
              </w:rPr>
              <w:t>9</w:t>
            </w:r>
            <w:r>
              <w:rPr>
                <w:rFonts w:cstheme="minorBidi"/>
                <w:noProof/>
                <w:lang w:val="en-IN" w:eastAsia="en-IN"/>
              </w:rPr>
              <w:tab/>
            </w:r>
            <w:r w:rsidRPr="00665CD7">
              <w:rPr>
                <w:rStyle w:val="Hyperlink"/>
                <w:noProof/>
              </w:rPr>
              <w:t>Future Work</w:t>
            </w:r>
            <w:r>
              <w:rPr>
                <w:noProof/>
                <w:webHidden/>
              </w:rPr>
              <w:tab/>
            </w:r>
            <w:r>
              <w:rPr>
                <w:noProof/>
                <w:webHidden/>
              </w:rPr>
              <w:fldChar w:fldCharType="begin"/>
            </w:r>
            <w:r>
              <w:rPr>
                <w:noProof/>
                <w:webHidden/>
              </w:rPr>
              <w:instrText xml:space="preserve"> PAGEREF _Toc111512566 \h </w:instrText>
            </w:r>
            <w:r>
              <w:rPr>
                <w:noProof/>
                <w:webHidden/>
              </w:rPr>
            </w:r>
            <w:r>
              <w:rPr>
                <w:noProof/>
                <w:webHidden/>
              </w:rPr>
              <w:fldChar w:fldCharType="separate"/>
            </w:r>
            <w:r>
              <w:rPr>
                <w:noProof/>
                <w:webHidden/>
              </w:rPr>
              <w:t>30</w:t>
            </w:r>
            <w:r>
              <w:rPr>
                <w:noProof/>
                <w:webHidden/>
              </w:rPr>
              <w:fldChar w:fldCharType="end"/>
            </w:r>
          </w:hyperlink>
        </w:p>
        <w:p w14:paraId="7A84A0F3" w14:textId="16EAF83D" w:rsidR="007D641E" w:rsidRDefault="007D641E">
          <w:pPr>
            <w:pStyle w:val="TOC1"/>
            <w:tabs>
              <w:tab w:val="left" w:pos="660"/>
              <w:tab w:val="right" w:leader="dot" w:pos="9016"/>
            </w:tabs>
            <w:rPr>
              <w:rFonts w:cstheme="minorBidi"/>
              <w:noProof/>
              <w:lang w:val="en-IN" w:eastAsia="en-IN"/>
            </w:rPr>
          </w:pPr>
          <w:hyperlink w:anchor="_Toc111512567" w:history="1">
            <w:r w:rsidRPr="00665CD7">
              <w:rPr>
                <w:rStyle w:val="Hyperlink"/>
                <w:noProof/>
              </w:rPr>
              <w:t>10</w:t>
            </w:r>
            <w:r>
              <w:rPr>
                <w:rFonts w:cstheme="minorBidi"/>
                <w:noProof/>
                <w:lang w:val="en-IN" w:eastAsia="en-IN"/>
              </w:rPr>
              <w:tab/>
            </w:r>
            <w:r w:rsidRPr="00665CD7">
              <w:rPr>
                <w:rStyle w:val="Hyperlink"/>
                <w:noProof/>
              </w:rPr>
              <w:t>Conclusion</w:t>
            </w:r>
            <w:r>
              <w:rPr>
                <w:noProof/>
                <w:webHidden/>
              </w:rPr>
              <w:tab/>
            </w:r>
            <w:r>
              <w:rPr>
                <w:noProof/>
                <w:webHidden/>
              </w:rPr>
              <w:fldChar w:fldCharType="begin"/>
            </w:r>
            <w:r>
              <w:rPr>
                <w:noProof/>
                <w:webHidden/>
              </w:rPr>
              <w:instrText xml:space="preserve"> PAGEREF _Toc111512567 \h </w:instrText>
            </w:r>
            <w:r>
              <w:rPr>
                <w:noProof/>
                <w:webHidden/>
              </w:rPr>
            </w:r>
            <w:r>
              <w:rPr>
                <w:noProof/>
                <w:webHidden/>
              </w:rPr>
              <w:fldChar w:fldCharType="separate"/>
            </w:r>
            <w:r>
              <w:rPr>
                <w:noProof/>
                <w:webHidden/>
              </w:rPr>
              <w:t>31</w:t>
            </w:r>
            <w:r>
              <w:rPr>
                <w:noProof/>
                <w:webHidden/>
              </w:rPr>
              <w:fldChar w:fldCharType="end"/>
            </w:r>
          </w:hyperlink>
        </w:p>
        <w:p w14:paraId="4D1F91F9" w14:textId="2D9D886B" w:rsidR="007D641E" w:rsidRDefault="007D641E">
          <w:pPr>
            <w:pStyle w:val="TOC1"/>
            <w:tabs>
              <w:tab w:val="left" w:pos="660"/>
              <w:tab w:val="right" w:leader="dot" w:pos="9016"/>
            </w:tabs>
            <w:rPr>
              <w:rFonts w:cstheme="minorBidi"/>
              <w:noProof/>
              <w:lang w:val="en-IN" w:eastAsia="en-IN"/>
            </w:rPr>
          </w:pPr>
          <w:hyperlink w:anchor="_Toc111512568" w:history="1">
            <w:r w:rsidRPr="00665CD7">
              <w:rPr>
                <w:rStyle w:val="Hyperlink"/>
                <w:noProof/>
              </w:rPr>
              <w:t>11</w:t>
            </w:r>
            <w:r>
              <w:rPr>
                <w:rFonts w:cstheme="minorBidi"/>
                <w:noProof/>
                <w:lang w:val="en-IN" w:eastAsia="en-IN"/>
              </w:rPr>
              <w:tab/>
            </w:r>
            <w:r w:rsidRPr="00665CD7">
              <w:rPr>
                <w:rStyle w:val="Hyperlink"/>
                <w:noProof/>
              </w:rPr>
              <w:t>Project Timeline</w:t>
            </w:r>
            <w:r>
              <w:rPr>
                <w:noProof/>
                <w:webHidden/>
              </w:rPr>
              <w:tab/>
            </w:r>
            <w:r>
              <w:rPr>
                <w:noProof/>
                <w:webHidden/>
              </w:rPr>
              <w:fldChar w:fldCharType="begin"/>
            </w:r>
            <w:r>
              <w:rPr>
                <w:noProof/>
                <w:webHidden/>
              </w:rPr>
              <w:instrText xml:space="preserve"> PAGEREF _Toc111512568 \h </w:instrText>
            </w:r>
            <w:r>
              <w:rPr>
                <w:noProof/>
                <w:webHidden/>
              </w:rPr>
            </w:r>
            <w:r>
              <w:rPr>
                <w:noProof/>
                <w:webHidden/>
              </w:rPr>
              <w:fldChar w:fldCharType="separate"/>
            </w:r>
            <w:r>
              <w:rPr>
                <w:noProof/>
                <w:webHidden/>
              </w:rPr>
              <w:t>32</w:t>
            </w:r>
            <w:r>
              <w:rPr>
                <w:noProof/>
                <w:webHidden/>
              </w:rPr>
              <w:fldChar w:fldCharType="end"/>
            </w:r>
          </w:hyperlink>
        </w:p>
        <w:p w14:paraId="4F2FD57F" w14:textId="0FD548FC" w:rsidR="007D641E" w:rsidRDefault="007D641E">
          <w:pPr>
            <w:pStyle w:val="TOC1"/>
            <w:tabs>
              <w:tab w:val="left" w:pos="660"/>
              <w:tab w:val="right" w:leader="dot" w:pos="9016"/>
            </w:tabs>
            <w:rPr>
              <w:rFonts w:cstheme="minorBidi"/>
              <w:noProof/>
              <w:lang w:val="en-IN" w:eastAsia="en-IN"/>
            </w:rPr>
          </w:pPr>
          <w:hyperlink w:anchor="_Toc111512569" w:history="1">
            <w:r w:rsidRPr="00665CD7">
              <w:rPr>
                <w:rStyle w:val="Hyperlink"/>
                <w:noProof/>
              </w:rPr>
              <w:t>12</w:t>
            </w:r>
            <w:r>
              <w:rPr>
                <w:rFonts w:cstheme="minorBidi"/>
                <w:noProof/>
                <w:lang w:val="en-IN" w:eastAsia="en-IN"/>
              </w:rPr>
              <w:tab/>
            </w:r>
            <w:r w:rsidRPr="00665CD7">
              <w:rPr>
                <w:rStyle w:val="Hyperlink"/>
                <w:noProof/>
              </w:rPr>
              <w:t>Appendix B User Guide</w:t>
            </w:r>
            <w:r>
              <w:rPr>
                <w:noProof/>
                <w:webHidden/>
              </w:rPr>
              <w:tab/>
            </w:r>
            <w:r>
              <w:rPr>
                <w:noProof/>
                <w:webHidden/>
              </w:rPr>
              <w:fldChar w:fldCharType="begin"/>
            </w:r>
            <w:r>
              <w:rPr>
                <w:noProof/>
                <w:webHidden/>
              </w:rPr>
              <w:instrText xml:space="preserve"> PAGEREF _Toc111512569 \h </w:instrText>
            </w:r>
            <w:r>
              <w:rPr>
                <w:noProof/>
                <w:webHidden/>
              </w:rPr>
            </w:r>
            <w:r>
              <w:rPr>
                <w:noProof/>
                <w:webHidden/>
              </w:rPr>
              <w:fldChar w:fldCharType="separate"/>
            </w:r>
            <w:r>
              <w:rPr>
                <w:noProof/>
                <w:webHidden/>
              </w:rPr>
              <w:t>33</w:t>
            </w:r>
            <w:r>
              <w:rPr>
                <w:noProof/>
                <w:webHidden/>
              </w:rPr>
              <w:fldChar w:fldCharType="end"/>
            </w:r>
          </w:hyperlink>
        </w:p>
        <w:p w14:paraId="791E5362" w14:textId="610E626D" w:rsidR="007D641E" w:rsidRDefault="007D641E">
          <w:pPr>
            <w:pStyle w:val="TOC1"/>
            <w:tabs>
              <w:tab w:val="left" w:pos="660"/>
              <w:tab w:val="right" w:leader="dot" w:pos="9016"/>
            </w:tabs>
            <w:rPr>
              <w:rFonts w:cstheme="minorBidi"/>
              <w:noProof/>
              <w:lang w:val="en-IN" w:eastAsia="en-IN"/>
            </w:rPr>
          </w:pPr>
          <w:hyperlink w:anchor="_Toc111512570" w:history="1">
            <w:r w:rsidRPr="00665CD7">
              <w:rPr>
                <w:rStyle w:val="Hyperlink"/>
                <w:noProof/>
              </w:rPr>
              <w:t>13</w:t>
            </w:r>
            <w:r>
              <w:rPr>
                <w:rFonts w:cstheme="minorBidi"/>
                <w:noProof/>
                <w:lang w:val="en-IN" w:eastAsia="en-IN"/>
              </w:rPr>
              <w:tab/>
            </w:r>
            <w:r w:rsidRPr="00665CD7">
              <w:rPr>
                <w:rStyle w:val="Hyperlink"/>
                <w:noProof/>
              </w:rPr>
              <w:t>Appendix C Ethics Documents</w:t>
            </w:r>
            <w:r>
              <w:rPr>
                <w:noProof/>
                <w:webHidden/>
              </w:rPr>
              <w:tab/>
            </w:r>
            <w:r>
              <w:rPr>
                <w:noProof/>
                <w:webHidden/>
              </w:rPr>
              <w:fldChar w:fldCharType="begin"/>
            </w:r>
            <w:r>
              <w:rPr>
                <w:noProof/>
                <w:webHidden/>
              </w:rPr>
              <w:instrText xml:space="preserve"> PAGEREF _Toc111512570 \h </w:instrText>
            </w:r>
            <w:r>
              <w:rPr>
                <w:noProof/>
                <w:webHidden/>
              </w:rPr>
            </w:r>
            <w:r>
              <w:rPr>
                <w:noProof/>
                <w:webHidden/>
              </w:rPr>
              <w:fldChar w:fldCharType="separate"/>
            </w:r>
            <w:r>
              <w:rPr>
                <w:noProof/>
                <w:webHidden/>
              </w:rPr>
              <w:t>34</w:t>
            </w:r>
            <w:r>
              <w:rPr>
                <w:noProof/>
                <w:webHidden/>
              </w:rPr>
              <w:fldChar w:fldCharType="end"/>
            </w:r>
          </w:hyperlink>
        </w:p>
        <w:p w14:paraId="1B71C62C" w14:textId="507C1896" w:rsidR="007D641E" w:rsidRDefault="007D641E">
          <w:pPr>
            <w:pStyle w:val="TOC1"/>
            <w:tabs>
              <w:tab w:val="left" w:pos="660"/>
              <w:tab w:val="right" w:leader="dot" w:pos="9016"/>
            </w:tabs>
            <w:rPr>
              <w:rFonts w:cstheme="minorBidi"/>
              <w:noProof/>
              <w:lang w:val="en-IN" w:eastAsia="en-IN"/>
            </w:rPr>
          </w:pPr>
          <w:hyperlink w:anchor="_Toc111512571" w:history="1">
            <w:r w:rsidRPr="00665CD7">
              <w:rPr>
                <w:rStyle w:val="Hyperlink"/>
                <w:noProof/>
              </w:rPr>
              <w:t>14</w:t>
            </w:r>
            <w:r>
              <w:rPr>
                <w:rFonts w:cstheme="minorBidi"/>
                <w:noProof/>
                <w:lang w:val="en-IN" w:eastAsia="en-IN"/>
              </w:rPr>
              <w:tab/>
            </w:r>
            <w:r w:rsidRPr="00665CD7">
              <w:rPr>
                <w:rStyle w:val="Hyperlink"/>
                <w:noProof/>
              </w:rPr>
              <w:t>References</w:t>
            </w:r>
            <w:r>
              <w:rPr>
                <w:noProof/>
                <w:webHidden/>
              </w:rPr>
              <w:tab/>
            </w:r>
            <w:r>
              <w:rPr>
                <w:noProof/>
                <w:webHidden/>
              </w:rPr>
              <w:fldChar w:fldCharType="begin"/>
            </w:r>
            <w:r>
              <w:rPr>
                <w:noProof/>
                <w:webHidden/>
              </w:rPr>
              <w:instrText xml:space="preserve"> PAGEREF _Toc111512571 \h </w:instrText>
            </w:r>
            <w:r>
              <w:rPr>
                <w:noProof/>
                <w:webHidden/>
              </w:rPr>
            </w:r>
            <w:r>
              <w:rPr>
                <w:noProof/>
                <w:webHidden/>
              </w:rPr>
              <w:fldChar w:fldCharType="separate"/>
            </w:r>
            <w:r>
              <w:rPr>
                <w:noProof/>
                <w:webHidden/>
              </w:rPr>
              <w:t>35</w:t>
            </w:r>
            <w:r>
              <w:rPr>
                <w:noProof/>
                <w:webHidden/>
              </w:rPr>
              <w:fldChar w:fldCharType="end"/>
            </w:r>
          </w:hyperlink>
        </w:p>
        <w:p w14:paraId="2242CC7C" w14:textId="76CC4B4A" w:rsidR="00546224" w:rsidRDefault="006B57B2" w:rsidP="006B57B2">
          <w:r>
            <w:rPr>
              <w:rFonts w:eastAsiaTheme="minorEastAsia" w:cs="Times New Roman"/>
              <w:lang w:val="en-US"/>
            </w:rPr>
            <w:fldChar w:fldCharType="end"/>
          </w:r>
        </w:p>
      </w:sdtContent>
    </w:sdt>
    <w:p w14:paraId="54E23723" w14:textId="6456B85F" w:rsidR="00125FF4" w:rsidRDefault="00125FF4">
      <w:r>
        <w:br w:type="page"/>
      </w:r>
    </w:p>
    <w:p w14:paraId="2ECCA6C5" w14:textId="6C503246"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Figures</w:t>
      </w:r>
    </w:p>
    <w:p w14:paraId="5BA59E0A" w14:textId="7BACD426" w:rsidR="00546224" w:rsidRDefault="00546224" w:rsidP="00546224"/>
    <w:p w14:paraId="028FB2C1" w14:textId="760F18A6" w:rsidR="007D641E" w:rsidRDefault="00ED02EF">
      <w:pPr>
        <w:pStyle w:val="TableofFigures"/>
        <w:tabs>
          <w:tab w:val="right" w:leader="dot" w:pos="9016"/>
        </w:tabs>
        <w:rPr>
          <w:rFonts w:eastAsiaTheme="minorEastAsia"/>
          <w:noProof/>
          <w:lang w:eastAsia="en-IN"/>
        </w:rPr>
      </w:pPr>
      <w:r>
        <w:fldChar w:fldCharType="begin"/>
      </w:r>
      <w:r>
        <w:instrText xml:space="preserve"> TOC \h \z \c "Figure" </w:instrText>
      </w:r>
      <w:r>
        <w:fldChar w:fldCharType="separate"/>
      </w:r>
      <w:hyperlink w:anchor="_Toc111512572" w:history="1">
        <w:r w:rsidR="007D641E" w:rsidRPr="000F1CDE">
          <w:rPr>
            <w:rStyle w:val="Hyperlink"/>
            <w:noProof/>
          </w:rPr>
          <w:t>Figure 1: The transformer - model architecture</w:t>
        </w:r>
        <w:r w:rsidR="007D641E">
          <w:rPr>
            <w:noProof/>
            <w:webHidden/>
          </w:rPr>
          <w:tab/>
        </w:r>
        <w:r w:rsidR="007D641E">
          <w:rPr>
            <w:noProof/>
            <w:webHidden/>
          </w:rPr>
          <w:fldChar w:fldCharType="begin"/>
        </w:r>
        <w:r w:rsidR="007D641E">
          <w:rPr>
            <w:noProof/>
            <w:webHidden/>
          </w:rPr>
          <w:instrText xml:space="preserve"> PAGEREF _Toc111512572 \h </w:instrText>
        </w:r>
        <w:r w:rsidR="007D641E">
          <w:rPr>
            <w:noProof/>
            <w:webHidden/>
          </w:rPr>
        </w:r>
        <w:r w:rsidR="007D641E">
          <w:rPr>
            <w:noProof/>
            <w:webHidden/>
          </w:rPr>
          <w:fldChar w:fldCharType="separate"/>
        </w:r>
        <w:r w:rsidR="007D641E">
          <w:rPr>
            <w:noProof/>
            <w:webHidden/>
          </w:rPr>
          <w:t>7</w:t>
        </w:r>
        <w:r w:rsidR="007D641E">
          <w:rPr>
            <w:noProof/>
            <w:webHidden/>
          </w:rPr>
          <w:fldChar w:fldCharType="end"/>
        </w:r>
      </w:hyperlink>
    </w:p>
    <w:p w14:paraId="5DC93D60" w14:textId="76CB1BF8" w:rsidR="007D641E" w:rsidRDefault="007D641E">
      <w:pPr>
        <w:pStyle w:val="TableofFigures"/>
        <w:tabs>
          <w:tab w:val="right" w:leader="dot" w:pos="9016"/>
        </w:tabs>
        <w:rPr>
          <w:rFonts w:eastAsiaTheme="minorEastAsia"/>
          <w:noProof/>
          <w:lang w:eastAsia="en-IN"/>
        </w:rPr>
      </w:pPr>
      <w:hyperlink w:anchor="_Toc111512573" w:history="1">
        <w:r w:rsidRPr="000F1CDE">
          <w:rPr>
            <w:rStyle w:val="Hyperlink"/>
            <w:noProof/>
          </w:rPr>
          <w:t>Figure 2: Overall pre-training and fine-tuning procedures for BERT</w:t>
        </w:r>
        <w:r>
          <w:rPr>
            <w:noProof/>
            <w:webHidden/>
          </w:rPr>
          <w:tab/>
        </w:r>
        <w:r>
          <w:rPr>
            <w:noProof/>
            <w:webHidden/>
          </w:rPr>
          <w:fldChar w:fldCharType="begin"/>
        </w:r>
        <w:r>
          <w:rPr>
            <w:noProof/>
            <w:webHidden/>
          </w:rPr>
          <w:instrText xml:space="preserve"> PAGEREF _Toc111512573 \h </w:instrText>
        </w:r>
        <w:r>
          <w:rPr>
            <w:noProof/>
            <w:webHidden/>
          </w:rPr>
        </w:r>
        <w:r>
          <w:rPr>
            <w:noProof/>
            <w:webHidden/>
          </w:rPr>
          <w:fldChar w:fldCharType="separate"/>
        </w:r>
        <w:r>
          <w:rPr>
            <w:noProof/>
            <w:webHidden/>
          </w:rPr>
          <w:t>8</w:t>
        </w:r>
        <w:r>
          <w:rPr>
            <w:noProof/>
            <w:webHidden/>
          </w:rPr>
          <w:fldChar w:fldCharType="end"/>
        </w:r>
      </w:hyperlink>
    </w:p>
    <w:p w14:paraId="0C446C9D" w14:textId="30285400" w:rsidR="007D641E" w:rsidRDefault="007D641E">
      <w:pPr>
        <w:pStyle w:val="TableofFigures"/>
        <w:tabs>
          <w:tab w:val="right" w:leader="dot" w:pos="9016"/>
        </w:tabs>
        <w:rPr>
          <w:rFonts w:eastAsiaTheme="minorEastAsia"/>
          <w:noProof/>
          <w:lang w:eastAsia="en-IN"/>
        </w:rPr>
      </w:pPr>
      <w:hyperlink w:anchor="_Toc111512574" w:history="1">
        <w:r w:rsidRPr="000F1CDE">
          <w:rPr>
            <w:rStyle w:val="Hyperlink"/>
            <w:noProof/>
          </w:rPr>
          <w:t>Figure 3: Generalized AI Assistant architecture and control flow</w:t>
        </w:r>
        <w:r>
          <w:rPr>
            <w:noProof/>
            <w:webHidden/>
          </w:rPr>
          <w:tab/>
        </w:r>
        <w:r>
          <w:rPr>
            <w:noProof/>
            <w:webHidden/>
          </w:rPr>
          <w:fldChar w:fldCharType="begin"/>
        </w:r>
        <w:r>
          <w:rPr>
            <w:noProof/>
            <w:webHidden/>
          </w:rPr>
          <w:instrText xml:space="preserve"> PAGEREF _Toc111512574 \h </w:instrText>
        </w:r>
        <w:r>
          <w:rPr>
            <w:noProof/>
            <w:webHidden/>
          </w:rPr>
        </w:r>
        <w:r>
          <w:rPr>
            <w:noProof/>
            <w:webHidden/>
          </w:rPr>
          <w:fldChar w:fldCharType="separate"/>
        </w:r>
        <w:r>
          <w:rPr>
            <w:noProof/>
            <w:webHidden/>
          </w:rPr>
          <w:t>10</w:t>
        </w:r>
        <w:r>
          <w:rPr>
            <w:noProof/>
            <w:webHidden/>
          </w:rPr>
          <w:fldChar w:fldCharType="end"/>
        </w:r>
      </w:hyperlink>
    </w:p>
    <w:p w14:paraId="38077A42" w14:textId="764C98D8" w:rsidR="007D641E" w:rsidRDefault="007D641E">
      <w:pPr>
        <w:pStyle w:val="TableofFigures"/>
        <w:tabs>
          <w:tab w:val="right" w:leader="dot" w:pos="9016"/>
        </w:tabs>
        <w:rPr>
          <w:rFonts w:eastAsiaTheme="minorEastAsia"/>
          <w:noProof/>
          <w:lang w:eastAsia="en-IN"/>
        </w:rPr>
      </w:pPr>
      <w:hyperlink w:anchor="_Toc111512575" w:history="1">
        <w:r w:rsidRPr="000F1CDE">
          <w:rPr>
            <w:rStyle w:val="Hyperlink"/>
            <w:noProof/>
          </w:rPr>
          <w:t>Figure 4 Conversation Perspectives</w:t>
        </w:r>
        <w:r>
          <w:rPr>
            <w:noProof/>
            <w:webHidden/>
          </w:rPr>
          <w:tab/>
        </w:r>
        <w:r>
          <w:rPr>
            <w:noProof/>
            <w:webHidden/>
          </w:rPr>
          <w:fldChar w:fldCharType="begin"/>
        </w:r>
        <w:r>
          <w:rPr>
            <w:noProof/>
            <w:webHidden/>
          </w:rPr>
          <w:instrText xml:space="preserve"> PAGEREF _Toc111512575 \h </w:instrText>
        </w:r>
        <w:r>
          <w:rPr>
            <w:noProof/>
            <w:webHidden/>
          </w:rPr>
        </w:r>
        <w:r>
          <w:rPr>
            <w:noProof/>
            <w:webHidden/>
          </w:rPr>
          <w:fldChar w:fldCharType="separate"/>
        </w:r>
        <w:r>
          <w:rPr>
            <w:noProof/>
            <w:webHidden/>
          </w:rPr>
          <w:t>20</w:t>
        </w:r>
        <w:r>
          <w:rPr>
            <w:noProof/>
            <w:webHidden/>
          </w:rPr>
          <w:fldChar w:fldCharType="end"/>
        </w:r>
      </w:hyperlink>
    </w:p>
    <w:p w14:paraId="11EA0ACC" w14:textId="3132DF72" w:rsidR="007D641E" w:rsidRDefault="007D641E">
      <w:pPr>
        <w:pStyle w:val="TableofFigures"/>
        <w:tabs>
          <w:tab w:val="right" w:leader="dot" w:pos="9016"/>
        </w:tabs>
        <w:rPr>
          <w:rFonts w:eastAsiaTheme="minorEastAsia"/>
          <w:noProof/>
          <w:lang w:eastAsia="en-IN"/>
        </w:rPr>
      </w:pPr>
      <w:hyperlink w:anchor="_Toc111512576" w:history="1">
        <w:r w:rsidRPr="000F1CDE">
          <w:rPr>
            <w:rStyle w:val="Hyperlink"/>
            <w:noProof/>
          </w:rPr>
          <w:t>Figure 5 Project Timeline</w:t>
        </w:r>
        <w:r>
          <w:rPr>
            <w:noProof/>
            <w:webHidden/>
          </w:rPr>
          <w:tab/>
        </w:r>
        <w:r>
          <w:rPr>
            <w:noProof/>
            <w:webHidden/>
          </w:rPr>
          <w:fldChar w:fldCharType="begin"/>
        </w:r>
        <w:r>
          <w:rPr>
            <w:noProof/>
            <w:webHidden/>
          </w:rPr>
          <w:instrText xml:space="preserve"> PAGEREF _Toc111512576 \h </w:instrText>
        </w:r>
        <w:r>
          <w:rPr>
            <w:noProof/>
            <w:webHidden/>
          </w:rPr>
        </w:r>
        <w:r>
          <w:rPr>
            <w:noProof/>
            <w:webHidden/>
          </w:rPr>
          <w:fldChar w:fldCharType="separate"/>
        </w:r>
        <w:r>
          <w:rPr>
            <w:noProof/>
            <w:webHidden/>
          </w:rPr>
          <w:t>32</w:t>
        </w:r>
        <w:r>
          <w:rPr>
            <w:noProof/>
            <w:webHidden/>
          </w:rPr>
          <w:fldChar w:fldCharType="end"/>
        </w:r>
      </w:hyperlink>
    </w:p>
    <w:p w14:paraId="3053B2F0" w14:textId="5AACFF43" w:rsidR="00546224" w:rsidRDefault="00ED02EF">
      <w:r>
        <w:fldChar w:fldCharType="end"/>
      </w:r>
      <w:r w:rsidR="00546224">
        <w:br w:type="page"/>
      </w:r>
    </w:p>
    <w:p w14:paraId="71C90C9B" w14:textId="699F8808"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Tables</w:t>
      </w:r>
    </w:p>
    <w:p w14:paraId="283277D2" w14:textId="332B6FC2" w:rsidR="00546224" w:rsidRDefault="00546224" w:rsidP="00546224"/>
    <w:p w14:paraId="65715233" w14:textId="5E5ACB0A" w:rsidR="007D641E" w:rsidRDefault="00ED02EF">
      <w:pPr>
        <w:pStyle w:val="TableofFigures"/>
        <w:tabs>
          <w:tab w:val="right" w:leader="dot" w:pos="9016"/>
        </w:tabs>
        <w:rPr>
          <w:rFonts w:eastAsiaTheme="minorEastAsia"/>
          <w:noProof/>
          <w:lang w:eastAsia="en-IN"/>
        </w:rPr>
      </w:pPr>
      <w:r>
        <w:fldChar w:fldCharType="begin"/>
      </w:r>
      <w:r>
        <w:instrText xml:space="preserve"> TOC \h \z \c "Table" </w:instrText>
      </w:r>
      <w:r>
        <w:fldChar w:fldCharType="separate"/>
      </w:r>
      <w:hyperlink w:anchor="_Toc111512577" w:history="1">
        <w:r w:rsidR="007D641E" w:rsidRPr="00713711">
          <w:rPr>
            <w:rStyle w:val="Hyperlink"/>
            <w:noProof/>
          </w:rPr>
          <w:t>Table 1: NLP Tasks and Applications</w:t>
        </w:r>
        <w:r w:rsidR="007D641E">
          <w:rPr>
            <w:noProof/>
            <w:webHidden/>
          </w:rPr>
          <w:tab/>
        </w:r>
        <w:r w:rsidR="007D641E">
          <w:rPr>
            <w:noProof/>
            <w:webHidden/>
          </w:rPr>
          <w:fldChar w:fldCharType="begin"/>
        </w:r>
        <w:r w:rsidR="007D641E">
          <w:rPr>
            <w:noProof/>
            <w:webHidden/>
          </w:rPr>
          <w:instrText xml:space="preserve"> PAGEREF _Toc111512577 \h </w:instrText>
        </w:r>
        <w:r w:rsidR="007D641E">
          <w:rPr>
            <w:noProof/>
            <w:webHidden/>
          </w:rPr>
        </w:r>
        <w:r w:rsidR="007D641E">
          <w:rPr>
            <w:noProof/>
            <w:webHidden/>
          </w:rPr>
          <w:fldChar w:fldCharType="separate"/>
        </w:r>
        <w:r w:rsidR="007D641E">
          <w:rPr>
            <w:noProof/>
            <w:webHidden/>
          </w:rPr>
          <w:t>4</w:t>
        </w:r>
        <w:r w:rsidR="007D641E">
          <w:rPr>
            <w:noProof/>
            <w:webHidden/>
          </w:rPr>
          <w:fldChar w:fldCharType="end"/>
        </w:r>
      </w:hyperlink>
    </w:p>
    <w:p w14:paraId="476B509C" w14:textId="3D3C251B" w:rsidR="007D641E" w:rsidRDefault="007D641E">
      <w:pPr>
        <w:pStyle w:val="TableofFigures"/>
        <w:tabs>
          <w:tab w:val="right" w:leader="dot" w:pos="9016"/>
        </w:tabs>
        <w:rPr>
          <w:rFonts w:eastAsiaTheme="minorEastAsia"/>
          <w:noProof/>
          <w:lang w:eastAsia="en-IN"/>
        </w:rPr>
      </w:pPr>
      <w:hyperlink w:anchor="_Toc111512578" w:history="1">
        <w:r w:rsidRPr="00713711">
          <w:rPr>
            <w:rStyle w:val="Hyperlink"/>
            <w:noProof/>
          </w:rPr>
          <w:t>Table 2: Language blocks and NLP Applications</w:t>
        </w:r>
        <w:r>
          <w:rPr>
            <w:noProof/>
            <w:webHidden/>
          </w:rPr>
          <w:tab/>
        </w:r>
        <w:r>
          <w:rPr>
            <w:noProof/>
            <w:webHidden/>
          </w:rPr>
          <w:fldChar w:fldCharType="begin"/>
        </w:r>
        <w:r>
          <w:rPr>
            <w:noProof/>
            <w:webHidden/>
          </w:rPr>
          <w:instrText xml:space="preserve"> PAGEREF _Toc111512578 \h </w:instrText>
        </w:r>
        <w:r>
          <w:rPr>
            <w:noProof/>
            <w:webHidden/>
          </w:rPr>
        </w:r>
        <w:r>
          <w:rPr>
            <w:noProof/>
            <w:webHidden/>
          </w:rPr>
          <w:fldChar w:fldCharType="separate"/>
        </w:r>
        <w:r>
          <w:rPr>
            <w:noProof/>
            <w:webHidden/>
          </w:rPr>
          <w:t>4</w:t>
        </w:r>
        <w:r>
          <w:rPr>
            <w:noProof/>
            <w:webHidden/>
          </w:rPr>
          <w:fldChar w:fldCharType="end"/>
        </w:r>
      </w:hyperlink>
    </w:p>
    <w:p w14:paraId="7B004197" w14:textId="69F5263F" w:rsidR="007D641E" w:rsidRDefault="007D641E">
      <w:pPr>
        <w:pStyle w:val="TableofFigures"/>
        <w:tabs>
          <w:tab w:val="right" w:leader="dot" w:pos="9016"/>
        </w:tabs>
        <w:rPr>
          <w:rFonts w:eastAsiaTheme="minorEastAsia"/>
          <w:noProof/>
          <w:lang w:eastAsia="en-IN"/>
        </w:rPr>
      </w:pPr>
      <w:hyperlink w:anchor="_Toc111512579" w:history="1">
        <w:r w:rsidRPr="00713711">
          <w:rPr>
            <w:rStyle w:val="Hyperlink"/>
            <w:noProof/>
          </w:rPr>
          <w:t>Table :3 NLU Intent data</w:t>
        </w:r>
        <w:r>
          <w:rPr>
            <w:noProof/>
            <w:webHidden/>
          </w:rPr>
          <w:tab/>
        </w:r>
        <w:r>
          <w:rPr>
            <w:noProof/>
            <w:webHidden/>
          </w:rPr>
          <w:fldChar w:fldCharType="begin"/>
        </w:r>
        <w:r>
          <w:rPr>
            <w:noProof/>
            <w:webHidden/>
          </w:rPr>
          <w:instrText xml:space="preserve"> PAGEREF _Toc111512579 \h </w:instrText>
        </w:r>
        <w:r>
          <w:rPr>
            <w:noProof/>
            <w:webHidden/>
          </w:rPr>
        </w:r>
        <w:r>
          <w:rPr>
            <w:noProof/>
            <w:webHidden/>
          </w:rPr>
          <w:fldChar w:fldCharType="separate"/>
        </w:r>
        <w:r>
          <w:rPr>
            <w:noProof/>
            <w:webHidden/>
          </w:rPr>
          <w:t>22</w:t>
        </w:r>
        <w:r>
          <w:rPr>
            <w:noProof/>
            <w:webHidden/>
          </w:rPr>
          <w:fldChar w:fldCharType="end"/>
        </w:r>
      </w:hyperlink>
    </w:p>
    <w:p w14:paraId="53E144A7" w14:textId="43F90107" w:rsidR="007D641E" w:rsidRDefault="007D641E">
      <w:pPr>
        <w:pStyle w:val="TableofFigures"/>
        <w:tabs>
          <w:tab w:val="right" w:leader="dot" w:pos="9016"/>
        </w:tabs>
        <w:rPr>
          <w:rFonts w:eastAsiaTheme="minorEastAsia"/>
          <w:noProof/>
          <w:lang w:eastAsia="en-IN"/>
        </w:rPr>
      </w:pPr>
      <w:hyperlink w:anchor="_Toc111512580" w:history="1">
        <w:r w:rsidRPr="00713711">
          <w:rPr>
            <w:rStyle w:val="Hyperlink"/>
            <w:noProof/>
          </w:rPr>
          <w:t>Table 4: NLG Resposne data</w:t>
        </w:r>
        <w:r>
          <w:rPr>
            <w:noProof/>
            <w:webHidden/>
          </w:rPr>
          <w:tab/>
        </w:r>
        <w:r>
          <w:rPr>
            <w:noProof/>
            <w:webHidden/>
          </w:rPr>
          <w:fldChar w:fldCharType="begin"/>
        </w:r>
        <w:r>
          <w:rPr>
            <w:noProof/>
            <w:webHidden/>
          </w:rPr>
          <w:instrText xml:space="preserve"> PAGEREF _Toc111512580 \h </w:instrText>
        </w:r>
        <w:r>
          <w:rPr>
            <w:noProof/>
            <w:webHidden/>
          </w:rPr>
        </w:r>
        <w:r>
          <w:rPr>
            <w:noProof/>
            <w:webHidden/>
          </w:rPr>
          <w:fldChar w:fldCharType="separate"/>
        </w:r>
        <w:r>
          <w:rPr>
            <w:noProof/>
            <w:webHidden/>
          </w:rPr>
          <w:t>23</w:t>
        </w:r>
        <w:r>
          <w:rPr>
            <w:noProof/>
            <w:webHidden/>
          </w:rPr>
          <w:fldChar w:fldCharType="end"/>
        </w:r>
      </w:hyperlink>
    </w:p>
    <w:p w14:paraId="04138BD2" w14:textId="45CA9260" w:rsidR="007D641E" w:rsidRDefault="007D641E">
      <w:pPr>
        <w:pStyle w:val="TableofFigures"/>
        <w:tabs>
          <w:tab w:val="right" w:leader="dot" w:pos="9016"/>
        </w:tabs>
        <w:rPr>
          <w:rFonts w:eastAsiaTheme="minorEastAsia"/>
          <w:noProof/>
          <w:lang w:eastAsia="en-IN"/>
        </w:rPr>
      </w:pPr>
      <w:hyperlink w:anchor="_Toc111512581" w:history="1">
        <w:r w:rsidRPr="00713711">
          <w:rPr>
            <w:rStyle w:val="Hyperlink"/>
            <w:noProof/>
          </w:rPr>
          <w:t>Table 5: Story data for DM</w:t>
        </w:r>
        <w:r>
          <w:rPr>
            <w:noProof/>
            <w:webHidden/>
          </w:rPr>
          <w:tab/>
        </w:r>
        <w:r>
          <w:rPr>
            <w:noProof/>
            <w:webHidden/>
          </w:rPr>
          <w:fldChar w:fldCharType="begin"/>
        </w:r>
        <w:r>
          <w:rPr>
            <w:noProof/>
            <w:webHidden/>
          </w:rPr>
          <w:instrText xml:space="preserve"> PAGEREF _Toc111512581 \h </w:instrText>
        </w:r>
        <w:r>
          <w:rPr>
            <w:noProof/>
            <w:webHidden/>
          </w:rPr>
        </w:r>
        <w:r>
          <w:rPr>
            <w:noProof/>
            <w:webHidden/>
          </w:rPr>
          <w:fldChar w:fldCharType="separate"/>
        </w:r>
        <w:r>
          <w:rPr>
            <w:noProof/>
            <w:webHidden/>
          </w:rPr>
          <w:t>23</w:t>
        </w:r>
        <w:r>
          <w:rPr>
            <w:noProof/>
            <w:webHidden/>
          </w:rPr>
          <w:fldChar w:fldCharType="end"/>
        </w:r>
      </w:hyperlink>
    </w:p>
    <w:p w14:paraId="7CE79FE6" w14:textId="530D1906" w:rsidR="007D641E" w:rsidRDefault="007D641E">
      <w:pPr>
        <w:pStyle w:val="TableofFigures"/>
        <w:tabs>
          <w:tab w:val="right" w:leader="dot" w:pos="9016"/>
        </w:tabs>
        <w:rPr>
          <w:rFonts w:eastAsiaTheme="minorEastAsia"/>
          <w:noProof/>
          <w:lang w:eastAsia="en-IN"/>
        </w:rPr>
      </w:pPr>
      <w:hyperlink w:anchor="_Toc111512582" w:history="1">
        <w:r w:rsidRPr="00713711">
          <w:rPr>
            <w:rStyle w:val="Hyperlink"/>
            <w:b/>
            <w:bCs/>
            <w:noProof/>
          </w:rPr>
          <w:t xml:space="preserve">Table 6: </w:t>
        </w:r>
        <w:r w:rsidRPr="00713711">
          <w:rPr>
            <w:rStyle w:val="Hyperlink"/>
            <w:noProof/>
          </w:rPr>
          <w:t>Rule Data for DM</w:t>
        </w:r>
        <w:r>
          <w:rPr>
            <w:noProof/>
            <w:webHidden/>
          </w:rPr>
          <w:tab/>
        </w:r>
        <w:r>
          <w:rPr>
            <w:noProof/>
            <w:webHidden/>
          </w:rPr>
          <w:fldChar w:fldCharType="begin"/>
        </w:r>
        <w:r>
          <w:rPr>
            <w:noProof/>
            <w:webHidden/>
          </w:rPr>
          <w:instrText xml:space="preserve"> PAGEREF _Toc111512582 \h </w:instrText>
        </w:r>
        <w:r>
          <w:rPr>
            <w:noProof/>
            <w:webHidden/>
          </w:rPr>
        </w:r>
        <w:r>
          <w:rPr>
            <w:noProof/>
            <w:webHidden/>
          </w:rPr>
          <w:fldChar w:fldCharType="separate"/>
        </w:r>
        <w:r>
          <w:rPr>
            <w:noProof/>
            <w:webHidden/>
          </w:rPr>
          <w:t>24</w:t>
        </w:r>
        <w:r>
          <w:rPr>
            <w:noProof/>
            <w:webHidden/>
          </w:rPr>
          <w:fldChar w:fldCharType="end"/>
        </w:r>
      </w:hyperlink>
    </w:p>
    <w:p w14:paraId="5CEE25A0" w14:textId="239DA5B5" w:rsidR="007D641E" w:rsidRDefault="007D641E">
      <w:pPr>
        <w:pStyle w:val="TableofFigures"/>
        <w:tabs>
          <w:tab w:val="right" w:leader="dot" w:pos="9016"/>
        </w:tabs>
        <w:rPr>
          <w:rFonts w:eastAsiaTheme="minorEastAsia"/>
          <w:noProof/>
          <w:lang w:eastAsia="en-IN"/>
        </w:rPr>
      </w:pPr>
      <w:hyperlink w:anchor="_Toc111512583" w:history="1">
        <w:r w:rsidRPr="00713711">
          <w:rPr>
            <w:rStyle w:val="Hyperlink"/>
            <w:rFonts w:cstheme="minorHAnsi"/>
            <w:b/>
            <w:bCs/>
            <w:noProof/>
          </w:rPr>
          <w:t>Table 7</w:t>
        </w:r>
        <w:r>
          <w:rPr>
            <w:noProof/>
            <w:webHidden/>
          </w:rPr>
          <w:tab/>
        </w:r>
        <w:r>
          <w:rPr>
            <w:noProof/>
            <w:webHidden/>
          </w:rPr>
          <w:fldChar w:fldCharType="begin"/>
        </w:r>
        <w:r>
          <w:rPr>
            <w:noProof/>
            <w:webHidden/>
          </w:rPr>
          <w:instrText xml:space="preserve"> PAGEREF _Toc111512583 \h </w:instrText>
        </w:r>
        <w:r>
          <w:rPr>
            <w:noProof/>
            <w:webHidden/>
          </w:rPr>
        </w:r>
        <w:r>
          <w:rPr>
            <w:noProof/>
            <w:webHidden/>
          </w:rPr>
          <w:fldChar w:fldCharType="separate"/>
        </w:r>
        <w:r>
          <w:rPr>
            <w:noProof/>
            <w:webHidden/>
          </w:rPr>
          <w:t>24</w:t>
        </w:r>
        <w:r>
          <w:rPr>
            <w:noProof/>
            <w:webHidden/>
          </w:rPr>
          <w:fldChar w:fldCharType="end"/>
        </w:r>
      </w:hyperlink>
    </w:p>
    <w:p w14:paraId="37265AB2" w14:textId="2880BA69" w:rsidR="007D641E" w:rsidRDefault="007D641E">
      <w:pPr>
        <w:pStyle w:val="TableofFigures"/>
        <w:tabs>
          <w:tab w:val="right" w:leader="dot" w:pos="9016"/>
        </w:tabs>
        <w:rPr>
          <w:rFonts w:eastAsiaTheme="minorEastAsia"/>
          <w:noProof/>
          <w:lang w:eastAsia="en-IN"/>
        </w:rPr>
      </w:pPr>
      <w:hyperlink w:anchor="_Toc111512584" w:history="1">
        <w:r w:rsidRPr="00713711">
          <w:rPr>
            <w:rStyle w:val="Hyperlink"/>
            <w:noProof/>
          </w:rPr>
          <w:t>Table 8</w:t>
        </w:r>
        <w:r>
          <w:rPr>
            <w:noProof/>
            <w:webHidden/>
          </w:rPr>
          <w:tab/>
        </w:r>
        <w:r>
          <w:rPr>
            <w:noProof/>
            <w:webHidden/>
          </w:rPr>
          <w:fldChar w:fldCharType="begin"/>
        </w:r>
        <w:r>
          <w:rPr>
            <w:noProof/>
            <w:webHidden/>
          </w:rPr>
          <w:instrText xml:space="preserve"> PAGEREF _Toc111512584 \h </w:instrText>
        </w:r>
        <w:r>
          <w:rPr>
            <w:noProof/>
            <w:webHidden/>
          </w:rPr>
        </w:r>
        <w:r>
          <w:rPr>
            <w:noProof/>
            <w:webHidden/>
          </w:rPr>
          <w:fldChar w:fldCharType="separate"/>
        </w:r>
        <w:r>
          <w:rPr>
            <w:noProof/>
            <w:webHidden/>
          </w:rPr>
          <w:t>27</w:t>
        </w:r>
        <w:r>
          <w:rPr>
            <w:noProof/>
            <w:webHidden/>
          </w:rPr>
          <w:fldChar w:fldCharType="end"/>
        </w:r>
      </w:hyperlink>
    </w:p>
    <w:p w14:paraId="246B2F5C" w14:textId="557223E6" w:rsidR="00546224" w:rsidRDefault="00ED02EF">
      <w:r>
        <w:fldChar w:fldCharType="end"/>
      </w:r>
      <w:r w:rsidR="00546224">
        <w:br w:type="page"/>
      </w:r>
    </w:p>
    <w:p w14:paraId="3370B3A6" w14:textId="133198D8" w:rsidR="00787AF2" w:rsidRPr="00882E6C" w:rsidRDefault="00787AF2" w:rsidP="00882E6C">
      <w:pPr>
        <w:jc w:val="center"/>
        <w:rPr>
          <w:rFonts w:asciiTheme="majorHAnsi" w:hAnsiTheme="majorHAnsi" w:cstheme="majorHAnsi"/>
          <w:color w:val="2F5496" w:themeColor="accent1" w:themeShade="BF"/>
        </w:rPr>
      </w:pPr>
      <w:r w:rsidRPr="00882E6C">
        <w:rPr>
          <w:rFonts w:asciiTheme="majorHAnsi" w:hAnsiTheme="majorHAnsi" w:cstheme="majorHAnsi"/>
          <w:color w:val="2F5496" w:themeColor="accent1" w:themeShade="BF"/>
          <w:sz w:val="32"/>
          <w:szCs w:val="32"/>
        </w:rPr>
        <w:lastRenderedPageBreak/>
        <w:t>Abbreviations</w:t>
      </w:r>
    </w:p>
    <w:p w14:paraId="2144A27C" w14:textId="77777777" w:rsidR="00546224" w:rsidRDefault="00546224"/>
    <w:tbl>
      <w:tblPr>
        <w:tblStyle w:val="TableGrid"/>
        <w:tblW w:w="0" w:type="auto"/>
        <w:tblLook w:val="04A0" w:firstRow="1" w:lastRow="0" w:firstColumn="1" w:lastColumn="0" w:noHBand="0" w:noVBand="1"/>
      </w:tblPr>
      <w:tblGrid>
        <w:gridCol w:w="2547"/>
        <w:gridCol w:w="6469"/>
      </w:tblGrid>
      <w:tr w:rsidR="00546224" w14:paraId="383BC6D4" w14:textId="77777777" w:rsidTr="00546224">
        <w:tc>
          <w:tcPr>
            <w:tcW w:w="2547" w:type="dxa"/>
          </w:tcPr>
          <w:p w14:paraId="3D292F6A" w14:textId="549F512F" w:rsidR="00546224" w:rsidRPr="00546224" w:rsidRDefault="00546224">
            <w:pPr>
              <w:rPr>
                <w:b/>
                <w:bCs/>
              </w:rPr>
            </w:pPr>
            <w:r w:rsidRPr="00546224">
              <w:rPr>
                <w:b/>
                <w:bCs/>
              </w:rPr>
              <w:t>AI</w:t>
            </w:r>
          </w:p>
        </w:tc>
        <w:tc>
          <w:tcPr>
            <w:tcW w:w="6469" w:type="dxa"/>
          </w:tcPr>
          <w:p w14:paraId="700CDB08" w14:textId="5D8196B2" w:rsidR="00546224" w:rsidRDefault="00546224">
            <w:r>
              <w:t>Artificial Intelligence</w:t>
            </w:r>
          </w:p>
        </w:tc>
      </w:tr>
      <w:tr w:rsidR="00546224" w14:paraId="186676B5" w14:textId="77777777" w:rsidTr="00546224">
        <w:tc>
          <w:tcPr>
            <w:tcW w:w="2547" w:type="dxa"/>
          </w:tcPr>
          <w:p w14:paraId="684795D8" w14:textId="031F2361" w:rsidR="00546224" w:rsidRPr="00546224" w:rsidRDefault="00546224">
            <w:pPr>
              <w:rPr>
                <w:b/>
                <w:bCs/>
              </w:rPr>
            </w:pPr>
            <w:r>
              <w:rPr>
                <w:b/>
                <w:bCs/>
              </w:rPr>
              <w:t>NLP</w:t>
            </w:r>
          </w:p>
        </w:tc>
        <w:tc>
          <w:tcPr>
            <w:tcW w:w="6469" w:type="dxa"/>
          </w:tcPr>
          <w:p w14:paraId="1D4C6FB7" w14:textId="0FD48F3C" w:rsidR="00546224" w:rsidRDefault="00546224">
            <w:r>
              <w:t>Natural Language Processing</w:t>
            </w:r>
          </w:p>
        </w:tc>
      </w:tr>
      <w:tr w:rsidR="00546224" w14:paraId="3AD38C86" w14:textId="77777777" w:rsidTr="00546224">
        <w:tc>
          <w:tcPr>
            <w:tcW w:w="2547" w:type="dxa"/>
          </w:tcPr>
          <w:p w14:paraId="2DE4AC36" w14:textId="4384553B" w:rsidR="00546224" w:rsidRPr="00546224" w:rsidRDefault="00546224">
            <w:pPr>
              <w:rPr>
                <w:b/>
                <w:bCs/>
              </w:rPr>
            </w:pPr>
            <w:r>
              <w:rPr>
                <w:b/>
                <w:bCs/>
              </w:rPr>
              <w:t>NLU</w:t>
            </w:r>
          </w:p>
        </w:tc>
        <w:tc>
          <w:tcPr>
            <w:tcW w:w="6469" w:type="dxa"/>
          </w:tcPr>
          <w:p w14:paraId="38AF5EC5" w14:textId="0C6CAA4E" w:rsidR="00546224" w:rsidRDefault="00546224">
            <w:r>
              <w:t>Natural Language Understanding</w:t>
            </w:r>
          </w:p>
        </w:tc>
      </w:tr>
      <w:tr w:rsidR="00546224" w14:paraId="4A91D9E5" w14:textId="77777777" w:rsidTr="00546224">
        <w:tc>
          <w:tcPr>
            <w:tcW w:w="2547" w:type="dxa"/>
          </w:tcPr>
          <w:p w14:paraId="60C2CC2A" w14:textId="2D53CE4E" w:rsidR="00546224" w:rsidRPr="00546224" w:rsidRDefault="00546224">
            <w:pPr>
              <w:rPr>
                <w:b/>
                <w:bCs/>
              </w:rPr>
            </w:pPr>
            <w:r>
              <w:rPr>
                <w:b/>
                <w:bCs/>
              </w:rPr>
              <w:t>NLG</w:t>
            </w:r>
          </w:p>
        </w:tc>
        <w:tc>
          <w:tcPr>
            <w:tcW w:w="6469" w:type="dxa"/>
          </w:tcPr>
          <w:p w14:paraId="2C1F5F25" w14:textId="5323FF1C" w:rsidR="00546224" w:rsidRDefault="00546224">
            <w:r>
              <w:t>Natural Language Generation</w:t>
            </w:r>
          </w:p>
        </w:tc>
      </w:tr>
      <w:tr w:rsidR="00546224" w14:paraId="229ADE14" w14:textId="77777777" w:rsidTr="00546224">
        <w:tc>
          <w:tcPr>
            <w:tcW w:w="2547" w:type="dxa"/>
          </w:tcPr>
          <w:p w14:paraId="5860FCA8" w14:textId="247198B4" w:rsidR="00546224" w:rsidRPr="00546224" w:rsidRDefault="00C00097">
            <w:pPr>
              <w:rPr>
                <w:b/>
                <w:bCs/>
              </w:rPr>
            </w:pPr>
            <w:r>
              <w:rPr>
                <w:b/>
                <w:bCs/>
              </w:rPr>
              <w:t>RNN</w:t>
            </w:r>
          </w:p>
        </w:tc>
        <w:tc>
          <w:tcPr>
            <w:tcW w:w="6469" w:type="dxa"/>
          </w:tcPr>
          <w:p w14:paraId="1BC9AA66" w14:textId="57762179" w:rsidR="00546224" w:rsidRDefault="00C00097">
            <w:r>
              <w:t>Recurrent Neural Network</w:t>
            </w:r>
          </w:p>
        </w:tc>
      </w:tr>
      <w:tr w:rsidR="00C00097" w14:paraId="0107FA4A" w14:textId="77777777" w:rsidTr="00546224">
        <w:tc>
          <w:tcPr>
            <w:tcW w:w="2547" w:type="dxa"/>
          </w:tcPr>
          <w:p w14:paraId="355529AB" w14:textId="33230C03" w:rsidR="00C00097" w:rsidRDefault="00C00097">
            <w:pPr>
              <w:rPr>
                <w:b/>
                <w:bCs/>
              </w:rPr>
            </w:pPr>
            <w:r>
              <w:rPr>
                <w:b/>
                <w:bCs/>
              </w:rPr>
              <w:t>NN</w:t>
            </w:r>
          </w:p>
        </w:tc>
        <w:tc>
          <w:tcPr>
            <w:tcW w:w="6469" w:type="dxa"/>
          </w:tcPr>
          <w:p w14:paraId="1F2C4962" w14:textId="62F47695" w:rsidR="00C00097" w:rsidRDefault="00C00097">
            <w:r>
              <w:t>Neural Network</w:t>
            </w:r>
          </w:p>
        </w:tc>
      </w:tr>
      <w:tr w:rsidR="00C00097" w14:paraId="4BA42BE5" w14:textId="77777777" w:rsidTr="00546224">
        <w:tc>
          <w:tcPr>
            <w:tcW w:w="2547" w:type="dxa"/>
          </w:tcPr>
          <w:p w14:paraId="74CB21A3" w14:textId="2B706177" w:rsidR="00C00097" w:rsidRDefault="00C00097">
            <w:pPr>
              <w:rPr>
                <w:b/>
                <w:bCs/>
              </w:rPr>
            </w:pPr>
            <w:r>
              <w:rPr>
                <w:b/>
                <w:bCs/>
              </w:rPr>
              <w:t>ML</w:t>
            </w:r>
          </w:p>
        </w:tc>
        <w:tc>
          <w:tcPr>
            <w:tcW w:w="6469" w:type="dxa"/>
          </w:tcPr>
          <w:p w14:paraId="2FD64F12" w14:textId="44F5365F" w:rsidR="00C00097" w:rsidRDefault="00C00097">
            <w:r>
              <w:t>Machine Learning</w:t>
            </w:r>
          </w:p>
        </w:tc>
      </w:tr>
      <w:tr w:rsidR="00C00097" w14:paraId="0D368D55" w14:textId="77777777" w:rsidTr="0061236C">
        <w:trPr>
          <w:trHeight w:val="54"/>
        </w:trPr>
        <w:tc>
          <w:tcPr>
            <w:tcW w:w="2547" w:type="dxa"/>
          </w:tcPr>
          <w:p w14:paraId="52598815" w14:textId="14C30444" w:rsidR="00C00097" w:rsidRDefault="00C00097">
            <w:pPr>
              <w:rPr>
                <w:b/>
                <w:bCs/>
              </w:rPr>
            </w:pPr>
            <w:r>
              <w:rPr>
                <w:b/>
                <w:bCs/>
              </w:rPr>
              <w:t>DL</w:t>
            </w:r>
          </w:p>
        </w:tc>
        <w:tc>
          <w:tcPr>
            <w:tcW w:w="6469" w:type="dxa"/>
          </w:tcPr>
          <w:p w14:paraId="4FC68058" w14:textId="38655103" w:rsidR="00C00097" w:rsidRDefault="00C00097">
            <w:r>
              <w:t>Deep Learning</w:t>
            </w:r>
          </w:p>
        </w:tc>
      </w:tr>
      <w:tr w:rsidR="00C00097" w14:paraId="54C4AB7F" w14:textId="77777777" w:rsidTr="00546224">
        <w:tc>
          <w:tcPr>
            <w:tcW w:w="2547" w:type="dxa"/>
          </w:tcPr>
          <w:p w14:paraId="6B259035" w14:textId="3FB24159" w:rsidR="00C00097" w:rsidRDefault="00C00097">
            <w:pPr>
              <w:rPr>
                <w:b/>
                <w:bCs/>
              </w:rPr>
            </w:pPr>
            <w:r>
              <w:rPr>
                <w:b/>
                <w:bCs/>
              </w:rPr>
              <w:t>HMM</w:t>
            </w:r>
          </w:p>
        </w:tc>
        <w:tc>
          <w:tcPr>
            <w:tcW w:w="6469" w:type="dxa"/>
          </w:tcPr>
          <w:p w14:paraId="1B1A2330" w14:textId="3B9FCFF1" w:rsidR="00C00097" w:rsidRDefault="00C00097">
            <w:r>
              <w:t>Hidden Markov Model</w:t>
            </w:r>
          </w:p>
        </w:tc>
      </w:tr>
      <w:tr w:rsidR="00C00097" w14:paraId="7715D868" w14:textId="77777777" w:rsidTr="00546224">
        <w:tc>
          <w:tcPr>
            <w:tcW w:w="2547" w:type="dxa"/>
          </w:tcPr>
          <w:p w14:paraId="2B22823A" w14:textId="2D16E367" w:rsidR="00C00097" w:rsidRDefault="00C00097">
            <w:pPr>
              <w:rPr>
                <w:b/>
                <w:bCs/>
              </w:rPr>
            </w:pPr>
            <w:r>
              <w:rPr>
                <w:b/>
                <w:bCs/>
              </w:rPr>
              <w:t>POS</w:t>
            </w:r>
          </w:p>
        </w:tc>
        <w:tc>
          <w:tcPr>
            <w:tcW w:w="6469" w:type="dxa"/>
          </w:tcPr>
          <w:p w14:paraId="65EAADAE" w14:textId="782DDF81" w:rsidR="00C00097" w:rsidRDefault="00C00097">
            <w:r>
              <w:t>Part-of-speech</w:t>
            </w:r>
          </w:p>
        </w:tc>
      </w:tr>
      <w:tr w:rsidR="0097674A" w14:paraId="327FF8FC" w14:textId="77777777" w:rsidTr="00546224">
        <w:tc>
          <w:tcPr>
            <w:tcW w:w="2547" w:type="dxa"/>
          </w:tcPr>
          <w:p w14:paraId="76EC0516" w14:textId="781667AB" w:rsidR="0097674A" w:rsidRDefault="0097674A">
            <w:pPr>
              <w:rPr>
                <w:b/>
                <w:bCs/>
              </w:rPr>
            </w:pPr>
            <w:r>
              <w:rPr>
                <w:b/>
                <w:bCs/>
              </w:rPr>
              <w:t>LSTM</w:t>
            </w:r>
          </w:p>
        </w:tc>
        <w:tc>
          <w:tcPr>
            <w:tcW w:w="6469" w:type="dxa"/>
          </w:tcPr>
          <w:p w14:paraId="578C0A9C" w14:textId="10E55029" w:rsidR="0097674A" w:rsidRDefault="00D24D8D">
            <w:r>
              <w:t>L</w:t>
            </w:r>
            <w:r w:rsidR="0097674A" w:rsidRPr="00837F0B">
              <w:t xml:space="preserve">ong </w:t>
            </w:r>
            <w:r>
              <w:t>S</w:t>
            </w:r>
            <w:r w:rsidR="0097674A" w:rsidRPr="00837F0B">
              <w:t>hort-</w:t>
            </w:r>
            <w:r>
              <w:t>T</w:t>
            </w:r>
            <w:r w:rsidR="0097674A" w:rsidRPr="00837F0B">
              <w:t xml:space="preserve">erm </w:t>
            </w:r>
            <w:r>
              <w:t>M</w:t>
            </w:r>
            <w:r w:rsidR="0097674A" w:rsidRPr="00837F0B">
              <w:t xml:space="preserve">emory </w:t>
            </w:r>
          </w:p>
        </w:tc>
      </w:tr>
      <w:tr w:rsidR="0097674A" w14:paraId="601821C3" w14:textId="77777777" w:rsidTr="00546224">
        <w:tc>
          <w:tcPr>
            <w:tcW w:w="2547" w:type="dxa"/>
          </w:tcPr>
          <w:p w14:paraId="12DC3AD9" w14:textId="4654D4C4" w:rsidR="0097674A" w:rsidRDefault="0097674A">
            <w:pPr>
              <w:rPr>
                <w:b/>
                <w:bCs/>
              </w:rPr>
            </w:pPr>
            <w:r>
              <w:rPr>
                <w:b/>
                <w:bCs/>
              </w:rPr>
              <w:t>BERT</w:t>
            </w:r>
          </w:p>
        </w:tc>
        <w:tc>
          <w:tcPr>
            <w:tcW w:w="6469" w:type="dxa"/>
          </w:tcPr>
          <w:p w14:paraId="25CA61D6" w14:textId="7E060EE0" w:rsidR="0097674A" w:rsidRPr="00837F0B" w:rsidRDefault="00D24D8D">
            <w:r w:rsidRPr="00D24D8D">
              <w:t>Bidirectional Encoder Representations from Transformers</w:t>
            </w:r>
          </w:p>
        </w:tc>
      </w:tr>
      <w:tr w:rsidR="0097674A" w14:paraId="0E07EE2C" w14:textId="77777777" w:rsidTr="00546224">
        <w:tc>
          <w:tcPr>
            <w:tcW w:w="2547" w:type="dxa"/>
          </w:tcPr>
          <w:p w14:paraId="295F04A1" w14:textId="2F8B0F61" w:rsidR="0097674A" w:rsidRDefault="0097674A">
            <w:pPr>
              <w:rPr>
                <w:b/>
                <w:bCs/>
              </w:rPr>
            </w:pPr>
            <w:r>
              <w:rPr>
                <w:b/>
                <w:bCs/>
              </w:rPr>
              <w:t>GPT</w:t>
            </w:r>
          </w:p>
        </w:tc>
        <w:tc>
          <w:tcPr>
            <w:tcW w:w="6469" w:type="dxa"/>
          </w:tcPr>
          <w:p w14:paraId="3D415288" w14:textId="18F816DE" w:rsidR="0097674A" w:rsidRPr="00837F0B" w:rsidRDefault="00D24D8D">
            <w:r w:rsidRPr="00D24D8D">
              <w:t>Generative Pre-trained Transformer</w:t>
            </w:r>
          </w:p>
        </w:tc>
      </w:tr>
      <w:tr w:rsidR="0097674A" w14:paraId="29A5BF51" w14:textId="77777777" w:rsidTr="00546224">
        <w:tc>
          <w:tcPr>
            <w:tcW w:w="2547" w:type="dxa"/>
          </w:tcPr>
          <w:p w14:paraId="67A28BD3" w14:textId="23EE7CBD" w:rsidR="0097674A" w:rsidRDefault="0097674A">
            <w:pPr>
              <w:rPr>
                <w:b/>
                <w:bCs/>
              </w:rPr>
            </w:pPr>
            <w:r>
              <w:rPr>
                <w:b/>
                <w:bCs/>
              </w:rPr>
              <w:t>CNN</w:t>
            </w:r>
          </w:p>
        </w:tc>
        <w:tc>
          <w:tcPr>
            <w:tcW w:w="6469" w:type="dxa"/>
          </w:tcPr>
          <w:p w14:paraId="61DB0042" w14:textId="27D9F458" w:rsidR="0097674A" w:rsidRPr="00837F0B" w:rsidRDefault="00D24D8D">
            <w:r>
              <w:t>Convolutional Neural Network</w:t>
            </w:r>
          </w:p>
        </w:tc>
      </w:tr>
      <w:tr w:rsidR="00D24D8D" w14:paraId="542F7D24" w14:textId="77777777" w:rsidTr="00546224">
        <w:tc>
          <w:tcPr>
            <w:tcW w:w="2547" w:type="dxa"/>
          </w:tcPr>
          <w:p w14:paraId="7837FD16" w14:textId="1E987287" w:rsidR="00D24D8D" w:rsidRDefault="00D24D8D">
            <w:pPr>
              <w:rPr>
                <w:b/>
                <w:bCs/>
              </w:rPr>
            </w:pPr>
            <w:r>
              <w:rPr>
                <w:b/>
                <w:bCs/>
              </w:rPr>
              <w:t>FAQ</w:t>
            </w:r>
          </w:p>
        </w:tc>
        <w:tc>
          <w:tcPr>
            <w:tcW w:w="6469" w:type="dxa"/>
          </w:tcPr>
          <w:p w14:paraId="16F51B92" w14:textId="13F21D98" w:rsidR="00D24D8D" w:rsidRPr="00837F0B" w:rsidRDefault="00D24D8D">
            <w:r>
              <w:t>Frequently Asked Questions</w:t>
            </w:r>
          </w:p>
        </w:tc>
      </w:tr>
      <w:tr w:rsidR="00D24D8D" w14:paraId="5C54064F" w14:textId="77777777" w:rsidTr="00546224">
        <w:tc>
          <w:tcPr>
            <w:tcW w:w="2547" w:type="dxa"/>
          </w:tcPr>
          <w:p w14:paraId="2477DE7B" w14:textId="6E6C2CAE" w:rsidR="00D24D8D" w:rsidRDefault="00D24D8D">
            <w:pPr>
              <w:rPr>
                <w:b/>
                <w:bCs/>
              </w:rPr>
            </w:pPr>
            <w:r>
              <w:rPr>
                <w:b/>
                <w:bCs/>
              </w:rPr>
              <w:t>ASR</w:t>
            </w:r>
          </w:p>
        </w:tc>
        <w:tc>
          <w:tcPr>
            <w:tcW w:w="6469" w:type="dxa"/>
          </w:tcPr>
          <w:p w14:paraId="259EE8C1" w14:textId="3FC3D45E" w:rsidR="00D24D8D" w:rsidRDefault="00D24D8D">
            <w:r>
              <w:t>Automated Speech Recognition</w:t>
            </w:r>
          </w:p>
        </w:tc>
      </w:tr>
      <w:tr w:rsidR="00D24D8D" w14:paraId="39DC4345" w14:textId="77777777" w:rsidTr="00546224">
        <w:tc>
          <w:tcPr>
            <w:tcW w:w="2547" w:type="dxa"/>
          </w:tcPr>
          <w:p w14:paraId="56D29F5D" w14:textId="6D73F1D2" w:rsidR="00D24D8D" w:rsidRDefault="00D24D8D">
            <w:pPr>
              <w:rPr>
                <w:b/>
                <w:bCs/>
              </w:rPr>
            </w:pPr>
            <w:r>
              <w:rPr>
                <w:b/>
                <w:bCs/>
              </w:rPr>
              <w:t>DM</w:t>
            </w:r>
          </w:p>
        </w:tc>
        <w:tc>
          <w:tcPr>
            <w:tcW w:w="6469" w:type="dxa"/>
          </w:tcPr>
          <w:p w14:paraId="69388F3F" w14:textId="7245715A" w:rsidR="00D24D8D" w:rsidRDefault="00D24D8D">
            <w:r>
              <w:t>Dialogue Management</w:t>
            </w:r>
          </w:p>
        </w:tc>
      </w:tr>
      <w:tr w:rsidR="00D24D8D" w14:paraId="7C3552E0" w14:textId="77777777" w:rsidTr="00546224">
        <w:tc>
          <w:tcPr>
            <w:tcW w:w="2547" w:type="dxa"/>
          </w:tcPr>
          <w:p w14:paraId="13D1DF23" w14:textId="338ECD7B" w:rsidR="00D24D8D" w:rsidRDefault="00D24D8D">
            <w:pPr>
              <w:rPr>
                <w:b/>
                <w:bCs/>
              </w:rPr>
            </w:pPr>
            <w:r>
              <w:rPr>
                <w:b/>
                <w:bCs/>
              </w:rPr>
              <w:t>TTS</w:t>
            </w:r>
          </w:p>
        </w:tc>
        <w:tc>
          <w:tcPr>
            <w:tcW w:w="6469" w:type="dxa"/>
          </w:tcPr>
          <w:p w14:paraId="7569F051" w14:textId="2F3DBDB5" w:rsidR="00D24D8D" w:rsidRDefault="00D24D8D">
            <w:r>
              <w:t>Text to speech</w:t>
            </w:r>
          </w:p>
        </w:tc>
      </w:tr>
      <w:tr w:rsidR="00342F81" w14:paraId="48875FB9" w14:textId="77777777" w:rsidTr="00546224">
        <w:tc>
          <w:tcPr>
            <w:tcW w:w="2547" w:type="dxa"/>
          </w:tcPr>
          <w:p w14:paraId="5D0B4546" w14:textId="45D90AE1" w:rsidR="00342F81" w:rsidRDefault="00342F81">
            <w:pPr>
              <w:rPr>
                <w:b/>
                <w:bCs/>
              </w:rPr>
            </w:pPr>
            <w:r>
              <w:rPr>
                <w:b/>
                <w:bCs/>
              </w:rPr>
              <w:t>NER</w:t>
            </w:r>
          </w:p>
        </w:tc>
        <w:tc>
          <w:tcPr>
            <w:tcW w:w="6469" w:type="dxa"/>
          </w:tcPr>
          <w:p w14:paraId="146D84AB" w14:textId="1B81561B" w:rsidR="00342F81" w:rsidRDefault="00342F81">
            <w:r>
              <w:t>Named Entity Recognition</w:t>
            </w:r>
          </w:p>
        </w:tc>
      </w:tr>
    </w:tbl>
    <w:p w14:paraId="5E9F2057" w14:textId="77777777" w:rsidR="00FB04EB" w:rsidRDefault="00FB04EB">
      <w:pPr>
        <w:sectPr w:rsidR="00FB04EB" w:rsidSect="00716E16">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start="1"/>
          <w:cols w:space="708"/>
          <w:titlePg/>
          <w:docGrid w:linePitch="360"/>
        </w:sectPr>
      </w:pPr>
    </w:p>
    <w:p w14:paraId="30193F01" w14:textId="31ECA437" w:rsidR="001F277C" w:rsidRDefault="00125FF4" w:rsidP="001F277C">
      <w:pPr>
        <w:pStyle w:val="Heading1"/>
      </w:pPr>
      <w:bookmarkStart w:id="0" w:name="_Toc111512512"/>
      <w:r>
        <w:lastRenderedPageBreak/>
        <w:t>Introduction</w:t>
      </w:r>
      <w:bookmarkEnd w:id="0"/>
    </w:p>
    <w:p w14:paraId="46AB7066" w14:textId="77BFA8A0" w:rsidR="00786942" w:rsidRDefault="001F277C" w:rsidP="00961DBA">
      <w:bookmarkStart w:id="1" w:name="_Hlk110019345"/>
      <w:r>
        <w:t xml:space="preserve">Conversational Artificial Intelligence (AI) is </w:t>
      </w:r>
      <w:r w:rsidR="00967CAF">
        <w:t xml:space="preserve">a </w:t>
      </w:r>
      <w:r>
        <w:t>s</w:t>
      </w:r>
      <w:r w:rsidR="00967CAF">
        <w:t xml:space="preserve">ystem </w:t>
      </w:r>
      <w:r>
        <w:t>that primarily makes use of techniques from the natural language processing field of artificial intelligence</w:t>
      </w:r>
      <w:r w:rsidR="00967CAF">
        <w:t xml:space="preserve"> and machine learning techniques to generate</w:t>
      </w:r>
      <w:r w:rsidR="001434A5">
        <w:t xml:space="preserve"> humanly </w:t>
      </w:r>
      <w:r w:rsidR="00967CAF">
        <w:t>interactions with the system.</w:t>
      </w:r>
      <w:r w:rsidR="001434A5">
        <w:t xml:space="preserve"> When combined with state</w:t>
      </w:r>
      <w:r w:rsidR="00786942">
        <w:t>-of-the-</w:t>
      </w:r>
      <w:r w:rsidR="001434A5">
        <w:t xml:space="preserve">art interaction techniques, interacting with these systems </w:t>
      </w:r>
      <w:r w:rsidR="00786942">
        <w:t>is</w:t>
      </w:r>
      <w:r w:rsidR="001434A5">
        <w:t xml:space="preserve"> as i</w:t>
      </w:r>
      <w:r w:rsidR="00786942">
        <w:t>f</w:t>
      </w:r>
      <w:r w:rsidR="001434A5">
        <w:t xml:space="preserve"> </w:t>
      </w:r>
      <w:r w:rsidR="001B2C0D">
        <w:t>users</w:t>
      </w:r>
      <w:r w:rsidR="001434A5">
        <w:t xml:space="preserve"> are interacting with other humans.  </w:t>
      </w:r>
    </w:p>
    <w:p w14:paraId="6655C33D" w14:textId="335CADFC" w:rsidR="00786942" w:rsidRDefault="001831B7" w:rsidP="00F40F21">
      <w:r>
        <w:t xml:space="preserve">Kong </w:t>
      </w:r>
      <w:r>
        <w:fldChar w:fldCharType="begin"/>
      </w:r>
      <w:r>
        <w:instrText xml:space="preserve"> ADDIN EN.CITE &lt;EndNote&gt;&lt;Cite ExcludeAuth="1"&gt;&lt;Author&gt;Kong&lt;/Author&gt;&lt;Year&gt;2021&lt;/Year&gt;&lt;RecNum&gt;159&lt;/RecNum&gt;&lt;DisplayText&gt;(2021)&lt;/DisplayText&gt;&lt;record&gt;&lt;rec-number&gt;159&lt;/rec-number&gt;&lt;foreign-keys&gt;&lt;key app="EN" db-id="f2trs2pseazrd7e25vqxfzxwz5ve9v0vdsxx" timestamp="1659989435" guid="8ef767ba-fbf9-4e93-a115-7bf936a44324"&gt;159&lt;/key&gt;&lt;/foreign-keys&gt;&lt;ref-type name="Book"&gt;6&lt;/ref-type&gt;&lt;contributors&gt;&lt;authors&gt;&lt;author&gt;Xiaoquan Kong&lt;/author&gt;&lt;author&gt;Guan Wang&lt;/author&gt;&lt;author&gt;Alan Nichol&lt;/author&gt;&lt;/authors&gt;&lt;/contributors&gt;&lt;titles&gt;&lt;title&gt;Conversational AI with Rasa: Build, Test, and Deploy AI-powered, Enterprise-grade Virtual Assistants and Chatbots&lt;/title&gt;&lt;/titles&gt;&lt;dates&gt;&lt;year&gt;2021&lt;/year&gt;&lt;/dates&gt;&lt;publisher&gt;Packt Publishing&lt;/publisher&gt;&lt;isbn&gt;978-1-80107-705-7&lt;/isbn&gt;&lt;urls&gt;&lt;/urls&gt;&lt;/record&gt;&lt;/Cite&gt;&lt;/EndNote&gt;</w:instrText>
      </w:r>
      <w:r>
        <w:fldChar w:fldCharType="separate"/>
      </w:r>
      <w:r>
        <w:rPr>
          <w:noProof/>
        </w:rPr>
        <w:t>(2021)</w:t>
      </w:r>
      <w:r>
        <w:fldChar w:fldCharType="end"/>
      </w:r>
      <w:r>
        <w:t xml:space="preserve"> </w:t>
      </w:r>
      <w:r w:rsidR="005F332C">
        <w:t xml:space="preserve">argues that </w:t>
      </w:r>
      <w:r w:rsidR="00786942">
        <w:t xml:space="preserve">voice-based and conversation-based interactions are poised to replace the traditional web-based or command-line interfaces in many applications. Interactions with digital systems are becoming more natural. Applications of these intelligent systems are pervasive and getting adopted rapidly. </w:t>
      </w:r>
    </w:p>
    <w:p w14:paraId="04FF4693" w14:textId="6E87CC5D" w:rsidR="00AF28DC" w:rsidRDefault="00AC2723" w:rsidP="00F40F21">
      <w:r>
        <w:t xml:space="preserve">A </w:t>
      </w:r>
      <w:r w:rsidR="00967CAF">
        <w:t>Conversational AI</w:t>
      </w:r>
      <w:r>
        <w:t xml:space="preserve"> agent</w:t>
      </w:r>
      <w:r w:rsidR="00967CAF">
        <w:t xml:space="preserve"> also </w:t>
      </w:r>
      <w:r>
        <w:t>referred</w:t>
      </w:r>
      <w:r w:rsidR="00967CAF">
        <w:t xml:space="preserve"> </w:t>
      </w:r>
      <w:r>
        <w:t xml:space="preserve">to </w:t>
      </w:r>
      <w:r w:rsidR="00967CAF">
        <w:t xml:space="preserve">as </w:t>
      </w:r>
      <w:r>
        <w:t xml:space="preserve">a </w:t>
      </w:r>
      <w:r w:rsidR="00967CAF">
        <w:t>chatbot</w:t>
      </w:r>
      <w:r w:rsidR="001831B7">
        <w:t xml:space="preserve"> </w:t>
      </w:r>
      <w:r>
        <w:t xml:space="preserve">is a </w:t>
      </w:r>
      <w:r w:rsidR="00967CAF">
        <w:t>system that use</w:t>
      </w:r>
      <w:r>
        <w:t>s</w:t>
      </w:r>
      <w:r w:rsidR="00967CAF">
        <w:t xml:space="preserve"> full conversational dialogue to accomplish one or more tasks. Command interpreters use enough dialogue to interpret and execute a single command. Event classifiers just read the message and perform an action based on the content. </w:t>
      </w:r>
      <w:r w:rsidR="00786942">
        <w:t>Enhancing customer buying experience using guided conversation (chatbots), using natural language or voice interface to interact with devices (command interpreter) or sorting emails into folders (event classification) are representative examples of how AI assistants are changing the world around us</w:t>
      </w:r>
      <w:r w:rsidR="009E7392">
        <w:t xml:space="preserve"> </w:t>
      </w:r>
      <w:r w:rsidR="009E7392">
        <w:fldChar w:fldCharType="begin"/>
      </w:r>
      <w:r w:rsidR="005F332C">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Andrew Freed&lt;/author&gt;&lt;/authors&gt;&lt;/contributors&gt;&lt;titles&gt;&lt;title&gt;Conversational AI&lt;/title&gt;&lt;/titles&gt;&lt;dates&gt;&lt;year&gt;2021&lt;/year&gt;&lt;/dates&gt;&lt;publisher&gt;Manning Publications Co.&lt;/publisher&gt;&lt;isbn&gt;9781617298837&lt;/isbn&gt;&lt;urls&gt;&lt;/urls&gt;&lt;/record&gt;&lt;/Cite&gt;&lt;/EndNote&gt;</w:instrText>
      </w:r>
      <w:r w:rsidR="009E7392">
        <w:fldChar w:fldCharType="separate"/>
      </w:r>
      <w:r w:rsidR="009E7392">
        <w:rPr>
          <w:noProof/>
        </w:rPr>
        <w:t>(Freed, 2021)</w:t>
      </w:r>
      <w:r w:rsidR="009E7392">
        <w:fldChar w:fldCharType="end"/>
      </w:r>
      <w:r w:rsidR="00786942">
        <w:t>.</w:t>
      </w:r>
    </w:p>
    <w:p w14:paraId="54444EEC" w14:textId="05360F5E" w:rsidR="00AF28DC" w:rsidRPr="00AF28DC" w:rsidRDefault="00AF28DC" w:rsidP="00F40F21">
      <w:r>
        <w:t>Conversational AI provides convenient</w:t>
      </w:r>
      <w:r w:rsidR="00B43170">
        <w:t xml:space="preserve"> interactions</w:t>
      </w:r>
      <w:r>
        <w:t xml:space="preserve">, </w:t>
      </w:r>
      <w:r w:rsidR="00B43170">
        <w:t xml:space="preserve">is more </w:t>
      </w:r>
      <w:r>
        <w:t>effective and efficient and hence is important to adopt.</w:t>
      </w:r>
      <w:r w:rsidR="00090E13">
        <w:t xml:space="preserve"> </w:t>
      </w:r>
    </w:p>
    <w:bookmarkEnd w:id="1"/>
    <w:p w14:paraId="6BA3673C" w14:textId="2C92CA87" w:rsidR="00AF28DC" w:rsidRDefault="00AF28DC" w:rsidP="00F40F21">
      <w:pPr>
        <w:spacing w:after="0" w:line="240" w:lineRule="auto"/>
        <w:rPr>
          <w:rFonts w:ascii="Calibri" w:eastAsia="Times New Roman" w:hAnsi="Calibri" w:cs="Calibri"/>
          <w:lang w:eastAsia="en-IN"/>
        </w:rPr>
      </w:pPr>
      <w:r>
        <w:rPr>
          <w:rFonts w:ascii="Calibri" w:eastAsia="Times New Roman" w:hAnsi="Calibri" w:cs="Calibri"/>
          <w:lang w:eastAsia="en-IN"/>
        </w:rPr>
        <w:tab/>
      </w:r>
    </w:p>
    <w:p w14:paraId="2C958C4C" w14:textId="05F83044" w:rsidR="00AC2723" w:rsidRPr="00AC2723" w:rsidRDefault="001F277C" w:rsidP="00F40F21">
      <w:pPr>
        <w:pStyle w:val="Heading2"/>
      </w:pPr>
      <w:bookmarkStart w:id="2" w:name="_Toc111512513"/>
      <w:r w:rsidRPr="00AC2723">
        <w:t>Importance of the project</w:t>
      </w:r>
      <w:bookmarkEnd w:id="2"/>
    </w:p>
    <w:p w14:paraId="6F474921" w14:textId="77777777" w:rsidR="00AC2723" w:rsidRPr="00AC2723" w:rsidRDefault="00AC2723" w:rsidP="00F40F21">
      <w:pPr>
        <w:spacing w:after="0" w:line="240" w:lineRule="auto"/>
        <w:textAlignment w:val="center"/>
        <w:rPr>
          <w:rFonts w:ascii="Calibri" w:eastAsia="Times New Roman" w:hAnsi="Calibri" w:cs="Calibri"/>
          <w:lang w:eastAsia="en-IN"/>
        </w:rPr>
      </w:pPr>
    </w:p>
    <w:p w14:paraId="0F51FA05" w14:textId="08F64245" w:rsidR="00AC2723" w:rsidRPr="00AC2723" w:rsidRDefault="00652C9F" w:rsidP="00F40F21">
      <w:pPr>
        <w:shd w:val="clear" w:color="auto" w:fill="FFFFFF"/>
        <w:spacing w:after="360" w:line="240" w:lineRule="auto"/>
        <w:rPr>
          <w:rFonts w:ascii="Noto Serif" w:eastAsia="Times New Roman" w:hAnsi="Noto Serif" w:cs="Noto Serif"/>
          <w:i/>
          <w:iCs/>
          <w:color w:val="3D3B49"/>
          <w:sz w:val="20"/>
          <w:szCs w:val="20"/>
          <w:lang w:eastAsia="en-IN"/>
        </w:rPr>
      </w:pPr>
      <w:r>
        <w:rPr>
          <w:rFonts w:ascii="Noto Serif" w:eastAsia="Times New Roman" w:hAnsi="Noto Serif" w:cs="Noto Serif"/>
          <w:i/>
          <w:iCs/>
          <w:color w:val="3D3B49"/>
          <w:sz w:val="20"/>
          <w:szCs w:val="20"/>
          <w:lang w:eastAsia="en-IN"/>
        </w:rPr>
        <w:t>“</w:t>
      </w:r>
      <w:r w:rsidR="00AC2723" w:rsidRPr="00AC2723">
        <w:rPr>
          <w:rFonts w:ascii="Noto Serif" w:eastAsia="Times New Roman" w:hAnsi="Noto Serif" w:cs="Noto Serif"/>
          <w:i/>
          <w:iCs/>
          <w:color w:val="3D3B49"/>
          <w:sz w:val="20"/>
          <w:szCs w:val="20"/>
          <w:lang w:eastAsia="en-IN"/>
        </w:rPr>
        <w:t>Don’t become a mere recorder of facts, but try to penetrate the mystery of their origin.</w:t>
      </w:r>
      <w:r>
        <w:rPr>
          <w:rFonts w:ascii="Noto Serif" w:eastAsia="Times New Roman" w:hAnsi="Noto Serif" w:cs="Noto Serif"/>
          <w:i/>
          <w:iCs/>
          <w:color w:val="3D3B49"/>
          <w:sz w:val="20"/>
          <w:szCs w:val="20"/>
          <w:lang w:eastAsia="en-IN"/>
        </w:rPr>
        <w:t>”</w:t>
      </w:r>
    </w:p>
    <w:p w14:paraId="5037E8E4" w14:textId="247807EE" w:rsidR="00AC2723" w:rsidRPr="005A06D8" w:rsidRDefault="00AC2723" w:rsidP="005A06D8">
      <w:pPr>
        <w:pStyle w:val="ListParagraph"/>
        <w:numPr>
          <w:ilvl w:val="0"/>
          <w:numId w:val="48"/>
        </w:numPr>
        <w:shd w:val="clear" w:color="auto" w:fill="FFFFFF"/>
        <w:spacing w:after="360" w:line="240" w:lineRule="auto"/>
        <w:rPr>
          <w:rFonts w:ascii="Noto Serif" w:eastAsia="Times New Roman" w:hAnsi="Noto Serif" w:cs="Noto Serif"/>
          <w:i/>
          <w:iCs/>
          <w:color w:val="3D3B49"/>
          <w:sz w:val="20"/>
          <w:szCs w:val="20"/>
          <w:lang w:eastAsia="en-IN"/>
        </w:rPr>
      </w:pPr>
      <w:r w:rsidRPr="005A06D8">
        <w:rPr>
          <w:rFonts w:ascii="Noto Serif" w:eastAsia="Times New Roman" w:hAnsi="Noto Serif" w:cs="Noto Serif"/>
          <w:i/>
          <w:iCs/>
          <w:color w:val="3D3B49"/>
          <w:sz w:val="20"/>
          <w:szCs w:val="20"/>
          <w:lang w:eastAsia="en-IN"/>
        </w:rPr>
        <w:t>Ivan Pavlov</w:t>
      </w:r>
    </w:p>
    <w:p w14:paraId="0420FBB6" w14:textId="0B0457E1" w:rsidR="00AC2723" w:rsidRPr="00421D54" w:rsidRDefault="00AC2723" w:rsidP="00F40F21">
      <w:r w:rsidRPr="00421D54">
        <w:t xml:space="preserve">As discussed by </w:t>
      </w:r>
      <w:r w:rsidRPr="00421D54">
        <w:fldChar w:fldCharType="begin"/>
      </w:r>
      <w:r w:rsidR="0032027E">
        <w:instrText xml:space="preserve"> ADDIN EN.CITE &lt;EndNote&gt;&lt;Cite&gt;&lt;Author&gt;Palash Goyal&lt;/Author&gt;&lt;Year&gt;2018&lt;/Year&gt;&lt;RecNum&gt;157&lt;/RecNum&gt;&lt;DisplayText&gt;(Palash Goyal, 2018)&lt;/DisplayText&gt;&lt;record&gt;&lt;rec-number&gt;157&lt;/rec-number&gt;&lt;foreign-keys&gt;&lt;key app="EN" db-id="f2trs2pseazrd7e25vqxfzxwz5ve9v0vdsxx" timestamp="1659694227" guid="00deb4e3-ec99-4a69-ad20-0f569851aacd"&gt;157&lt;/key&gt;&lt;/foreign-keys&gt;&lt;ref-type name="Book"&gt;6&lt;/ref-type&gt;&lt;contributors&gt;&lt;authors&gt;&lt;author&gt;Palash Goyal, Sumit Pandey, Karan Jain&lt;/author&gt;&lt;/authors&gt;&lt;/contributors&gt;&lt;titles&gt;&lt;title&gt;Deep Learning for Natural Language Processing: Creating Neural Networks with Python&lt;/title&gt;&lt;/titles&gt;&lt;dates&gt;&lt;year&gt;2018&lt;/year&gt;&lt;/dates&gt;&lt;publisher&gt;Apress&lt;/publisher&gt;&lt;urls&gt;&lt;/urls&gt;&lt;/record&gt;&lt;/Cite&gt;&lt;/EndNote&gt;</w:instrText>
      </w:r>
      <w:r w:rsidRPr="00421D54">
        <w:fldChar w:fldCharType="separate"/>
      </w:r>
      <w:r w:rsidRPr="00421D54">
        <w:rPr>
          <w:noProof/>
        </w:rPr>
        <w:t>(Palash Goyal, 2018)</w:t>
      </w:r>
      <w:r w:rsidRPr="00421D54">
        <w:fldChar w:fldCharType="end"/>
      </w:r>
      <w:r w:rsidRPr="00421D54">
        <w:t xml:space="preserve">, the initial work on chatbot date back to 1966 when ELIZA was introduced by Joseph Weizenbaum. However, the recent state of the art in natural language processing and advancements in computing technologies has given a great thrust to the field of conversational AI. </w:t>
      </w:r>
      <w:r w:rsidR="00421D54" w:rsidRPr="00421D54">
        <w:t xml:space="preserve"> As per the research o</w:t>
      </w:r>
      <w:r w:rsidR="0083161C">
        <w:t>n</w:t>
      </w:r>
      <w:r w:rsidR="00421D54" w:rsidRPr="00421D54">
        <w:t xml:space="preserve"> </w:t>
      </w:r>
      <w:r w:rsidR="00E34FB4" w:rsidRPr="00E34FB4">
        <w:t>insider</w:t>
      </w:r>
      <w:r w:rsidR="00E34FB4">
        <w:t xml:space="preserve"> </w:t>
      </w:r>
      <w:r w:rsidR="00E34FB4" w:rsidRPr="00E34FB4">
        <w:t>intelligence</w:t>
      </w:r>
      <w:r w:rsidR="00E34FB4">
        <w:fldChar w:fldCharType="begin"/>
      </w:r>
      <w:r w:rsidR="006B6EA7">
        <w:instrText xml:space="preserve"> ADDIN EN.CITE &lt;EndNote&gt;&lt;Cite&gt;&lt;Author&gt;Dolan&lt;/Author&gt;&lt;Year&gt;2022&lt;/Year&gt;&lt;RecNum&gt;163&lt;/RecNum&gt;&lt;DisplayText&gt;(Dolan, 2022)&lt;/DisplayText&gt;&lt;record&gt;&lt;rec-number&gt;163&lt;/rec-number&gt;&lt;foreign-keys&gt;&lt;key app="EN" db-id="f2trs2pseazrd7e25vqxfzxwz5ve9v0vdsxx" timestamp="1660182396" guid="0a38d7ed-0103-4ccc-8ad1-c324e218ce81"&gt;163&lt;/key&gt;&lt;/foreign-keys&gt;&lt;ref-type name="Web Page"&gt;12&lt;/ref-type&gt;&lt;contributors&gt;&lt;authors&gt;&lt;author&gt;Shelagh Dolan&lt;/author&gt;&lt;/authors&gt;&lt;/contributors&gt;&lt;titles&gt;&lt;title&gt;How mobile users spend their time on their smartphones in 2022&lt;/title&gt;&lt;/titles&gt;&lt;volume&gt;2022&lt;/volume&gt;&lt;number&gt;June 29&lt;/number&gt;&lt;dates&gt;&lt;year&gt;2022&lt;/year&gt;&lt;/dates&gt;&lt;publisher&gt;Insider Intelligence&lt;/publisher&gt;&lt;urls&gt;&lt;related-urls&gt;&lt;url&gt;https://www.insiderintelligence.com/insights/mobile-users-smartphone-usage/#:~:text=Mobile%20usage%20statistics,digital%20media%20time%20per%20day&lt;/url&gt;&lt;/related-urls&gt;&lt;/urls&gt;&lt;/record&gt;&lt;/Cite&gt;&lt;/EndNote&gt;</w:instrText>
      </w:r>
      <w:r w:rsidR="00E34FB4">
        <w:fldChar w:fldCharType="separate"/>
      </w:r>
      <w:r w:rsidR="00E34FB4">
        <w:rPr>
          <w:noProof/>
        </w:rPr>
        <w:t>(Dolan, 2022)</w:t>
      </w:r>
      <w:r w:rsidR="00E34FB4">
        <w:fldChar w:fldCharType="end"/>
      </w:r>
      <w:r w:rsidR="00421D54" w:rsidRPr="00421D54">
        <w:t xml:space="preserve">, </w:t>
      </w:r>
      <w:r w:rsidR="00E34FB4">
        <w:t>72.3</w:t>
      </w:r>
      <w:r w:rsidR="00421D54" w:rsidRPr="00421D54">
        <w:t xml:space="preserve"> per cent of the time on mobile devices is</w:t>
      </w:r>
      <w:r w:rsidR="00E34FB4">
        <w:t xml:space="preserve"> was spend on smartphones</w:t>
      </w:r>
      <w:r w:rsidR="00421D54" w:rsidRPr="00421D54">
        <w:t>. This is a significant amount of time and conversational AI techniques can greatly simplify interactions between customers and companies.</w:t>
      </w:r>
      <w:r w:rsidR="00FD5E28">
        <w:t xml:space="preserve"> The use of advanced language modes and transform</w:t>
      </w:r>
      <w:r w:rsidR="0000318E">
        <w:t>e</w:t>
      </w:r>
      <w:r w:rsidR="00FD5E28">
        <w:t xml:space="preserve">rs is showing promising results in building chatbots that are much more than just a state machine. </w:t>
      </w:r>
      <w:r w:rsidR="00E34FB4">
        <w:t>The project</w:t>
      </w:r>
      <w:r w:rsidR="00FD5E28">
        <w:t xml:space="preserve"> aim to explore these techniques to build an intelligent chatbot.</w:t>
      </w:r>
    </w:p>
    <w:p w14:paraId="039F66C1" w14:textId="77777777" w:rsidR="00961DBA" w:rsidRDefault="0083161C" w:rsidP="00961DBA">
      <w:pPr>
        <w:pStyle w:val="ListParagraph"/>
        <w:ind w:left="0"/>
      </w:pPr>
      <w:r>
        <w:t>Heatly life is the basis of a prosperous life. In the healthcare domain</w:t>
      </w:r>
      <w:r w:rsidR="00652C9F" w:rsidRPr="00652C9F">
        <w:t>, there is a good amount of reliable knowledge available on th</w:t>
      </w:r>
      <w:r w:rsidR="00652C9F">
        <w:t xml:space="preserve">e </w:t>
      </w:r>
      <w:r w:rsidR="00652C9F" w:rsidRPr="00652C9F">
        <w:t xml:space="preserve">internet from authentic sources such as </w:t>
      </w:r>
      <w:r w:rsidR="00652C9F">
        <w:t>government websites and healthcare research groups. Despite this, common users find it difficult to navigate through the complex healthcare jargon and understand and use this information.</w:t>
      </w:r>
      <w:r>
        <w:t xml:space="preserve"> </w:t>
      </w:r>
      <w:r w:rsidR="00961DBA">
        <w:t xml:space="preserve">Demands for healthcare professional has risen significantly and continues to grow. Many healthcare systems are under tremendous pressure, and this limits the number of patients that can be treated on time. Patients find it difficult to get treatment on time even for simple and mild illnesses. This delay in early treatment exaggerates the symptoms and can lead to further health complications. Having a chatbot-like system can come to the rescue of patients and healthcare services as well. Patients can </w:t>
      </w:r>
      <w:r w:rsidR="00961DBA">
        <w:lastRenderedPageBreak/>
        <w:t xml:space="preserve">ask about their health issues to the chatbot in a fashion like how they will interact with doctors and nurses. They don’t have to be experts in the medical field to interact with chatbots. </w:t>
      </w:r>
    </w:p>
    <w:p w14:paraId="4FDD97AC" w14:textId="63B49665" w:rsidR="00961DBA" w:rsidRDefault="00961DBA" w:rsidP="00961DBA">
      <w:pPr>
        <w:pStyle w:val="ListParagraph"/>
        <w:ind w:left="0"/>
      </w:pPr>
      <w:r>
        <w:t>Chatbots will be intelligent enough to understand a user’s problem, search its knowledge base for possible solutions and present it to the user in an understandable format. Chatbots can be trained to handle mundane administrative tasks and reduce the work pressure on healthcare services. Advanced chatbots can be equipped with voice-based conversation capabilities. With such advanced features, these bots can virtually replace any front desk presents in hospitals and medical services. A chatbot can complete patient registration and data gathering in a timely fashion without waiting for any person. Chatbots can also be integrated with local pharmacies for ordering medicines and medical supplies.</w:t>
      </w:r>
    </w:p>
    <w:p w14:paraId="21FA81A7" w14:textId="77777777" w:rsidR="00961DBA" w:rsidRDefault="00961DBA" w:rsidP="00961DBA">
      <w:pPr>
        <w:pStyle w:val="ListParagraph"/>
        <w:ind w:left="0"/>
      </w:pPr>
    </w:p>
    <w:p w14:paraId="3035A9C3" w14:textId="0DFCC7AB" w:rsidR="00961DBA" w:rsidRDefault="00961DBA" w:rsidP="00961DBA">
      <w:pPr>
        <w:pStyle w:val="ListParagraph"/>
        <w:ind w:left="0"/>
      </w:pPr>
      <w:r>
        <w:t xml:space="preserve">Healthcare chatbots are AI-powered conversational solutions that help patients and healthcare service providers to connect easily. Chatbots can play a critical role in making first-line service available to everyone. Patients can use chatbot systems round the clock and get their queries answered. </w:t>
      </w:r>
      <w:r w:rsidR="0083161C">
        <w:t xml:space="preserve">This project aims at providing easy to use interface with which a common user can extract enough information about the possible illness. </w:t>
      </w:r>
      <w:r w:rsidR="00FD5E28">
        <w:t xml:space="preserve"> </w:t>
      </w:r>
      <w:r>
        <w:t>There are endless possibilities about what chatbots can do. Some of the interesting capabilities can be symptoms checker and triage, self-care advice, health risk assessment, chronic condition monitoring, appointment booking, m</w:t>
      </w:r>
      <w:r w:rsidRPr="00C15920">
        <w:t>edication reminder</w:t>
      </w:r>
      <w:r>
        <w:t xml:space="preserve"> and tracker, healthcare tracker, and much more. Chatbots can make vast medical knowledge available to patients in need. Patients don’t have to wait for doctors’ availability for basic illnesses.  </w:t>
      </w:r>
    </w:p>
    <w:p w14:paraId="502CE99C" w14:textId="6746D5FA" w:rsidR="00652C9F" w:rsidRDefault="00652C9F" w:rsidP="00F40F21">
      <w:r>
        <w:t>Due to the sensitive nature of data in the healthcare domain, healthcare agencies need to be careful while making technological choices. Data protection rights have the utmost importance and failing to comply with the law and privacy may result in significant damage to an organization ( financial, reputational and many other damages).</w:t>
      </w:r>
      <w:r w:rsidR="00FD5E28">
        <w:t xml:space="preserve"> We aim to explore conversational AI platform</w:t>
      </w:r>
      <w:r w:rsidR="0083161C">
        <w:t>s</w:t>
      </w:r>
      <w:r w:rsidR="00FD5E28">
        <w:t xml:space="preserve"> that give developers and organizations more control</w:t>
      </w:r>
      <w:r w:rsidR="00961DBA">
        <w:t xml:space="preserve"> and freedom</w:t>
      </w:r>
      <w:r w:rsidR="00FD5E28">
        <w:t xml:space="preserve"> over the system </w:t>
      </w:r>
      <w:r w:rsidR="009F6158">
        <w:t xml:space="preserve">and its components </w:t>
      </w:r>
      <w:r w:rsidR="00FD5E28">
        <w:t xml:space="preserve">rather than integrating the data </w:t>
      </w:r>
      <w:r w:rsidR="009F6158">
        <w:t xml:space="preserve">and logic </w:t>
      </w:r>
      <w:r w:rsidR="00FD5E28">
        <w:t xml:space="preserve">into prebuilt less customizable products. </w:t>
      </w:r>
    </w:p>
    <w:p w14:paraId="27C0ACBC" w14:textId="11D92387" w:rsidR="00961DBA" w:rsidRDefault="001F277C" w:rsidP="00961DBA">
      <w:pPr>
        <w:pStyle w:val="ListParagraph"/>
        <w:ind w:left="0"/>
      </w:pPr>
      <w:r w:rsidRPr="001F277C">
        <w:rPr>
          <w:rFonts w:ascii="Calibri" w:eastAsia="Times New Roman" w:hAnsi="Calibri" w:cs="Calibri"/>
          <w:lang w:eastAsia="en-IN"/>
        </w:rPr>
        <w:t> </w:t>
      </w:r>
    </w:p>
    <w:p w14:paraId="15AFE7AE" w14:textId="77777777" w:rsidR="007F3B49" w:rsidRDefault="007F3B49" w:rsidP="00AC2723">
      <w:pPr>
        <w:pStyle w:val="Heading2"/>
      </w:pPr>
      <w:bookmarkStart w:id="3" w:name="_Toc111512514"/>
      <w:r w:rsidRPr="00A23D64">
        <w:t>Objectives</w:t>
      </w:r>
      <w:bookmarkEnd w:id="3"/>
    </w:p>
    <w:p w14:paraId="1857BC54" w14:textId="2058A748" w:rsidR="007F3B49" w:rsidRPr="00807552" w:rsidRDefault="00886EB5" w:rsidP="007F3B49">
      <w:r>
        <w:t>With this project, we aim to build a prototype of a conversational AI for disease and illness matching by following the objectives mentioned below</w:t>
      </w:r>
    </w:p>
    <w:p w14:paraId="78E0AC3E" w14:textId="0D6945F5" w:rsidR="007F3B49" w:rsidRDefault="007F3B49" w:rsidP="00961DBA">
      <w:pPr>
        <w:pStyle w:val="Heading3"/>
      </w:pPr>
      <w:r w:rsidRPr="00807552">
        <w:t>Primary objective</w:t>
      </w:r>
    </w:p>
    <w:p w14:paraId="5E3CBC89" w14:textId="77777777" w:rsidR="007F3B49" w:rsidRPr="00951BBA" w:rsidRDefault="007F3B49" w:rsidP="007F3B49">
      <w:p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The primary objectives focus on the development of a basic conversational AI, similar to an interactive Q&amp;A system, where the user mentions all the symptoms</w:t>
      </w:r>
      <w:r>
        <w:rPr>
          <w:rFonts w:ascii="Calibri" w:hAnsi="Calibri" w:cs="Calibri"/>
          <w:color w:val="000000"/>
        </w:rPr>
        <w:t xml:space="preserve"> in a single interaction</w:t>
      </w:r>
      <w:r w:rsidRPr="00951BBA">
        <w:rPr>
          <w:rFonts w:ascii="Calibri" w:hAnsi="Calibri" w:cs="Calibri"/>
          <w:color w:val="000000"/>
        </w:rPr>
        <w:t xml:space="preserve"> and receives information on the most likely illness matching these symptoms. </w:t>
      </w:r>
      <w:r>
        <w:rPr>
          <w:rFonts w:ascii="Calibri" w:hAnsi="Calibri" w:cs="Calibri"/>
          <w:color w:val="000000"/>
        </w:rPr>
        <w:t>The following objectives aim at building a conversation agent with these capabilities:</w:t>
      </w:r>
    </w:p>
    <w:p w14:paraId="5B19B0E7" w14:textId="77777777" w:rsidR="007F3B49" w:rsidRPr="00951BBA" w:rsidRDefault="007F3B49" w:rsidP="007F3B49">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data for training the natural language understanding unit </w:t>
      </w:r>
    </w:p>
    <w:p w14:paraId="03A485A8" w14:textId="77777777" w:rsidR="007F3B49" w:rsidRPr="00951BBA" w:rsidRDefault="007F3B49" w:rsidP="007F3B49">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Develop the natural language understanding unit. The system should be able to read question input and extract appropriate entities and intent </w:t>
      </w:r>
    </w:p>
    <w:p w14:paraId="59A83B8C" w14:textId="77777777" w:rsidR="007F3B49" w:rsidRPr="00951BBA" w:rsidRDefault="007F3B49" w:rsidP="007F3B49">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scenarios for natural language generations </w:t>
      </w:r>
    </w:p>
    <w:p w14:paraId="26014892" w14:textId="77777777" w:rsidR="007F3B49" w:rsidRDefault="007F3B49" w:rsidP="007F3B49">
      <w:pPr>
        <w:pStyle w:val="ListParagraph"/>
        <w:numPr>
          <w:ilvl w:val="0"/>
          <w:numId w:val="16"/>
        </w:num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 xml:space="preserve">Develop the natural language generation part where an agent can respond to queries </w:t>
      </w:r>
    </w:p>
    <w:p w14:paraId="1A49D34C" w14:textId="77777777" w:rsidR="007F3B49" w:rsidRPr="00D4757B" w:rsidRDefault="007F3B49" w:rsidP="007F3B49">
      <w:pPr>
        <w:pStyle w:val="ListParagraph"/>
        <w:numPr>
          <w:ilvl w:val="0"/>
          <w:numId w:val="16"/>
        </w:numPr>
        <w:autoSpaceDE w:val="0"/>
        <w:autoSpaceDN w:val="0"/>
        <w:adjustRightInd w:val="0"/>
        <w:spacing w:after="0" w:line="240" w:lineRule="auto"/>
      </w:pPr>
      <w:r w:rsidRPr="00D4757B">
        <w:rPr>
          <w:rFonts w:ascii="Calibri" w:hAnsi="Calibri" w:cs="Calibri"/>
          <w:color w:val="000000"/>
        </w:rPr>
        <w:t>Data processing for symptom and disease matching</w:t>
      </w:r>
    </w:p>
    <w:p w14:paraId="1D3BBE50" w14:textId="77777777" w:rsidR="007F3B49" w:rsidRPr="00951BBA" w:rsidRDefault="007F3B49" w:rsidP="007F3B49">
      <w:pPr>
        <w:pStyle w:val="ListParagraph"/>
        <w:autoSpaceDE w:val="0"/>
        <w:autoSpaceDN w:val="0"/>
        <w:adjustRightInd w:val="0"/>
        <w:spacing w:after="0" w:line="240" w:lineRule="auto"/>
      </w:pPr>
    </w:p>
    <w:p w14:paraId="1800C347" w14:textId="15A13642" w:rsidR="007F3B49" w:rsidRDefault="007F3B49" w:rsidP="00961DBA">
      <w:pPr>
        <w:pStyle w:val="Heading3"/>
      </w:pPr>
      <w:r w:rsidRPr="00807552">
        <w:t>Secondary objective</w:t>
      </w:r>
    </w:p>
    <w:p w14:paraId="705047D1" w14:textId="77777777" w:rsidR="007F3B49" w:rsidRPr="002E3804" w:rsidRDefault="007F3B49" w:rsidP="007F3B49">
      <w:pPr>
        <w:rPr>
          <w:rFonts w:ascii="Calibri" w:hAnsi="Calibri" w:cs="Calibri"/>
          <w:color w:val="000000"/>
        </w:rPr>
      </w:pPr>
      <w:r>
        <w:t xml:space="preserve">The conversation agent’s dialogue management can be extended for a more coherent conversation with the end users. The below objectives aim to enhance dialogue management of the agent: </w:t>
      </w:r>
    </w:p>
    <w:p w14:paraId="52E012A3" w14:textId="77777777" w:rsidR="007F3B49" w:rsidRPr="002E3804" w:rsidRDefault="007F3B49" w:rsidP="007F3B49">
      <w:pPr>
        <w:pStyle w:val="ListParagraph"/>
        <w:numPr>
          <w:ilvl w:val="0"/>
          <w:numId w:val="18"/>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lastRenderedPageBreak/>
        <w:t xml:space="preserve">Gradual information gathering of symptoms from the user </w:t>
      </w:r>
    </w:p>
    <w:p w14:paraId="7937DED6" w14:textId="77777777" w:rsidR="007F3B49" w:rsidRPr="002E3804" w:rsidRDefault="007F3B49" w:rsidP="007F3B49">
      <w:pPr>
        <w:pStyle w:val="ListParagraph"/>
        <w:numPr>
          <w:ilvl w:val="0"/>
          <w:numId w:val="18"/>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Extending the dialogue with back and forth exchange of information to achieve a more humanly conversation </w:t>
      </w:r>
    </w:p>
    <w:p w14:paraId="6F6CBFF6" w14:textId="77777777" w:rsidR="007F3B49" w:rsidRDefault="007F3B49" w:rsidP="00882E6C">
      <w:pPr>
        <w:pStyle w:val="Heading2"/>
        <w:numPr>
          <w:ilvl w:val="0"/>
          <w:numId w:val="0"/>
        </w:numPr>
        <w:ind w:left="576"/>
      </w:pPr>
    </w:p>
    <w:p w14:paraId="3A0D22E6" w14:textId="04EB0684" w:rsidR="007F3B49" w:rsidRDefault="007F3B49" w:rsidP="00961DBA">
      <w:pPr>
        <w:pStyle w:val="Heading3"/>
      </w:pPr>
      <w:r w:rsidRPr="00807552">
        <w:t>Tertiary objective</w:t>
      </w:r>
    </w:p>
    <w:p w14:paraId="2500A600" w14:textId="77777777" w:rsidR="007F3B49" w:rsidRPr="003332B4" w:rsidRDefault="007F3B49" w:rsidP="007F3B49">
      <w:r>
        <w:t>User experience can be enhanced with a user interface and better techniques for conversational agents’ knowledge representation. Following objective aim to enhance user experience:</w:t>
      </w:r>
    </w:p>
    <w:p w14:paraId="24ED1CAD" w14:textId="77777777" w:rsidR="007F3B49" w:rsidRPr="003332B4" w:rsidRDefault="007F3B49" w:rsidP="007F3B49">
      <w:pPr>
        <w:pStyle w:val="ListParagraph"/>
        <w:numPr>
          <w:ilvl w:val="0"/>
          <w:numId w:val="21"/>
        </w:numPr>
        <w:autoSpaceDE w:val="0"/>
        <w:autoSpaceDN w:val="0"/>
        <w:adjustRightInd w:val="0"/>
        <w:spacing w:after="0" w:line="240" w:lineRule="auto"/>
        <w:rPr>
          <w:rFonts w:ascii="Calibri" w:hAnsi="Calibri" w:cs="Calibri"/>
          <w:color w:val="000000"/>
        </w:rPr>
      </w:pPr>
      <w:r w:rsidRPr="003332B4">
        <w:rPr>
          <w:rFonts w:ascii="Calibri" w:hAnsi="Calibri" w:cs="Calibri"/>
          <w:color w:val="000000"/>
        </w:rPr>
        <w:t xml:space="preserve">Web-based graphical user interface (GUI) for the chatbot </w:t>
      </w:r>
    </w:p>
    <w:p w14:paraId="3771E80C" w14:textId="77777777" w:rsidR="007F3B49" w:rsidRPr="002E3804" w:rsidRDefault="007F3B49" w:rsidP="007F3B49">
      <w:pPr>
        <w:pStyle w:val="ListParagraph"/>
        <w:numPr>
          <w:ilvl w:val="0"/>
          <w:numId w:val="20"/>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Improving conversational features by exploring techniques like Knowledge representation using a knowledge graph </w:t>
      </w:r>
    </w:p>
    <w:p w14:paraId="2633361E" w14:textId="77777777" w:rsidR="007F3B49" w:rsidRPr="00AF28DC" w:rsidRDefault="007F3B49" w:rsidP="00625C39">
      <w:pPr>
        <w:ind w:left="360"/>
      </w:pPr>
    </w:p>
    <w:p w14:paraId="0178506C" w14:textId="77777777" w:rsidR="006D4792" w:rsidRPr="006D4792" w:rsidRDefault="006D4792" w:rsidP="006D4792"/>
    <w:p w14:paraId="23FFC8B9" w14:textId="26C4149C" w:rsidR="00787AF2" w:rsidRDefault="00787AF2" w:rsidP="00787AF2"/>
    <w:p w14:paraId="4B576F60" w14:textId="74589362" w:rsidR="00787AF2" w:rsidRDefault="00787AF2" w:rsidP="00787AF2"/>
    <w:p w14:paraId="051B0AD2" w14:textId="797AC346" w:rsidR="00787AF2" w:rsidRDefault="00787AF2" w:rsidP="00787AF2"/>
    <w:p w14:paraId="75A23BFA" w14:textId="6BE3E738" w:rsidR="00787AF2" w:rsidRDefault="00787AF2">
      <w:r>
        <w:br w:type="page"/>
      </w:r>
    </w:p>
    <w:p w14:paraId="212A43DC" w14:textId="151388CE" w:rsidR="00787AF2" w:rsidRDefault="00787AF2" w:rsidP="00787AF2">
      <w:pPr>
        <w:pStyle w:val="Heading1"/>
      </w:pPr>
      <w:bookmarkStart w:id="4" w:name="_Toc111512515"/>
      <w:r>
        <w:lastRenderedPageBreak/>
        <w:t>Context Survey</w:t>
      </w:r>
      <w:bookmarkEnd w:id="4"/>
    </w:p>
    <w:p w14:paraId="651D8CA0" w14:textId="741A1B55" w:rsidR="0028320F" w:rsidRPr="0028320F" w:rsidRDefault="00127D05" w:rsidP="0028320F">
      <w:r>
        <w:t>In this chapter, we will review the state-of-the-art of NLP techniques and conversational platforms available in the market.</w:t>
      </w:r>
      <w:r w:rsidR="00AF735A">
        <w:t xml:space="preserve">  We will discuss the scholarly and industrial chatbot developments in the domain of healthcare.</w:t>
      </w:r>
    </w:p>
    <w:p w14:paraId="5A249224" w14:textId="3C54D7AB" w:rsidR="001E7E84" w:rsidRPr="001E7E84" w:rsidRDefault="001E7E84" w:rsidP="001E7E84">
      <w:pPr>
        <w:pStyle w:val="Heading2"/>
      </w:pPr>
      <w:bookmarkStart w:id="5" w:name="_Toc111512516"/>
      <w:r w:rsidRPr="001E7E84">
        <w:t>Natural Language Processing</w:t>
      </w:r>
      <w:bookmarkEnd w:id="5"/>
    </w:p>
    <w:p w14:paraId="5EDDC598" w14:textId="77776E87" w:rsidR="0042424F" w:rsidRDefault="0042424F" w:rsidP="00F40F21">
      <w:pPr>
        <w:pStyle w:val="ListParagraph"/>
        <w:ind w:left="0"/>
      </w:pPr>
      <w:r>
        <w:t xml:space="preserve">As defined by </w:t>
      </w:r>
      <w:r>
        <w:fldChar w:fldCharType="begin"/>
      </w:r>
      <w:r w:rsidR="00EC2D63">
        <w:instrText xml:space="preserve"> ADDIN EN.CITE &lt;EndNote&gt;&lt;Cite&gt;&lt;Author&gt;Wikipedia&lt;/Author&gt;&lt;Year&gt;2022&lt;/Year&gt;&lt;RecNum&gt;175&lt;/RecNum&gt;&lt;DisplayText&gt;(Wikipedia, 2022)&lt;/DisplayText&gt;&lt;record&gt;&lt;rec-number&gt;175&lt;/rec-number&gt;&lt;foreign-keys&gt;&lt;key app="EN" db-id="f2trs2pseazrd7e25vqxfzxwz5ve9v0vdsxx" timestamp="1660243474" guid="e6be497f-3c72-4826-8a6c-2db3f830be2d"&gt;175&lt;/key&gt;&lt;/foreign-keys&gt;&lt;ref-type name="Web Page"&gt;12&lt;/ref-type&gt;&lt;contributors&gt;&lt;authors&gt;&lt;author&gt;Wikipedia,&lt;/author&gt;&lt;/authors&gt;&lt;/contributors&gt;&lt;titles&gt;&lt;title&gt;Natural language processing - Wikipedia&lt;/title&gt;&lt;/titles&gt;&lt;volume&gt;2022&lt;/volume&gt;&lt;number&gt;June&lt;/number&gt;&lt;dates&gt;&lt;year&gt;2022&lt;/year&gt;&lt;/dates&gt;&lt;publisher&gt;Wikipedia&lt;/publisher&gt;&lt;urls&gt;&lt;related-urls&gt;&lt;url&gt;https://en.wikipedia.org/wiki/Natural_language_processing&lt;/url&gt;&lt;/related-urls&gt;&lt;/urls&gt;&lt;/record&gt;&lt;/Cite&gt;&lt;/EndNote&gt;</w:instrText>
      </w:r>
      <w:r>
        <w:fldChar w:fldCharType="separate"/>
      </w:r>
      <w:r>
        <w:rPr>
          <w:noProof/>
        </w:rPr>
        <w:t>(Wikipedia, 2022)</w:t>
      </w:r>
      <w:r>
        <w:fldChar w:fldCharType="end"/>
      </w:r>
      <w:r>
        <w:t>,</w:t>
      </w:r>
    </w:p>
    <w:p w14:paraId="59E7D7AE" w14:textId="77777777" w:rsidR="00EC241F" w:rsidRDefault="00EC241F" w:rsidP="00F40F21">
      <w:pPr>
        <w:pStyle w:val="ListParagraph"/>
        <w:ind w:left="0"/>
        <w:rPr>
          <w:i/>
          <w:iCs/>
        </w:rPr>
      </w:pPr>
    </w:p>
    <w:p w14:paraId="49602EC3" w14:textId="07797771" w:rsidR="0042424F" w:rsidRPr="00EC241F" w:rsidRDefault="0042424F" w:rsidP="00F40F21">
      <w:pPr>
        <w:pStyle w:val="ListParagraph"/>
        <w:ind w:left="0"/>
        <w:rPr>
          <w:i/>
          <w:iCs/>
        </w:rPr>
      </w:pPr>
      <w:r w:rsidRPr="00EC241F">
        <w:rPr>
          <w:i/>
          <w:iCs/>
        </w:rPr>
        <w:t>“Natural language processing (NLP) is a subfield of linguistics, computer science, and artificial intelligence concerned with the interactions between computers and human language, in particular how to program computers to process and analyze large amounts of natural language data.”</w:t>
      </w:r>
    </w:p>
    <w:p w14:paraId="3F0C8A0C" w14:textId="7253CECF" w:rsidR="0042424F" w:rsidRDefault="0042424F" w:rsidP="00F40F21">
      <w:pPr>
        <w:pStyle w:val="ListParagraph"/>
        <w:ind w:left="0"/>
      </w:pPr>
    </w:p>
    <w:p w14:paraId="4F336D48" w14:textId="7419A7ED" w:rsidR="00412FA0" w:rsidRDefault="006B6EA7" w:rsidP="00F40F21">
      <w:pPr>
        <w:pStyle w:val="ListParagraph"/>
        <w:ind w:left="0"/>
      </w:pPr>
      <w:r>
        <w:t xml:space="preserve">Freed </w:t>
      </w:r>
      <w:r>
        <w:fldChar w:fldCharType="begin"/>
      </w:r>
      <w:r>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Andrew Freed&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r w:rsidR="0042424F">
        <w:t xml:space="preserve"> argues that every</w:t>
      </w:r>
      <w:r w:rsidR="00412FA0" w:rsidRPr="00412FA0">
        <w:t xml:space="preserve"> intelligent application involving human language has some NLP behind it</w:t>
      </w:r>
      <w:r w:rsidR="00412FA0">
        <w:t xml:space="preserve">. </w:t>
      </w:r>
      <w:r w:rsidR="00675CA8">
        <w:t>The b</w:t>
      </w:r>
      <w:r w:rsidR="00F77146">
        <w:t>elow table summarizes various NLP tasks and corresponding popular applications</w:t>
      </w:r>
      <w:r w:rsidR="000671AD">
        <w:t xml:space="preserve"> identified by </w:t>
      </w:r>
      <w:r w:rsidR="0042424F">
        <w:t>him</w:t>
      </w:r>
      <w:r w:rsidR="00F77146">
        <w:t>.</w:t>
      </w:r>
    </w:p>
    <w:p w14:paraId="6FD95F39" w14:textId="2DAA36A2" w:rsidR="002C5A14" w:rsidRDefault="002C5A14" w:rsidP="002C5A14">
      <w:pPr>
        <w:pStyle w:val="Caption"/>
        <w:keepNext/>
        <w:jc w:val="center"/>
      </w:pPr>
      <w:bookmarkStart w:id="6" w:name="_Toc111512577"/>
      <w:r>
        <w:t xml:space="preserve">Table </w:t>
      </w:r>
      <w:fldSimple w:instr=" SEQ Table \* ARABIC ">
        <w:r w:rsidR="00AF07C5">
          <w:rPr>
            <w:noProof/>
          </w:rPr>
          <w:t>1</w:t>
        </w:r>
      </w:fldSimple>
      <w:r>
        <w:t>: NLP Tasks and Applications</w:t>
      </w:r>
      <w:bookmarkEnd w:id="6"/>
    </w:p>
    <w:tbl>
      <w:tblPr>
        <w:tblW w:w="6805" w:type="dxa"/>
        <w:jc w:val="center"/>
        <w:tblLook w:val="04A0" w:firstRow="1" w:lastRow="0" w:firstColumn="1" w:lastColumn="0" w:noHBand="0" w:noVBand="1"/>
      </w:tblPr>
      <w:tblGrid>
        <w:gridCol w:w="2830"/>
        <w:gridCol w:w="3975"/>
      </w:tblGrid>
      <w:tr w:rsidR="00F77146" w:rsidRPr="00F77146" w14:paraId="68825811" w14:textId="77777777" w:rsidTr="00E12FC0">
        <w:trPr>
          <w:trHeight w:val="288"/>
          <w:jc w:val="center"/>
        </w:trPr>
        <w:tc>
          <w:tcPr>
            <w:tcW w:w="283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356F5B2D" w14:textId="3BC431BF" w:rsidR="00F77146" w:rsidRPr="00F77146" w:rsidRDefault="00F77146" w:rsidP="00F77146">
            <w:pPr>
              <w:spacing w:after="0" w:line="240" w:lineRule="auto"/>
              <w:rPr>
                <w:rFonts w:ascii="Calibri" w:eastAsia="Times New Roman" w:hAnsi="Calibri" w:cs="Calibri"/>
                <w:color w:val="000000"/>
                <w:lang w:eastAsia="en-IN"/>
              </w:rPr>
            </w:pPr>
            <w:r>
              <w:tab/>
            </w:r>
            <w:r w:rsidRPr="00F77146">
              <w:rPr>
                <w:rFonts w:ascii="Calibri" w:eastAsia="Times New Roman" w:hAnsi="Calibri" w:cs="Calibri"/>
                <w:color w:val="000000"/>
                <w:lang w:eastAsia="en-IN"/>
              </w:rPr>
              <w:t>NLP Task</w:t>
            </w:r>
          </w:p>
        </w:tc>
        <w:tc>
          <w:tcPr>
            <w:tcW w:w="3975" w:type="dxa"/>
            <w:tcBorders>
              <w:top w:val="single" w:sz="4" w:space="0" w:color="auto"/>
              <w:left w:val="nil"/>
              <w:bottom w:val="single" w:sz="4" w:space="0" w:color="auto"/>
              <w:right w:val="single" w:sz="4" w:space="0" w:color="auto"/>
            </w:tcBorders>
            <w:shd w:val="clear" w:color="000000" w:fill="8EA9DB"/>
            <w:noWrap/>
            <w:vAlign w:val="bottom"/>
            <w:hideMark/>
          </w:tcPr>
          <w:p w14:paraId="0C09A16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General Applications</w:t>
            </w:r>
          </w:p>
        </w:tc>
      </w:tr>
      <w:tr w:rsidR="00F77146" w:rsidRPr="00F77146" w14:paraId="5619558C"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B7967FA"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Text classification</w:t>
            </w:r>
          </w:p>
        </w:tc>
        <w:tc>
          <w:tcPr>
            <w:tcW w:w="3975" w:type="dxa"/>
            <w:tcBorders>
              <w:top w:val="nil"/>
              <w:left w:val="nil"/>
              <w:bottom w:val="single" w:sz="4" w:space="0" w:color="auto"/>
              <w:right w:val="single" w:sz="4" w:space="0" w:color="auto"/>
            </w:tcBorders>
            <w:shd w:val="clear" w:color="auto" w:fill="auto"/>
            <w:noWrap/>
            <w:vAlign w:val="bottom"/>
            <w:hideMark/>
          </w:tcPr>
          <w:p w14:paraId="2B96DFED"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pam classification</w:t>
            </w:r>
          </w:p>
        </w:tc>
      </w:tr>
      <w:tr w:rsidR="007D641E" w:rsidRPr="00F77146" w14:paraId="453855F6"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tcPr>
          <w:p w14:paraId="57A8ACE9" w14:textId="77777777" w:rsidR="007D641E" w:rsidRPr="00F77146" w:rsidRDefault="007D641E" w:rsidP="00F77146">
            <w:pPr>
              <w:spacing w:after="0" w:line="240" w:lineRule="auto"/>
              <w:rPr>
                <w:rFonts w:ascii="Calibri" w:eastAsia="Times New Roman" w:hAnsi="Calibri" w:cs="Calibri"/>
                <w:color w:val="000000"/>
                <w:lang w:eastAsia="en-IN"/>
              </w:rPr>
            </w:pPr>
          </w:p>
        </w:tc>
        <w:tc>
          <w:tcPr>
            <w:tcW w:w="3975" w:type="dxa"/>
            <w:tcBorders>
              <w:top w:val="nil"/>
              <w:left w:val="nil"/>
              <w:bottom w:val="single" w:sz="4" w:space="0" w:color="auto"/>
              <w:right w:val="single" w:sz="4" w:space="0" w:color="auto"/>
            </w:tcBorders>
            <w:shd w:val="clear" w:color="auto" w:fill="auto"/>
            <w:noWrap/>
            <w:vAlign w:val="bottom"/>
          </w:tcPr>
          <w:p w14:paraId="7CFE5CBA" w14:textId="77777777" w:rsidR="007D641E" w:rsidRPr="00F77146" w:rsidRDefault="007D641E" w:rsidP="00F77146">
            <w:pPr>
              <w:spacing w:after="0" w:line="240" w:lineRule="auto"/>
              <w:rPr>
                <w:rFonts w:ascii="Calibri" w:eastAsia="Times New Roman" w:hAnsi="Calibri" w:cs="Calibri"/>
                <w:color w:val="000000"/>
                <w:lang w:eastAsia="en-IN"/>
              </w:rPr>
            </w:pPr>
          </w:p>
        </w:tc>
      </w:tr>
      <w:tr w:rsidR="00F77146" w:rsidRPr="00F77146" w14:paraId="08E80179"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24F3BC85"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Extraction</w:t>
            </w:r>
          </w:p>
        </w:tc>
        <w:tc>
          <w:tcPr>
            <w:tcW w:w="3975" w:type="dxa"/>
            <w:tcBorders>
              <w:top w:val="nil"/>
              <w:left w:val="nil"/>
              <w:bottom w:val="single" w:sz="4" w:space="0" w:color="auto"/>
              <w:right w:val="single" w:sz="4" w:space="0" w:color="auto"/>
            </w:tcBorders>
            <w:shd w:val="clear" w:color="auto" w:fill="auto"/>
            <w:noWrap/>
            <w:vAlign w:val="bottom"/>
            <w:hideMark/>
          </w:tcPr>
          <w:p w14:paraId="3593F9EE" w14:textId="68F5E37F" w:rsidR="00F77146" w:rsidRPr="00F77146" w:rsidRDefault="00E12FC0"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alendar</w:t>
            </w:r>
            <w:r w:rsidR="00F77146" w:rsidRPr="00F77146">
              <w:rPr>
                <w:rFonts w:ascii="Calibri" w:eastAsia="Times New Roman" w:hAnsi="Calibri" w:cs="Calibri"/>
                <w:color w:val="000000"/>
                <w:lang w:eastAsia="en-IN"/>
              </w:rPr>
              <w:t xml:space="preserve"> Event Extraction</w:t>
            </w:r>
          </w:p>
        </w:tc>
      </w:tr>
      <w:tr w:rsidR="00F77146" w:rsidRPr="00F77146" w14:paraId="3B6E6835"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478D228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onversational Agent</w:t>
            </w:r>
          </w:p>
        </w:tc>
        <w:tc>
          <w:tcPr>
            <w:tcW w:w="3975" w:type="dxa"/>
            <w:tcBorders>
              <w:top w:val="nil"/>
              <w:left w:val="nil"/>
              <w:bottom w:val="single" w:sz="4" w:space="0" w:color="auto"/>
              <w:right w:val="single" w:sz="4" w:space="0" w:color="auto"/>
            </w:tcBorders>
            <w:shd w:val="clear" w:color="auto" w:fill="auto"/>
            <w:noWrap/>
            <w:vAlign w:val="bottom"/>
            <w:hideMark/>
          </w:tcPr>
          <w:p w14:paraId="0C73396B"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Personal Assistance</w:t>
            </w:r>
          </w:p>
        </w:tc>
      </w:tr>
      <w:tr w:rsidR="00F77146" w:rsidRPr="00F77146" w14:paraId="4DDFC19A"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5A084C9"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Retrieval</w:t>
            </w:r>
          </w:p>
        </w:tc>
        <w:tc>
          <w:tcPr>
            <w:tcW w:w="3975" w:type="dxa"/>
            <w:tcBorders>
              <w:top w:val="nil"/>
              <w:left w:val="nil"/>
              <w:bottom w:val="single" w:sz="4" w:space="0" w:color="auto"/>
              <w:right w:val="single" w:sz="4" w:space="0" w:color="auto"/>
            </w:tcBorders>
            <w:shd w:val="clear" w:color="auto" w:fill="auto"/>
            <w:noWrap/>
            <w:vAlign w:val="bottom"/>
            <w:hideMark/>
          </w:tcPr>
          <w:p w14:paraId="4A12CA17"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earch Engines</w:t>
            </w:r>
          </w:p>
        </w:tc>
      </w:tr>
      <w:tr w:rsidR="00F77146" w:rsidRPr="00F77146" w14:paraId="5D0DD717"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C130458"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Question Answering System</w:t>
            </w:r>
          </w:p>
        </w:tc>
        <w:tc>
          <w:tcPr>
            <w:tcW w:w="3975" w:type="dxa"/>
            <w:tcBorders>
              <w:top w:val="nil"/>
              <w:left w:val="nil"/>
              <w:bottom w:val="single" w:sz="4" w:space="0" w:color="auto"/>
              <w:right w:val="single" w:sz="4" w:space="0" w:color="auto"/>
            </w:tcBorders>
            <w:shd w:val="clear" w:color="auto" w:fill="auto"/>
            <w:noWrap/>
            <w:vAlign w:val="bottom"/>
            <w:hideMark/>
          </w:tcPr>
          <w:p w14:paraId="209A5DD1"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Legal entity Extraction</w:t>
            </w:r>
          </w:p>
        </w:tc>
      </w:tr>
    </w:tbl>
    <w:p w14:paraId="4840CF02" w14:textId="795269AC" w:rsidR="00595194" w:rsidRDefault="00595194" w:rsidP="00B36C58">
      <w:pPr>
        <w:rPr>
          <w:lang w:val="en-US"/>
        </w:rPr>
      </w:pPr>
    </w:p>
    <w:p w14:paraId="7A042628" w14:textId="7EB578FE" w:rsidR="00595194" w:rsidRDefault="00595194" w:rsidP="00F40F21">
      <w:pPr>
        <w:pStyle w:val="ListParagraph"/>
        <w:ind w:left="0"/>
      </w:pPr>
      <w:r w:rsidRPr="00FD608D">
        <w:t xml:space="preserve">Language is a structured system of communication that involves complex combinations of its constituent components, such as characters, words, sentences, etc. Linguistics is the systematic study of language. </w:t>
      </w:r>
      <w:r w:rsidR="000671AD">
        <w:t>T</w:t>
      </w:r>
      <w:r w:rsidRPr="00FD608D">
        <w:t xml:space="preserve">o study NLP, it is important to understand some concepts from linguistics about how language is structured.  We can think of human language as composed of four major building blocks: phonemes, morphemes and lexemes, syntax, and context. NLP applications need knowledge of different levels of these building blocks, starting from the basic sounds of language (phonemes) to texts with some meaningful expressions </w:t>
      </w:r>
      <w:r w:rsidR="000671AD">
        <w:t xml:space="preserve">or </w:t>
      </w:r>
      <w:r w:rsidRPr="00FD608D">
        <w:t>context</w:t>
      </w:r>
      <w:r w:rsidR="002C5A14">
        <w:t xml:space="preserve"> </w:t>
      </w:r>
      <w:r w:rsidR="002C5A14">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2C5A14">
        <w:fldChar w:fldCharType="separate"/>
      </w:r>
      <w:r w:rsidR="002C5A14">
        <w:rPr>
          <w:noProof/>
        </w:rPr>
        <w:t>(Vajjala et al., 2020)</w:t>
      </w:r>
      <w:r w:rsidR="002C5A14">
        <w:fldChar w:fldCharType="end"/>
      </w:r>
      <w:r w:rsidRPr="00FD608D">
        <w:t>.</w:t>
      </w:r>
    </w:p>
    <w:p w14:paraId="12EFA243" w14:textId="734AD527" w:rsidR="007D641E" w:rsidRDefault="007D641E" w:rsidP="00F40F21">
      <w:pPr>
        <w:pStyle w:val="ListParagraph"/>
        <w:ind w:left="0"/>
      </w:pPr>
    </w:p>
    <w:p w14:paraId="18E01CC0" w14:textId="3F144EE4" w:rsidR="007D641E" w:rsidRDefault="007D641E" w:rsidP="00F40F21">
      <w:pPr>
        <w:pStyle w:val="ListParagraph"/>
        <w:ind w:left="0"/>
      </w:pPr>
    </w:p>
    <w:p w14:paraId="09234F82" w14:textId="7639EABA" w:rsidR="007D641E" w:rsidRDefault="007D641E" w:rsidP="00F40F21">
      <w:pPr>
        <w:pStyle w:val="ListParagraph"/>
        <w:ind w:left="0"/>
      </w:pPr>
    </w:p>
    <w:p w14:paraId="26EEC753" w14:textId="67BE90AC" w:rsidR="007D641E" w:rsidRDefault="007D641E" w:rsidP="00F40F21">
      <w:pPr>
        <w:pStyle w:val="ListParagraph"/>
        <w:ind w:left="0"/>
      </w:pPr>
    </w:p>
    <w:p w14:paraId="14C0F280" w14:textId="51C0DB1A" w:rsidR="007D641E" w:rsidRDefault="007D641E" w:rsidP="00F40F21">
      <w:pPr>
        <w:pStyle w:val="ListParagraph"/>
        <w:ind w:left="0"/>
      </w:pPr>
    </w:p>
    <w:p w14:paraId="6EA24D3C" w14:textId="10806831" w:rsidR="007D641E" w:rsidRDefault="007D641E" w:rsidP="00F40F21">
      <w:pPr>
        <w:pStyle w:val="ListParagraph"/>
        <w:ind w:left="0"/>
      </w:pPr>
    </w:p>
    <w:p w14:paraId="2929D022" w14:textId="3E0DAB79" w:rsidR="007D641E" w:rsidRDefault="007D641E" w:rsidP="00F40F21">
      <w:pPr>
        <w:pStyle w:val="ListParagraph"/>
        <w:ind w:left="0"/>
      </w:pPr>
    </w:p>
    <w:p w14:paraId="2D780751" w14:textId="5B17ACF0" w:rsidR="007D641E" w:rsidRDefault="007D641E" w:rsidP="00F40F21">
      <w:pPr>
        <w:pStyle w:val="ListParagraph"/>
        <w:ind w:left="0"/>
      </w:pPr>
    </w:p>
    <w:p w14:paraId="3652672D" w14:textId="01C48B82" w:rsidR="007D641E" w:rsidRDefault="007D641E" w:rsidP="00F40F21">
      <w:pPr>
        <w:pStyle w:val="ListParagraph"/>
        <w:ind w:left="0"/>
      </w:pPr>
    </w:p>
    <w:p w14:paraId="6C289E31" w14:textId="2EC6DE84" w:rsidR="007D641E" w:rsidRDefault="007D641E" w:rsidP="00F40F21">
      <w:pPr>
        <w:pStyle w:val="ListParagraph"/>
        <w:ind w:left="0"/>
      </w:pPr>
    </w:p>
    <w:p w14:paraId="1E534193" w14:textId="1C7739E3" w:rsidR="007D641E" w:rsidRDefault="007D641E" w:rsidP="00F40F21">
      <w:pPr>
        <w:pStyle w:val="ListParagraph"/>
        <w:ind w:left="0"/>
      </w:pPr>
    </w:p>
    <w:p w14:paraId="24F4848C" w14:textId="2999542E" w:rsidR="007D641E" w:rsidRDefault="007D641E" w:rsidP="00F40F21">
      <w:pPr>
        <w:pStyle w:val="ListParagraph"/>
        <w:ind w:left="0"/>
      </w:pPr>
    </w:p>
    <w:p w14:paraId="7A3F37C2" w14:textId="40B752E6" w:rsidR="007D641E" w:rsidRDefault="007D641E" w:rsidP="00F40F21">
      <w:pPr>
        <w:pStyle w:val="ListParagraph"/>
        <w:ind w:left="0"/>
      </w:pPr>
    </w:p>
    <w:p w14:paraId="53F40D75" w14:textId="77777777" w:rsidR="007D641E" w:rsidRPr="00FD608D" w:rsidRDefault="007D641E" w:rsidP="00F40F21">
      <w:pPr>
        <w:pStyle w:val="ListParagraph"/>
        <w:ind w:left="0"/>
      </w:pPr>
    </w:p>
    <w:p w14:paraId="5E80185D" w14:textId="46BA37A3" w:rsidR="002C5A14" w:rsidRDefault="002C5A14" w:rsidP="002C5A14">
      <w:pPr>
        <w:pStyle w:val="Caption"/>
        <w:keepNext/>
        <w:jc w:val="center"/>
      </w:pPr>
      <w:bookmarkStart w:id="7" w:name="_Toc111512578"/>
      <w:r>
        <w:lastRenderedPageBreak/>
        <w:t xml:space="preserve">Table </w:t>
      </w:r>
      <w:fldSimple w:instr=" SEQ Table \* ARABIC ">
        <w:r w:rsidR="00AF07C5">
          <w:rPr>
            <w:noProof/>
          </w:rPr>
          <w:t>2</w:t>
        </w:r>
      </w:fldSimple>
      <w:r>
        <w:t>: Language blocks and NLP Applications</w:t>
      </w:r>
      <w:bookmarkEnd w:id="7"/>
    </w:p>
    <w:tbl>
      <w:tblPr>
        <w:tblW w:w="6527" w:type="dxa"/>
        <w:jc w:val="center"/>
        <w:tblLook w:val="04A0" w:firstRow="1" w:lastRow="0" w:firstColumn="1" w:lastColumn="0" w:noHBand="0" w:noVBand="1"/>
      </w:tblPr>
      <w:tblGrid>
        <w:gridCol w:w="3553"/>
        <w:gridCol w:w="2974"/>
      </w:tblGrid>
      <w:tr w:rsidR="007D641E" w:rsidRPr="00134554" w14:paraId="0DA7E5F5" w14:textId="77777777" w:rsidTr="007D641E">
        <w:trPr>
          <w:trHeight w:val="288"/>
          <w:jc w:val="center"/>
        </w:trPr>
        <w:tc>
          <w:tcPr>
            <w:tcW w:w="3553" w:type="dxa"/>
            <w:tcBorders>
              <w:top w:val="single" w:sz="12" w:space="0" w:color="auto"/>
              <w:bottom w:val="single" w:sz="4" w:space="0" w:color="auto"/>
            </w:tcBorders>
            <w:shd w:val="clear" w:color="auto" w:fill="auto"/>
            <w:noWrap/>
            <w:vAlign w:val="center"/>
          </w:tcPr>
          <w:p w14:paraId="167C6BF0" w14:textId="04A13D74"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Blocks of Language</w:t>
            </w:r>
          </w:p>
        </w:tc>
        <w:tc>
          <w:tcPr>
            <w:tcW w:w="2974" w:type="dxa"/>
            <w:tcBorders>
              <w:top w:val="single" w:sz="12" w:space="0" w:color="auto"/>
              <w:bottom w:val="single" w:sz="4" w:space="0" w:color="auto"/>
            </w:tcBorders>
            <w:shd w:val="clear" w:color="auto" w:fill="auto"/>
            <w:noWrap/>
            <w:vAlign w:val="center"/>
          </w:tcPr>
          <w:p w14:paraId="3E458FBC" w14:textId="3D61F553"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Applications</w:t>
            </w:r>
          </w:p>
        </w:tc>
      </w:tr>
      <w:tr w:rsidR="00134554" w:rsidRPr="00134554" w14:paraId="2D45326F" w14:textId="77777777" w:rsidTr="007D641E">
        <w:trPr>
          <w:trHeight w:val="288"/>
          <w:jc w:val="center"/>
        </w:trPr>
        <w:tc>
          <w:tcPr>
            <w:tcW w:w="3553" w:type="dxa"/>
            <w:vMerge w:val="restart"/>
            <w:tcBorders>
              <w:top w:val="single" w:sz="4" w:space="0" w:color="auto"/>
              <w:bottom w:val="single" w:sz="4" w:space="0" w:color="auto"/>
            </w:tcBorders>
            <w:shd w:val="clear" w:color="auto" w:fill="auto"/>
            <w:noWrap/>
            <w:vAlign w:val="center"/>
            <w:hideMark/>
          </w:tcPr>
          <w:p w14:paraId="278E4F7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Context (meaning)</w:t>
            </w:r>
          </w:p>
        </w:tc>
        <w:tc>
          <w:tcPr>
            <w:tcW w:w="2974" w:type="dxa"/>
            <w:tcBorders>
              <w:top w:val="single" w:sz="4" w:space="0" w:color="auto"/>
            </w:tcBorders>
            <w:shd w:val="clear" w:color="auto" w:fill="auto"/>
            <w:noWrap/>
            <w:vAlign w:val="center"/>
            <w:hideMark/>
          </w:tcPr>
          <w:p w14:paraId="198C0FC2"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ummarization</w:t>
            </w:r>
          </w:p>
        </w:tc>
      </w:tr>
      <w:tr w:rsidR="00134554" w:rsidRPr="00134554" w14:paraId="0F32B6BA" w14:textId="77777777" w:rsidTr="007D641E">
        <w:trPr>
          <w:trHeight w:val="288"/>
          <w:jc w:val="center"/>
        </w:trPr>
        <w:tc>
          <w:tcPr>
            <w:tcW w:w="3553" w:type="dxa"/>
            <w:vMerge/>
            <w:tcBorders>
              <w:bottom w:val="single" w:sz="4" w:space="0" w:color="auto"/>
            </w:tcBorders>
            <w:vAlign w:val="center"/>
            <w:hideMark/>
          </w:tcPr>
          <w:p w14:paraId="52ACA59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44586BF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pic Modelling</w:t>
            </w:r>
          </w:p>
        </w:tc>
      </w:tr>
      <w:tr w:rsidR="00134554" w:rsidRPr="00134554" w14:paraId="08928AA4" w14:textId="77777777" w:rsidTr="007D641E">
        <w:trPr>
          <w:trHeight w:val="288"/>
          <w:jc w:val="center"/>
        </w:trPr>
        <w:tc>
          <w:tcPr>
            <w:tcW w:w="3553" w:type="dxa"/>
            <w:vMerge/>
            <w:tcBorders>
              <w:bottom w:val="single" w:sz="4" w:space="0" w:color="auto"/>
            </w:tcBorders>
            <w:vAlign w:val="center"/>
            <w:hideMark/>
          </w:tcPr>
          <w:p w14:paraId="2798C8CD"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2B5C2209"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entiment Analysis</w:t>
            </w:r>
          </w:p>
        </w:tc>
      </w:tr>
      <w:tr w:rsidR="00134554" w:rsidRPr="00134554" w14:paraId="30858675" w14:textId="77777777" w:rsidTr="007D641E">
        <w:trPr>
          <w:trHeight w:val="288"/>
          <w:jc w:val="center"/>
        </w:trPr>
        <w:tc>
          <w:tcPr>
            <w:tcW w:w="3553" w:type="dxa"/>
            <w:vMerge w:val="restart"/>
            <w:tcBorders>
              <w:top w:val="single" w:sz="4" w:space="0" w:color="auto"/>
              <w:bottom w:val="single" w:sz="4" w:space="0" w:color="auto"/>
            </w:tcBorders>
            <w:shd w:val="clear" w:color="auto" w:fill="auto"/>
            <w:noWrap/>
            <w:vAlign w:val="center"/>
            <w:hideMark/>
          </w:tcPr>
          <w:p w14:paraId="78DD611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yntax (phrases and sentences)</w:t>
            </w:r>
          </w:p>
        </w:tc>
        <w:tc>
          <w:tcPr>
            <w:tcW w:w="2974" w:type="dxa"/>
            <w:tcBorders>
              <w:top w:val="single" w:sz="4" w:space="0" w:color="auto"/>
            </w:tcBorders>
            <w:shd w:val="clear" w:color="auto" w:fill="auto"/>
            <w:noWrap/>
            <w:vAlign w:val="center"/>
            <w:hideMark/>
          </w:tcPr>
          <w:p w14:paraId="5FE35D7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arsing</w:t>
            </w:r>
          </w:p>
        </w:tc>
      </w:tr>
      <w:tr w:rsidR="00134554" w:rsidRPr="00134554" w14:paraId="56A8CAE2" w14:textId="77777777" w:rsidTr="007D641E">
        <w:trPr>
          <w:trHeight w:val="288"/>
          <w:jc w:val="center"/>
        </w:trPr>
        <w:tc>
          <w:tcPr>
            <w:tcW w:w="3553" w:type="dxa"/>
            <w:vMerge/>
            <w:tcBorders>
              <w:bottom w:val="single" w:sz="4" w:space="0" w:color="auto"/>
            </w:tcBorders>
            <w:vAlign w:val="center"/>
            <w:hideMark/>
          </w:tcPr>
          <w:p w14:paraId="0D8403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1C828804"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Entity Extraction</w:t>
            </w:r>
          </w:p>
        </w:tc>
      </w:tr>
      <w:tr w:rsidR="00134554" w:rsidRPr="00134554" w14:paraId="63547FA8" w14:textId="77777777" w:rsidTr="007D641E">
        <w:trPr>
          <w:trHeight w:val="288"/>
          <w:jc w:val="center"/>
        </w:trPr>
        <w:tc>
          <w:tcPr>
            <w:tcW w:w="3553" w:type="dxa"/>
            <w:vMerge/>
            <w:tcBorders>
              <w:bottom w:val="single" w:sz="4" w:space="0" w:color="auto"/>
            </w:tcBorders>
            <w:vAlign w:val="center"/>
            <w:hideMark/>
          </w:tcPr>
          <w:p w14:paraId="247C1A3E"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480783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Relation Extraction</w:t>
            </w:r>
          </w:p>
        </w:tc>
      </w:tr>
      <w:tr w:rsidR="00134554" w:rsidRPr="00134554" w14:paraId="3BB400BF" w14:textId="77777777" w:rsidTr="007D641E">
        <w:trPr>
          <w:trHeight w:val="288"/>
          <w:jc w:val="center"/>
        </w:trPr>
        <w:tc>
          <w:tcPr>
            <w:tcW w:w="3553" w:type="dxa"/>
            <w:vMerge w:val="restart"/>
            <w:tcBorders>
              <w:top w:val="single" w:sz="4" w:space="0" w:color="auto"/>
              <w:bottom w:val="single" w:sz="4" w:space="0" w:color="auto"/>
            </w:tcBorders>
            <w:shd w:val="clear" w:color="auto" w:fill="auto"/>
            <w:noWrap/>
            <w:vAlign w:val="center"/>
            <w:hideMark/>
          </w:tcPr>
          <w:p w14:paraId="3BB2461E" w14:textId="6CAC02F4"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Morphemes and Lexemes (words)</w:t>
            </w:r>
          </w:p>
        </w:tc>
        <w:tc>
          <w:tcPr>
            <w:tcW w:w="2974" w:type="dxa"/>
            <w:tcBorders>
              <w:top w:val="single" w:sz="4" w:space="0" w:color="auto"/>
            </w:tcBorders>
            <w:shd w:val="clear" w:color="auto" w:fill="auto"/>
            <w:noWrap/>
            <w:vAlign w:val="center"/>
            <w:hideMark/>
          </w:tcPr>
          <w:p w14:paraId="4138D0E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kenization</w:t>
            </w:r>
          </w:p>
        </w:tc>
      </w:tr>
      <w:tr w:rsidR="00134554" w:rsidRPr="00134554" w14:paraId="2B37042F" w14:textId="77777777" w:rsidTr="007D641E">
        <w:trPr>
          <w:trHeight w:val="288"/>
          <w:jc w:val="center"/>
        </w:trPr>
        <w:tc>
          <w:tcPr>
            <w:tcW w:w="3553" w:type="dxa"/>
            <w:vMerge/>
            <w:tcBorders>
              <w:bottom w:val="single" w:sz="4" w:space="0" w:color="auto"/>
            </w:tcBorders>
            <w:vAlign w:val="center"/>
            <w:hideMark/>
          </w:tcPr>
          <w:p w14:paraId="038D6167"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61DE60D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Word embedding</w:t>
            </w:r>
          </w:p>
        </w:tc>
      </w:tr>
      <w:tr w:rsidR="00134554" w:rsidRPr="00134554" w14:paraId="3CC0AB87" w14:textId="77777777" w:rsidTr="007D641E">
        <w:trPr>
          <w:trHeight w:val="288"/>
          <w:jc w:val="center"/>
        </w:trPr>
        <w:tc>
          <w:tcPr>
            <w:tcW w:w="3553" w:type="dxa"/>
            <w:vMerge/>
            <w:tcBorders>
              <w:bottom w:val="single" w:sz="4" w:space="0" w:color="auto"/>
            </w:tcBorders>
            <w:vAlign w:val="center"/>
            <w:hideMark/>
          </w:tcPr>
          <w:p w14:paraId="78A8494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4" w:space="0" w:color="auto"/>
            </w:tcBorders>
            <w:shd w:val="clear" w:color="auto" w:fill="auto"/>
            <w:noWrap/>
            <w:vAlign w:val="center"/>
            <w:hideMark/>
          </w:tcPr>
          <w:p w14:paraId="6B0F15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OS tagging</w:t>
            </w:r>
          </w:p>
        </w:tc>
      </w:tr>
      <w:tr w:rsidR="00134554" w:rsidRPr="00134554" w14:paraId="61A43848" w14:textId="77777777" w:rsidTr="007D641E">
        <w:trPr>
          <w:trHeight w:val="288"/>
          <w:jc w:val="center"/>
        </w:trPr>
        <w:tc>
          <w:tcPr>
            <w:tcW w:w="3553" w:type="dxa"/>
            <w:vMerge w:val="restart"/>
            <w:tcBorders>
              <w:top w:val="single" w:sz="4" w:space="0" w:color="auto"/>
              <w:bottom w:val="single" w:sz="12" w:space="0" w:color="auto"/>
            </w:tcBorders>
            <w:shd w:val="clear" w:color="auto" w:fill="auto"/>
            <w:noWrap/>
            <w:vAlign w:val="center"/>
            <w:hideMark/>
          </w:tcPr>
          <w:p w14:paraId="46812DBD"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honemes (speech and sounds)</w:t>
            </w:r>
          </w:p>
        </w:tc>
        <w:tc>
          <w:tcPr>
            <w:tcW w:w="2974" w:type="dxa"/>
            <w:tcBorders>
              <w:top w:val="single" w:sz="4" w:space="0" w:color="auto"/>
            </w:tcBorders>
            <w:shd w:val="clear" w:color="auto" w:fill="auto"/>
            <w:noWrap/>
            <w:vAlign w:val="center"/>
            <w:hideMark/>
          </w:tcPr>
          <w:p w14:paraId="64C48160"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ech to text</w:t>
            </w:r>
          </w:p>
        </w:tc>
      </w:tr>
      <w:tr w:rsidR="00134554" w:rsidRPr="00134554" w14:paraId="79ED86FA" w14:textId="77777777" w:rsidTr="007D641E">
        <w:trPr>
          <w:trHeight w:val="288"/>
          <w:jc w:val="center"/>
        </w:trPr>
        <w:tc>
          <w:tcPr>
            <w:tcW w:w="3553" w:type="dxa"/>
            <w:vMerge/>
            <w:tcBorders>
              <w:top w:val="single" w:sz="4" w:space="0" w:color="auto"/>
              <w:bottom w:val="single" w:sz="12" w:space="0" w:color="auto"/>
            </w:tcBorders>
            <w:vAlign w:val="center"/>
            <w:hideMark/>
          </w:tcPr>
          <w:p w14:paraId="74101E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296A9BF3"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aker Identification</w:t>
            </w:r>
          </w:p>
        </w:tc>
      </w:tr>
      <w:tr w:rsidR="00134554" w:rsidRPr="00134554" w14:paraId="662FCA56" w14:textId="77777777" w:rsidTr="007D641E">
        <w:trPr>
          <w:trHeight w:val="288"/>
          <w:jc w:val="center"/>
        </w:trPr>
        <w:tc>
          <w:tcPr>
            <w:tcW w:w="3553" w:type="dxa"/>
            <w:vMerge/>
            <w:tcBorders>
              <w:top w:val="single" w:sz="4" w:space="0" w:color="auto"/>
              <w:bottom w:val="single" w:sz="12" w:space="0" w:color="auto"/>
            </w:tcBorders>
            <w:vAlign w:val="center"/>
            <w:hideMark/>
          </w:tcPr>
          <w:p w14:paraId="28600C86"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bottom w:val="single" w:sz="12" w:space="0" w:color="auto"/>
            </w:tcBorders>
            <w:shd w:val="clear" w:color="auto" w:fill="auto"/>
            <w:noWrap/>
            <w:vAlign w:val="center"/>
            <w:hideMark/>
          </w:tcPr>
          <w:p w14:paraId="07CD332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ext to speech</w:t>
            </w:r>
          </w:p>
        </w:tc>
      </w:tr>
    </w:tbl>
    <w:p w14:paraId="1E2A50D4" w14:textId="39326F4D" w:rsidR="00595194" w:rsidRDefault="00C10099" w:rsidP="001E2D10">
      <w:pPr>
        <w:pStyle w:val="Heading2"/>
      </w:pPr>
      <w:bookmarkStart w:id="8" w:name="_Toc111512517"/>
      <w:r w:rsidRPr="00C10099">
        <w:t>Challenges in NLP</w:t>
      </w:r>
      <w:bookmarkEnd w:id="8"/>
    </w:p>
    <w:p w14:paraId="5EE4AEB8" w14:textId="00759C57" w:rsidR="00063FA0" w:rsidRDefault="00063FA0" w:rsidP="00063FA0"/>
    <w:p w14:paraId="3AFB5C0B" w14:textId="2CB44056" w:rsidR="00BD5F29" w:rsidRPr="00063FA0" w:rsidRDefault="00BD5F29" w:rsidP="00063FA0">
      <w:r>
        <w:t xml:space="preserve">Language has inherent ambiguity in a general sense as well. </w:t>
      </w:r>
      <w:r>
        <w:fldChar w:fldCharType="begin"/>
      </w:r>
      <w:r w:rsidR="00AB632A">
        <w:instrText xml:space="preserve"> ADDIN EN.CITE &lt;EndNote&gt;&lt;Cite&gt;&lt;Author&gt;Perera&lt;/Author&gt;&lt;Year&gt;2013&lt;/Year&gt;&lt;RecNum&gt;165&lt;/RecNum&gt;&lt;DisplayText&gt;(Perera et al., 2013)&lt;/DisplayText&gt;&lt;record&gt;&lt;rec-number&gt;165&lt;/rec-number&gt;&lt;foreign-keys&gt;&lt;key app="EN" db-id="f2trs2pseazrd7e25vqxfzxwz5ve9v0vdsxx" timestamp="1660186261" guid="3885561c-2787-4ca4-8b36-d011cb61ed36"&gt;165&lt;/key&gt;&lt;/foreign-keys&gt;&lt;ref-type name="Conference Proceedings"&gt;10&lt;/ref-type&gt;&lt;contributors&gt;&lt;authors&gt;&lt;author&gt;Perera, Sujan&lt;/author&gt;&lt;author&gt;Sheth, Amit&lt;/author&gt;&lt;author&gt;Thirunarayan, Krishnaprasad&lt;/author&gt;&lt;author&gt;Nair, Suhas&lt;/author&gt;&lt;author&gt;Shah, Neil&lt;/author&gt;&lt;/authors&gt;&lt;/contributors&gt;&lt;titles&gt;&lt;title&gt;Challenges in understanding clinical notes: Why NLP engines fall short and where background knowledge can help&lt;/title&gt;&lt;secondary-title&gt;Proceedings of the 2013 international workshop on Data management &amp;amp; analytics for healthcare&lt;/secondary-title&gt;&lt;/titles&gt;&lt;pages&gt;21-26&lt;/pages&gt;&lt;dates&gt;&lt;year&gt;2013&lt;/year&gt;&lt;/dates&gt;&lt;urls&gt;&lt;/urls&gt;&lt;/record&gt;&lt;/Cite&gt;&lt;/EndNote&gt;</w:instrText>
      </w:r>
      <w:r>
        <w:fldChar w:fldCharType="separate"/>
      </w:r>
      <w:r>
        <w:rPr>
          <w:noProof/>
        </w:rPr>
        <w:t>(Perera et al., 2013)</w:t>
      </w:r>
      <w:r>
        <w:fldChar w:fldCharType="end"/>
      </w:r>
      <w:r>
        <w:t xml:space="preserve"> have discussed some of the common challenges that NLP faces in clinical settings </w:t>
      </w:r>
      <w:r w:rsidR="0042424F">
        <w:t>and below are the</w:t>
      </w:r>
      <w:r w:rsidR="00603B92">
        <w:t xml:space="preserve"> challenges for most of the </w:t>
      </w:r>
      <w:r w:rsidR="00A93037">
        <w:t xml:space="preserve">common </w:t>
      </w:r>
      <w:r w:rsidR="00603B92">
        <w:t xml:space="preserve">NLP tasks as </w:t>
      </w:r>
      <w:r w:rsidR="0042424F">
        <w:t>described</w:t>
      </w:r>
      <w:r w:rsidR="00603B92">
        <w:t xml:space="preserve"> by </w:t>
      </w:r>
      <w:r w:rsidR="00603B92">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603B92">
        <w:fldChar w:fldCharType="separate"/>
      </w:r>
      <w:r w:rsidR="00603B92">
        <w:rPr>
          <w:noProof/>
        </w:rPr>
        <w:t>(Vajjala et al., 2020)</w:t>
      </w:r>
      <w:r w:rsidR="00603B92">
        <w:fldChar w:fldCharType="end"/>
      </w:r>
    </w:p>
    <w:p w14:paraId="49E6C701" w14:textId="3AFF3118" w:rsidR="00C10099" w:rsidRDefault="00C10099" w:rsidP="00595194">
      <w:pPr>
        <w:rPr>
          <w:lang w:val="en-US"/>
        </w:rPr>
      </w:pPr>
      <w:r w:rsidRPr="0054573C">
        <w:rPr>
          <w:b/>
          <w:bCs/>
          <w:lang w:val="en-US"/>
        </w:rPr>
        <w:t>Ambiguity</w:t>
      </w:r>
      <w:r w:rsidRPr="0054573C">
        <w:rPr>
          <w:lang w:val="en-US"/>
        </w:rPr>
        <w:t xml:space="preserve">: </w:t>
      </w:r>
      <w:r w:rsidRPr="00C10099">
        <w:rPr>
          <w:lang w:val="en-US"/>
        </w:rPr>
        <w:t>Most human languages are inherently ambiguous.</w:t>
      </w:r>
      <w:r>
        <w:rPr>
          <w:lang w:val="en-US"/>
        </w:rPr>
        <w:t xml:space="preserve"> Many times </w:t>
      </w:r>
      <w:r w:rsidRPr="00C10099">
        <w:rPr>
          <w:lang w:val="en-US"/>
        </w:rPr>
        <w:t>sentence has multiple meanings</w:t>
      </w:r>
      <w:r>
        <w:rPr>
          <w:lang w:val="en-US"/>
        </w:rPr>
        <w:t xml:space="preserve"> and the meaning is decided by the context around the sentence. We can draw multiple meanings </w:t>
      </w:r>
      <w:r w:rsidR="00675CA8">
        <w:rPr>
          <w:lang w:val="en-US"/>
        </w:rPr>
        <w:t>from</w:t>
      </w:r>
      <w:r>
        <w:rPr>
          <w:lang w:val="en-US"/>
        </w:rPr>
        <w:t xml:space="preserve"> </w:t>
      </w:r>
      <w:r w:rsidR="00675CA8">
        <w:rPr>
          <w:lang w:val="en-US"/>
        </w:rPr>
        <w:t xml:space="preserve">the </w:t>
      </w:r>
      <w:r>
        <w:rPr>
          <w:lang w:val="en-US"/>
        </w:rPr>
        <w:t>sentence “</w:t>
      </w:r>
      <w:r w:rsidR="00D8755E" w:rsidRPr="0054573C">
        <w:rPr>
          <w:lang w:val="en-US"/>
        </w:rPr>
        <w:t>not bad</w:t>
      </w:r>
      <w:r w:rsidRPr="0054573C">
        <w:rPr>
          <w:lang w:val="en-US"/>
        </w:rPr>
        <w:t>”</w:t>
      </w:r>
      <w:r w:rsidR="00D8755E" w:rsidRPr="0054573C">
        <w:rPr>
          <w:lang w:val="en-US"/>
        </w:rPr>
        <w:t xml:space="preserve"> depending on the context used.</w:t>
      </w:r>
    </w:p>
    <w:p w14:paraId="48952B3B" w14:textId="6FF06E24" w:rsidR="00C10099" w:rsidRPr="0054573C" w:rsidRDefault="00C10099" w:rsidP="00595194">
      <w:pPr>
        <w:rPr>
          <w:lang w:val="en-US"/>
        </w:rPr>
      </w:pPr>
      <w:r w:rsidRPr="0054573C">
        <w:rPr>
          <w:b/>
          <w:bCs/>
          <w:lang w:val="en-US"/>
        </w:rPr>
        <w:t>Common knowledge</w:t>
      </w:r>
      <w:r w:rsidRPr="0054573C">
        <w:rPr>
          <w:lang w:val="en-US"/>
        </w:rPr>
        <w:t>:</w:t>
      </w:r>
      <w:r w:rsidRPr="00290A8D">
        <w:rPr>
          <w:lang w:val="en-US"/>
        </w:rPr>
        <w:t xml:space="preserve"> </w:t>
      </w:r>
      <w:r w:rsidR="00290A8D" w:rsidRPr="00290A8D">
        <w:rPr>
          <w:lang w:val="en-US"/>
        </w:rPr>
        <w:t>Humans use common knowledge all the time to understand and process any language.</w:t>
      </w:r>
      <w:r w:rsidR="00290A8D">
        <w:rPr>
          <w:lang w:val="en-US"/>
        </w:rPr>
        <w:t xml:space="preserve"> </w:t>
      </w:r>
      <w:r w:rsidR="00290A8D" w:rsidRPr="00290A8D">
        <w:rPr>
          <w:lang w:val="en-US"/>
        </w:rPr>
        <w:t>One of the key challenges in NLP is how to encode all the things that are common knowledge to humans in a computational model.</w:t>
      </w:r>
    </w:p>
    <w:p w14:paraId="5792E87F" w14:textId="57CE9F5A" w:rsidR="00C10099" w:rsidRPr="00290A8D" w:rsidRDefault="00C10099" w:rsidP="00595194">
      <w:pPr>
        <w:rPr>
          <w:lang w:val="en-US"/>
        </w:rPr>
      </w:pPr>
      <w:r w:rsidRPr="0054573C">
        <w:rPr>
          <w:b/>
          <w:bCs/>
          <w:lang w:val="en-US"/>
        </w:rPr>
        <w:t>Creativity</w:t>
      </w:r>
      <w:r w:rsidRPr="0054573C">
        <w:rPr>
          <w:lang w:val="en-US"/>
        </w:rPr>
        <w:t>:</w:t>
      </w:r>
      <w:r w:rsidR="00290A8D" w:rsidRPr="0054573C">
        <w:rPr>
          <w:lang w:val="en-US"/>
        </w:rPr>
        <w:t xml:space="preserve"> </w:t>
      </w:r>
      <w:r w:rsidR="00290A8D" w:rsidRPr="00290A8D">
        <w:rPr>
          <w:lang w:val="en-US"/>
        </w:rPr>
        <w:t>Human</w:t>
      </w:r>
      <w:r w:rsidR="00675CA8">
        <w:rPr>
          <w:lang w:val="en-US"/>
        </w:rPr>
        <w:t>s</w:t>
      </w:r>
      <w:r w:rsidR="00290A8D" w:rsidRPr="00290A8D">
        <w:rPr>
          <w:lang w:val="en-US"/>
        </w:rPr>
        <w:t xml:space="preserve"> are creative, and language is no exception for creativity. </w:t>
      </w:r>
      <w:r w:rsidR="00290A8D" w:rsidRPr="0054573C">
        <w:rPr>
          <w:lang w:val="en-US"/>
        </w:rPr>
        <w:t>Various styles, dialects, genres, and variations are used in any language. Making machines understand creativity is a hard problem not just in NLP, but in AI in general.</w:t>
      </w:r>
    </w:p>
    <w:p w14:paraId="4140594B" w14:textId="4FC2689B" w:rsidR="00C10099" w:rsidRPr="00924D62" w:rsidRDefault="00C10099" w:rsidP="00595194">
      <w:pPr>
        <w:rPr>
          <w:lang w:val="en-US"/>
        </w:rPr>
      </w:pPr>
      <w:r w:rsidRPr="0054573C">
        <w:rPr>
          <w:b/>
          <w:bCs/>
          <w:lang w:val="en-US"/>
        </w:rPr>
        <w:t>Diversity across languages</w:t>
      </w:r>
      <w:r w:rsidRPr="0054573C">
        <w:rPr>
          <w:lang w:val="en-US"/>
        </w:rPr>
        <w:t>:</w:t>
      </w:r>
      <w:r w:rsidR="00290A8D" w:rsidRPr="0054573C">
        <w:rPr>
          <w:lang w:val="en-US"/>
        </w:rPr>
        <w:t xml:space="preserve"> </w:t>
      </w:r>
      <w:r w:rsidR="00924D62" w:rsidRPr="00924D62">
        <w:rPr>
          <w:lang w:val="en-US"/>
        </w:rPr>
        <w:t xml:space="preserve"> For most languages in the world, there is no direct mapping between the vocabularies of any two languages. This makes porting an NLP solution from one language to another hard.</w:t>
      </w:r>
      <w:r w:rsidR="00924D62">
        <w:rPr>
          <w:lang w:val="en-US"/>
        </w:rPr>
        <w:t xml:space="preserve"> </w:t>
      </w:r>
    </w:p>
    <w:p w14:paraId="1BFF7000" w14:textId="7033E37D" w:rsidR="00C10099" w:rsidRDefault="00C10099" w:rsidP="001E2D10">
      <w:pPr>
        <w:pStyle w:val="Heading2"/>
      </w:pPr>
      <w:bookmarkStart w:id="9" w:name="_Toc111512518"/>
      <w:r w:rsidRPr="00C10099">
        <w:t>Machine Learning, Deep Learning, and NLP</w:t>
      </w:r>
      <w:bookmarkEnd w:id="9"/>
    </w:p>
    <w:p w14:paraId="3448F7C8" w14:textId="4DE1903A" w:rsidR="00C06831" w:rsidRDefault="00BC268D" w:rsidP="00924D62">
      <w:r>
        <w:t xml:space="preserve">The boundaries and overlaps between machine learning, deep learning and NLP are well discussed by </w:t>
      </w:r>
      <w:r>
        <w:fldChar w:fldCharType="begin"/>
      </w:r>
      <w:r w:rsidR="002C5A14">
        <w:instrText xml:space="preserve"> ADDIN EN.CITE &lt;EndNote&gt;&lt;Cite&gt;&lt;Author&gt;Mukhopadhyay&lt;/Author&gt;&lt;Year&gt;2018&lt;/Year&gt;&lt;RecNum&gt;167&lt;/RecNum&gt;&lt;DisplayText&gt;(Mukhopadhyay, 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Pr>
          <w:noProof/>
        </w:rPr>
        <w:t>(Mukhopadhyay, 2018)</w:t>
      </w:r>
      <w:r>
        <w:fldChar w:fldCharType="end"/>
      </w:r>
      <w:r>
        <w:t>.</w:t>
      </w:r>
    </w:p>
    <w:p w14:paraId="2BB81D59" w14:textId="7D85CDB4" w:rsidR="00C06831" w:rsidRDefault="00BC268D" w:rsidP="00924D62">
      <w:r>
        <w:t xml:space="preserve">He argues that </w:t>
      </w:r>
      <w:r w:rsidR="001C14CE" w:rsidRPr="001C14CE">
        <w:t xml:space="preserve">Artificial intelligence (AI) is a subfield of computer science that tries to create </w:t>
      </w:r>
      <w:r w:rsidR="001C14CE">
        <w:t>systems</w:t>
      </w:r>
      <w:r w:rsidR="001C14CE" w:rsidRPr="001C14CE">
        <w:t xml:space="preserve"> that can do activities that would normally need human intelligence.</w:t>
      </w:r>
      <w:r w:rsidR="001C14CE">
        <w:t xml:space="preserve"> </w:t>
      </w:r>
      <w:r w:rsidR="001C14CE" w:rsidRPr="001C14CE">
        <w:t xml:space="preserve">Machine learning (ML) is a field of artificial intelligence that focuses on the creation of algorithms that can learn to do tasks automatically based on a large number of instances without the need </w:t>
      </w:r>
      <w:r w:rsidR="00675CA8">
        <w:t>for</w:t>
      </w:r>
      <w:r w:rsidR="001C14CE" w:rsidRPr="001C14CE">
        <w:t xml:space="preserve"> hand-crafted rules. Deep learning (DL) is a type of machine learning that uses artificial neural network designs to learn.</w:t>
      </w:r>
    </w:p>
    <w:p w14:paraId="46B6FF10" w14:textId="3890E49E" w:rsidR="00C06831" w:rsidRDefault="00BC268D" w:rsidP="00924D62">
      <w:r>
        <w:t xml:space="preserve">He also highlights that </w:t>
      </w:r>
      <w:r w:rsidR="003C2C89" w:rsidRPr="003C2C89">
        <w:t>While NLP, ML, and DL have some overlap, they are also quite independent fields of study.</w:t>
      </w:r>
      <w:r w:rsidR="003C2C89">
        <w:t xml:space="preserve"> </w:t>
      </w:r>
      <w:r w:rsidR="003C2C89" w:rsidRPr="003C2C89">
        <w:t xml:space="preserve">Rules and heuristics were also used in early NLP applications. However, in recent </w:t>
      </w:r>
      <w:r w:rsidR="003C2C89" w:rsidRPr="003C2C89">
        <w:lastRenderedPageBreak/>
        <w:t xml:space="preserve">decades, ML approaches have had a significant effect on the development of NLP applications. More recently, DL has been widely developed and applied </w:t>
      </w:r>
      <w:r w:rsidR="00675CA8">
        <w:t>to</w:t>
      </w:r>
      <w:r w:rsidR="003C2C89" w:rsidRPr="003C2C89">
        <w:t xml:space="preserve"> natural language processing (NLP) systems.</w:t>
      </w:r>
    </w:p>
    <w:p w14:paraId="48C94BE6" w14:textId="258232E8" w:rsidR="00C10099" w:rsidRDefault="00C10099" w:rsidP="00BA05B2">
      <w:pPr>
        <w:pStyle w:val="Heading2"/>
      </w:pPr>
      <w:bookmarkStart w:id="10" w:name="_Toc111512519"/>
      <w:r w:rsidRPr="00C10099">
        <w:t>Approaches to NLP</w:t>
      </w:r>
      <w:bookmarkEnd w:id="10"/>
    </w:p>
    <w:p w14:paraId="48ECBE11" w14:textId="4EA91E32" w:rsidR="00A24955" w:rsidRPr="000E125D" w:rsidRDefault="00A24955" w:rsidP="000E125D">
      <w:r>
        <w:t xml:space="preserve">A variety of approaches have been identified for solving NLP tasks. As argued by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approaches can be categorized as follow:</w:t>
      </w:r>
    </w:p>
    <w:p w14:paraId="151F3BE4" w14:textId="61CE1F69" w:rsidR="00390BFE" w:rsidRDefault="00390BFE" w:rsidP="0032027E">
      <w:pPr>
        <w:pStyle w:val="Heading3"/>
      </w:pPr>
      <w:r w:rsidRPr="00390BFE">
        <w:t>Heuristics-Based NLP</w:t>
      </w:r>
    </w:p>
    <w:p w14:paraId="7BDBEF8F" w14:textId="4461B0B4" w:rsidR="0066030B" w:rsidRPr="00390BFE" w:rsidRDefault="0066030B" w:rsidP="00455BA4">
      <w:r w:rsidRPr="0066030B">
        <w:t>Early attempts at constructing NLP systems, like other early AI systems, were based on creating rules for the task at hand. This necessitated the developers having some domain knowledge in ways to construct rules that could be put into a system. Such systems also needed dictionaries and thesauruses.</w:t>
      </w:r>
      <w:r>
        <w:t xml:space="preserve"> </w:t>
      </w:r>
      <w:r w:rsidRPr="0066030B">
        <w:t>More extensive knowledge bases have been constructed to facilitate NLP in general and rule-based NLP in particular, in addition to dictionaries and thesauruses.</w:t>
      </w:r>
      <w:r>
        <w:t xml:space="preserve"> </w:t>
      </w:r>
      <w:r w:rsidRPr="0066030B">
        <w:t>Wordnet</w:t>
      </w:r>
      <w:r w:rsidR="00455BA4">
        <w:t xml:space="preserve"> </w:t>
      </w:r>
      <w:r w:rsidR="00455BA4">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rsidR="00455BA4">
        <w:fldChar w:fldCharType="separate"/>
      </w:r>
      <w:r w:rsidR="00455BA4">
        <w:rPr>
          <w:noProof/>
        </w:rPr>
        <w:t>(Miller, 1995)</w:t>
      </w:r>
      <w:r w:rsidR="00455BA4">
        <w:fldChar w:fldCharType="end"/>
      </w:r>
      <w:r>
        <w:t xml:space="preserve"> </w:t>
      </w:r>
      <w:r>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fldChar w:fldCharType="separate"/>
      </w:r>
      <w:r w:rsidR="00455BA4">
        <w:rPr>
          <w:noProof/>
        </w:rPr>
        <w:t>(Miller, 1995)</w:t>
      </w:r>
      <w:r>
        <w:fldChar w:fldCharType="end"/>
      </w:r>
      <w:r w:rsidRPr="0066030B">
        <w:t>, for example, is a database of words and the semantic ties that exist between them.</w:t>
      </w:r>
      <w:r w:rsidR="00BF3D0B">
        <w:t xml:space="preserve"> </w:t>
      </w:r>
      <w:r w:rsidR="00BF3D0B" w:rsidRPr="00BF3D0B">
        <w:t>More recently, common</w:t>
      </w:r>
      <w:r w:rsidR="00675CA8">
        <w:t>-</w:t>
      </w:r>
      <w:r w:rsidR="00BF3D0B" w:rsidRPr="00BF3D0B">
        <w:t>sense world knowledge has been included in knowledge bases such as Open Mind Common Sense</w:t>
      </w:r>
      <w:r w:rsidR="00BF3D0B">
        <w:t xml:space="preserve"> </w:t>
      </w:r>
      <w:r w:rsidR="00BF3D0B">
        <w:fldChar w:fldCharType="begin"/>
      </w:r>
      <w:r w:rsidR="00455BA4">
        <w:instrText xml:space="preserve"> ADDIN EN.CITE &lt;EndNote&gt;&lt;Cite&gt;&lt;Author&gt;Singh&lt;/Author&gt;&lt;Year&gt;2002&lt;/Year&gt;&lt;RecNum&gt;135&lt;/RecNum&gt;&lt;DisplayText&gt;(Singh et al., 2002)&lt;/DisplayText&gt;&lt;record&gt;&lt;rec-number&gt;135&lt;/rec-number&gt;&lt;foreign-keys&gt;&lt;key app="EN" db-id="f2trs2pseazrd7e25vqxfzxwz5ve9v0vdsxx" timestamp="1655114077" guid="24c275fd-c24d-4782-b263-19134de01546"&gt;135&lt;/key&gt;&lt;/foreign-keys&gt;&lt;ref-type name="Book Section"&gt;5&lt;/ref-type&gt;&lt;contributors&gt;&lt;authors&gt;&lt;author&gt;Singh, Push&lt;/author&gt;&lt;author&gt;Lin, Thomas&lt;/author&gt;&lt;author&gt;Mueller, Erik T.&lt;/author&gt;&lt;author&gt;Lim, Grace&lt;/author&gt;&lt;author&gt;Perkins, Travell&lt;/author&gt;&lt;author&gt;Li Zhu, Wan&lt;/author&gt;&lt;/authors&gt;&lt;/contributors&gt;&lt;titles&gt;&lt;title&gt;Open Mind Common Sense: Knowledge Acquisition from the General Public&lt;/title&gt;&lt;alt-title&gt;On the Move to Meaningful Internet Systems 2002: CoopIS, DOA, and ODBASE&lt;/alt-title&gt;&lt;/titles&gt;&lt;pages&gt;1223-1237&lt;/pages&gt;&lt;dates&gt;&lt;year&gt;2002&lt;/year&gt;&lt;/dates&gt;&lt;publisher&gt;Springer Berlin Heidelberg&lt;/publisher&gt;&lt;isbn&gt;0302-9743&lt;/isbn&gt;&lt;urls&gt;&lt;related-urls&gt;&lt;url&gt;https://dx.doi.org/10.1007/3-540-36124-3_77&lt;/url&gt;&lt;url&gt;https://link.springer.com/chapter/10.1007/3-540-36124-3_77&lt;/url&gt;&lt;/related-urls&gt;&lt;/urls&gt;&lt;electronic-resource-num&gt;10.1007/3-540-36124-3_77&lt;/electronic-resource-num&gt;&lt;/record&gt;&lt;/Cite&gt;&lt;/EndNote&gt;</w:instrText>
      </w:r>
      <w:r w:rsidR="00BF3D0B">
        <w:fldChar w:fldCharType="separate"/>
      </w:r>
      <w:r w:rsidR="00455BA4">
        <w:rPr>
          <w:noProof/>
        </w:rPr>
        <w:t>(Singh et al., 2002)</w:t>
      </w:r>
      <w:r w:rsidR="00BF3D0B">
        <w:fldChar w:fldCharType="end"/>
      </w:r>
      <w:r w:rsidR="00BF3D0B" w:rsidRPr="00BF3D0B">
        <w:t>, which supports rule-based systems.</w:t>
      </w:r>
      <w:r w:rsidR="00455BA4">
        <w:t xml:space="preserve"> </w:t>
      </w:r>
      <w:r w:rsidR="00455BA4" w:rsidRPr="00455BA4">
        <w:t>Regexes are a common paradigm for creating rule-based systems, and NLP software like StanfordCoreNLP contains a framework for developing them.</w:t>
      </w:r>
      <w:r w:rsidR="00455BA4">
        <w:t xml:space="preserve"> </w:t>
      </w:r>
      <w:r w:rsidR="00455BA4" w:rsidRPr="00455BA4">
        <w:t>CFG stands for context-free grammar and is a sort of formal grammar used to model natural languages.</w:t>
      </w:r>
      <w:r w:rsidR="00455BA4">
        <w:t xml:space="preserve"> </w:t>
      </w:r>
      <w:r w:rsidR="00455BA4" w:rsidRPr="00455BA4">
        <w:t>Grammar languages like JAPE (Java Annotation Patterns Engine) may be used to model more sophisticated rules</w:t>
      </w:r>
      <w:r w:rsidR="00455BA4">
        <w:t>.</w:t>
      </w:r>
    </w:p>
    <w:p w14:paraId="778BCF6C" w14:textId="31D16390" w:rsidR="00390BFE" w:rsidRDefault="00390BFE" w:rsidP="0032027E">
      <w:pPr>
        <w:pStyle w:val="Heading3"/>
      </w:pPr>
      <w:r w:rsidRPr="00390BFE">
        <w:t>Machine Learning for NLP</w:t>
      </w:r>
    </w:p>
    <w:p w14:paraId="67C05069" w14:textId="6E69C50A" w:rsidR="00BF3D0B" w:rsidRDefault="002A0CD1" w:rsidP="00390BFE">
      <w:r w:rsidRPr="002A0CD1">
        <w:t>For many NLP applications, supervised machine learning approaches such as classification and regression algorithms are widely</w:t>
      </w:r>
      <w:r w:rsidR="00DF619E">
        <w:t xml:space="preserve"> used</w:t>
      </w:r>
      <w:r w:rsidRPr="002A0CD1">
        <w:t>.</w:t>
      </w:r>
      <w:r>
        <w:t xml:space="preserve"> </w:t>
      </w:r>
      <w:r w:rsidRPr="002A0CD1">
        <w:t xml:space="preserve">The extraction of features from </w:t>
      </w:r>
      <w:r w:rsidR="00675CA8">
        <w:t xml:space="preserve">the </w:t>
      </w:r>
      <w:r w:rsidRPr="002A0CD1">
        <w:t>text, the use of the feature representation to develop a model, and the evaluation and improvement of the model are all typical phases in any machine learning technique for NLP.</w:t>
      </w:r>
      <w:r>
        <w:t xml:space="preserve"> Some of the commonly used ML algorithms </w:t>
      </w:r>
      <w:r w:rsidR="00DF619E">
        <w:t xml:space="preserve">as listed by </w:t>
      </w:r>
      <w:r w:rsidR="00DF619E">
        <w:fldChar w:fldCharType="begin"/>
      </w:r>
      <w:r w:rsidR="00DF619E">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DF619E">
        <w:fldChar w:fldCharType="separate"/>
      </w:r>
      <w:r w:rsidR="00DF619E">
        <w:rPr>
          <w:noProof/>
        </w:rPr>
        <w:t>(Vajjala et al., 2020)</w:t>
      </w:r>
      <w:r w:rsidR="00DF619E">
        <w:fldChar w:fldCharType="end"/>
      </w:r>
      <w:r w:rsidR="00DF619E">
        <w:t xml:space="preserve"> </w:t>
      </w:r>
      <w:r>
        <w:t xml:space="preserve">are </w:t>
      </w:r>
      <w:r w:rsidRPr="002A0CD1">
        <w:t>Naive Bayes</w:t>
      </w:r>
      <w:r w:rsidR="00C40595">
        <w:t xml:space="preserve"> and</w:t>
      </w:r>
      <w:r>
        <w:t xml:space="preserve"> </w:t>
      </w:r>
      <w:r w:rsidRPr="002A0CD1">
        <w:t>support vector machine (SVM)</w:t>
      </w:r>
      <w:r w:rsidR="00C40595">
        <w:t xml:space="preserve"> for</w:t>
      </w:r>
      <w:r w:rsidR="00C40595" w:rsidRPr="00C40595">
        <w:t xml:space="preserve"> classification </w:t>
      </w:r>
      <w:r w:rsidR="00C40595">
        <w:t>tasks</w:t>
      </w:r>
      <w:r>
        <w:t xml:space="preserve">, </w:t>
      </w:r>
      <w:r w:rsidRPr="002A0CD1">
        <w:t>hidden Markov model (HMM</w:t>
      </w:r>
      <w:r>
        <w:t xml:space="preserve">) </w:t>
      </w:r>
      <w:r w:rsidRPr="002A0CD1">
        <w:t>conditional random field (CRF)</w:t>
      </w:r>
      <w:r w:rsidR="00381419">
        <w:t xml:space="preserve"> for </w:t>
      </w:r>
      <w:r w:rsidR="00381419" w:rsidRPr="00C40595">
        <w:t>part-of-speech (POS) tagging</w:t>
      </w:r>
      <w:r w:rsidR="00381419">
        <w:t>.</w:t>
      </w:r>
    </w:p>
    <w:p w14:paraId="617CEE89" w14:textId="0BBAC9B7" w:rsidR="00390BFE" w:rsidRDefault="00390BFE" w:rsidP="0032027E">
      <w:pPr>
        <w:pStyle w:val="Heading3"/>
      </w:pPr>
      <w:r w:rsidRPr="00390BFE">
        <w:t>Deep Learning for NLP</w:t>
      </w:r>
    </w:p>
    <w:p w14:paraId="661E6196" w14:textId="00816D9D" w:rsidR="00A93037" w:rsidRDefault="00EF434F" w:rsidP="00390BFE">
      <w:r>
        <w:t xml:space="preserve">The artificial intelligence field has seen a </w:t>
      </w:r>
      <w:r w:rsidR="00DC48AC" w:rsidRPr="00DC48AC">
        <w:t xml:space="preserve">big increase </w:t>
      </w:r>
      <w:r>
        <w:t xml:space="preserve">in </w:t>
      </w:r>
      <w:r w:rsidR="00DC48AC" w:rsidRPr="00DC48AC">
        <w:t>the use of neural networks to deal with complicated</w:t>
      </w:r>
      <w:r>
        <w:t xml:space="preserve"> tasks</w:t>
      </w:r>
      <w:r w:rsidR="00DC48AC" w:rsidRPr="00DC48AC">
        <w:t xml:space="preserve"> </w:t>
      </w:r>
      <w:r w:rsidR="00023F0C">
        <w:t xml:space="preserve">in </w:t>
      </w:r>
      <w:r w:rsidR="00DC48AC" w:rsidRPr="00DC48AC">
        <w:t xml:space="preserve">recent years. Language is naturally unstructured and complicated. </w:t>
      </w:r>
      <w:r w:rsidR="00023F0C">
        <w:t>Neural network (</w:t>
      </w:r>
      <w:r w:rsidR="00DC48AC" w:rsidRPr="00DC48AC">
        <w:t>NN</w:t>
      </w:r>
      <w:r w:rsidR="00023F0C">
        <w:t xml:space="preserve">) </w:t>
      </w:r>
      <w:r w:rsidR="00DC48AC" w:rsidRPr="00DC48AC">
        <w:t>models are better at representing the complexity of language and producing better outcomes.</w:t>
      </w:r>
    </w:p>
    <w:p w14:paraId="15DB7CDE" w14:textId="6ACD6EBE" w:rsidR="00837F0B" w:rsidRDefault="00837F0B" w:rsidP="00390BFE">
      <w:r w:rsidRPr="00837F0B">
        <w:t>Recurrent neural networks (RNNs) are specifically intended to keep such sequential processing and learning in mind since language is fundamentally sequential. RNNs have neural units that can remember what they've processed previously. This memory is temporal, and when the RNN reads the next word in the input, it stores and updates the information at each time step.</w:t>
      </w:r>
    </w:p>
    <w:p w14:paraId="7C90E268" w14:textId="394F8286" w:rsidR="00837F0B" w:rsidRDefault="00837F0B" w:rsidP="00390BFE">
      <w:r w:rsidRPr="00837F0B">
        <w:t>The problem of forgetting memory is a challenge that RNNs face. To address this problem, long short-term memory networks (LSTMs), a form of RNN, were developed. LSTMs get around this difficulty by ignoring irrelevant information and memorising just the parts of it that are important to the job at hand. This alleviates the burden of memorising a large amount of information in a single vector representation. Because of this solution, LSTMs have largely replaced RNNs in many applications. GRUs are a type of RNN that is mostly utilised in language generation.</w:t>
      </w:r>
    </w:p>
    <w:p w14:paraId="3A4F14BD" w14:textId="7ECB2BB8" w:rsidR="00837F0B" w:rsidRPr="002A0CD1" w:rsidRDefault="00837F0B" w:rsidP="00390BFE">
      <w:r w:rsidRPr="00837F0B">
        <w:t>Convolutional neural networks (CNNs) are widely employed in computer vision applications such as image classification and video recognition, among others. CNN ha</w:t>
      </w:r>
      <w:r w:rsidR="00395B38">
        <w:t>s</w:t>
      </w:r>
      <w:r w:rsidRPr="00837F0B">
        <w:t xml:space="preserve"> also shown promise in NLP, </w:t>
      </w:r>
      <w:r w:rsidRPr="00837F0B">
        <w:lastRenderedPageBreak/>
        <w:t>particularly in text categorization. The capacity of CNNs to use a context window to look at a collection of words together is their major benefit</w:t>
      </w:r>
      <w:r w:rsidR="00872B7F">
        <w:t xml:space="preserve"> </w:t>
      </w:r>
      <w:r w:rsidR="00872B7F">
        <w:fldChar w:fldCharType="begin"/>
      </w:r>
      <w:r w:rsidR="00872B7F">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872B7F">
        <w:fldChar w:fldCharType="separate"/>
      </w:r>
      <w:r w:rsidR="00872B7F">
        <w:rPr>
          <w:noProof/>
        </w:rPr>
        <w:t>(Vajjala et al., 2020)</w:t>
      </w:r>
      <w:r w:rsidR="00872B7F">
        <w:fldChar w:fldCharType="end"/>
      </w:r>
      <w:r w:rsidRPr="00837F0B">
        <w:t>.</w:t>
      </w:r>
    </w:p>
    <w:p w14:paraId="1D7F77A9" w14:textId="17D93046" w:rsidR="00390BFE" w:rsidRDefault="00390BFE" w:rsidP="001E2D10">
      <w:pPr>
        <w:pStyle w:val="Heading2"/>
      </w:pPr>
      <w:bookmarkStart w:id="11" w:name="_Toc111512520"/>
      <w:r w:rsidRPr="00390BFE">
        <w:t>Transformers</w:t>
      </w:r>
      <w:bookmarkEnd w:id="11"/>
    </w:p>
    <w:p w14:paraId="387958C3" w14:textId="4F720E6E" w:rsidR="007500C4" w:rsidRDefault="007500C4" w:rsidP="00390BFE">
      <w:r w:rsidRPr="007500C4">
        <w:t>Transformers</w:t>
      </w:r>
      <w:r>
        <w:t xml:space="preserve"> </w:t>
      </w:r>
      <w:r w:rsidR="000E13A8">
        <w:fldChar w:fldCharType="begin"/>
      </w:r>
      <w:r w:rsidR="00BB7C50">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000E13A8">
        <w:fldChar w:fldCharType="separate"/>
      </w:r>
      <w:r w:rsidR="000E13A8">
        <w:rPr>
          <w:noProof/>
        </w:rPr>
        <w:t>(Wolf et al., 2020)</w:t>
      </w:r>
      <w:r w:rsidR="000E13A8">
        <w:fldChar w:fldCharType="end"/>
      </w:r>
      <w:r w:rsidR="000E13A8">
        <w:t xml:space="preserve"> </w:t>
      </w:r>
      <w:r w:rsidRPr="007500C4">
        <w:t xml:space="preserve">is the most recent addition to the league of deep learning NLP models. </w:t>
      </w:r>
      <w:r w:rsidR="005E7093">
        <w:t>T</w:t>
      </w:r>
      <w:r w:rsidR="00675CA8">
        <w:t>he t</w:t>
      </w:r>
      <w:r w:rsidR="005E7093">
        <w:t xml:space="preserve">ransformer </w:t>
      </w:r>
      <w:r w:rsidR="005E7093" w:rsidRPr="005E7093">
        <w:t>model was released in 2017</w:t>
      </w:r>
      <w:r w:rsidR="000E13A8">
        <w:t xml:space="preserve"> </w:t>
      </w:r>
      <w:r w:rsidR="000E13A8">
        <w:fldChar w:fldCharType="begin"/>
      </w:r>
      <w:r w:rsidR="00B545EE">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13A8">
        <w:fldChar w:fldCharType="separate"/>
      </w:r>
      <w:r w:rsidR="000E13A8">
        <w:rPr>
          <w:noProof/>
        </w:rPr>
        <w:t>(Vaswani et al., 2017)</w:t>
      </w:r>
      <w:r w:rsidR="000E13A8">
        <w:fldChar w:fldCharType="end"/>
      </w:r>
      <w:r w:rsidR="005E7093" w:rsidRPr="005E7093">
        <w:t xml:space="preserve">, and it performed amazing results on machine translation tasks. </w:t>
      </w:r>
      <w:r w:rsidR="005E7093">
        <w:t xml:space="preserve"> </w:t>
      </w:r>
      <w:r w:rsidRPr="007500C4">
        <w:t xml:space="preserve">In the last two years, Transformer models have surpassed state-of-the-art in practically all key NLP tasks. They model the textual context, but not in the order in which it appears. </w:t>
      </w:r>
      <w:r w:rsidR="00EC2D63">
        <w:t>Rather they</w:t>
      </w:r>
      <w:r w:rsidRPr="007500C4">
        <w:t xml:space="preserve"> prefer to look at all the words surrounding it known as self-attention</w:t>
      </w:r>
      <w:r>
        <w:t xml:space="preserve"> </w:t>
      </w:r>
      <w:r w:rsidRPr="007500C4">
        <w:t>and represent each word in its context when given a word in the input.</w:t>
      </w:r>
    </w:p>
    <w:p w14:paraId="33C917C3" w14:textId="21F871C7" w:rsidR="006E141A" w:rsidRDefault="00EC2D63" w:rsidP="00390BFE">
      <w:r>
        <w:t xml:space="preserve">According to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t</w:t>
      </w:r>
      <w:r w:rsidR="006E141A" w:rsidRPr="006E141A">
        <w:t>ransformer's huge success has sparked the interest of numerous NLP researchers. They've created even more fantastic Transformer-based models. Generative Pre-trained Transformer (GPT) and Bidirectional Encoder Representations from Transformers (BERT)</w:t>
      </w:r>
      <w:r w:rsidR="006E141A">
        <w:t xml:space="preserve"> </w:t>
      </w:r>
      <w:r w:rsidR="006E141A" w:rsidRPr="006E141A">
        <w:t>are two of the most well-known and essential of these models.</w:t>
      </w:r>
      <w:r w:rsidR="00F32EB3">
        <w:t xml:space="preserve"> </w:t>
      </w:r>
      <w:r w:rsidR="00F32EB3" w:rsidRPr="00F32EB3">
        <w:t xml:space="preserve">GPT is entirely made up of the decoder layer of </w:t>
      </w:r>
      <w:r w:rsidR="00675CA8">
        <w:t xml:space="preserve">the </w:t>
      </w:r>
      <w:r w:rsidR="00F32EB3" w:rsidRPr="00F32EB3">
        <w:t xml:space="preserve">Transformer, whereas BERT is entirely made up of the encoder layer of </w:t>
      </w:r>
      <w:r w:rsidR="00675CA8">
        <w:t xml:space="preserve">the </w:t>
      </w:r>
      <w:r w:rsidR="00F32EB3" w:rsidRPr="00F32EB3">
        <w:t>Transformer. The purpose of GPT is to create text that appears to be written by a human. BERT's purpose is to give a better language representation to aid a variety of downstream activities (sentence-pair classification tasks, single-sentence classification tasks, question-answering (QA) tasks, and single-sentence tagging tasks) in achieving better outcomes.</w:t>
      </w:r>
    </w:p>
    <w:p w14:paraId="357A77D6" w14:textId="167A3F30" w:rsidR="002F17C6" w:rsidRPr="009B265A" w:rsidRDefault="002F17C6" w:rsidP="002F17C6">
      <w:pPr>
        <w:pStyle w:val="Caption"/>
        <w:keepNext/>
        <w:jc w:val="center"/>
        <w:rPr>
          <w:i w:val="0"/>
          <w:iCs w:val="0"/>
        </w:rPr>
      </w:pPr>
      <w:bookmarkStart w:id="12" w:name="_Ref111143837"/>
      <w:bookmarkStart w:id="13" w:name="_Toc111512572"/>
      <w:r w:rsidRPr="009B265A">
        <w:rPr>
          <w:i w:val="0"/>
          <w:iCs w:val="0"/>
        </w:rPr>
        <w:t xml:space="preserve">Figure </w:t>
      </w:r>
      <w:r w:rsidR="00384DD4" w:rsidRPr="009B265A">
        <w:rPr>
          <w:i w:val="0"/>
          <w:iCs w:val="0"/>
        </w:rPr>
        <w:fldChar w:fldCharType="begin"/>
      </w:r>
      <w:r w:rsidR="00384DD4" w:rsidRPr="009B265A">
        <w:rPr>
          <w:i w:val="0"/>
          <w:iCs w:val="0"/>
        </w:rPr>
        <w:instrText xml:space="preserve"> SEQ Figure \* ARABIC </w:instrText>
      </w:r>
      <w:r w:rsidR="00384DD4" w:rsidRPr="009B265A">
        <w:rPr>
          <w:i w:val="0"/>
          <w:iCs w:val="0"/>
        </w:rPr>
        <w:fldChar w:fldCharType="separate"/>
      </w:r>
      <w:r w:rsidR="009B265A">
        <w:rPr>
          <w:i w:val="0"/>
          <w:iCs w:val="0"/>
          <w:noProof/>
        </w:rPr>
        <w:t>1</w:t>
      </w:r>
      <w:r w:rsidR="00384DD4" w:rsidRPr="009B265A">
        <w:rPr>
          <w:i w:val="0"/>
          <w:iCs w:val="0"/>
        </w:rPr>
        <w:fldChar w:fldCharType="end"/>
      </w:r>
      <w:bookmarkEnd w:id="12"/>
      <w:r w:rsidRPr="009B265A">
        <w:rPr>
          <w:i w:val="0"/>
          <w:iCs w:val="0"/>
        </w:rPr>
        <w:t>: The transformer - model architecture</w:t>
      </w:r>
      <w:bookmarkEnd w:id="13"/>
    </w:p>
    <w:p w14:paraId="45639E0E" w14:textId="5FAC0C44" w:rsidR="002F17C6" w:rsidRDefault="00A53553" w:rsidP="002F17C6">
      <w:pPr>
        <w:jc w:val="center"/>
      </w:pPr>
      <w:r>
        <w:rPr>
          <w:noProof/>
        </w:rPr>
        <w:drawing>
          <wp:inline distT="0" distB="0" distL="0" distR="0" wp14:anchorId="3E2C1DA3" wp14:editId="69BFAC86">
            <wp:extent cx="1996440" cy="2492964"/>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01052" cy="2498723"/>
                    </a:xfrm>
                    <a:prstGeom prst="rect">
                      <a:avLst/>
                    </a:prstGeom>
                    <a:noFill/>
                    <a:ln>
                      <a:noFill/>
                    </a:ln>
                  </pic:spPr>
                </pic:pic>
              </a:graphicData>
            </a:graphic>
          </wp:inline>
        </w:drawing>
      </w:r>
    </w:p>
    <w:p w14:paraId="2B0FF709" w14:textId="4B86D901" w:rsidR="002F17C6" w:rsidRDefault="00A53553" w:rsidP="002F17C6">
      <w:pPr>
        <w:jc w:val="center"/>
      </w:pPr>
      <w:r>
        <w:t xml:space="preserve">Note: From </w:t>
      </w:r>
      <w:r>
        <w:fldChar w:fldCharType="begin"/>
      </w:r>
      <w:r w:rsidR="00B545EE">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Vaswani et al., 2017)</w:t>
      </w:r>
      <w:r>
        <w:fldChar w:fldCharType="end"/>
      </w:r>
    </w:p>
    <w:p w14:paraId="34878148" w14:textId="0D88AC07" w:rsidR="00DE103C" w:rsidRDefault="00EA7C97" w:rsidP="005845D6">
      <w:r>
        <w:t>Figure 1 shows the original transformer architecture</w:t>
      </w:r>
      <w:r w:rsidR="00F02C70">
        <w:t xml:space="preserve"> proposed by</w:t>
      </w:r>
      <w:r w:rsidR="00B545EE">
        <w:t xml:space="preserve"> </w:t>
      </w:r>
      <w:r w:rsidR="00B545EE" w:rsidRPr="00B545EE">
        <w:t xml:space="preserve">Vaswani et al. </w:t>
      </w:r>
      <w:r w:rsidR="00F02C70">
        <w:fldChar w:fldCharType="begin"/>
      </w:r>
      <w:r w:rsidR="00B545EE">
        <w:instrText xml:space="preserve"> ADDIN EN.CITE &lt;EndNote&gt;&lt;Cite ExcludeAuth="1"&gt;&lt;Author&gt;Vaswani&lt;/Author&gt;&lt;Year&gt;2017&lt;/Year&gt;&lt;RecNum&gt;170&lt;/RecNum&gt;&lt;DisplayText&gt;(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F02C70">
        <w:fldChar w:fldCharType="separate"/>
      </w:r>
      <w:r w:rsidR="00B545EE">
        <w:rPr>
          <w:noProof/>
        </w:rPr>
        <w:t>(2017)</w:t>
      </w:r>
      <w:r w:rsidR="00F02C70">
        <w:fldChar w:fldCharType="end"/>
      </w:r>
      <w:r w:rsidR="00F02C70">
        <w:t xml:space="preserve"> which is based on a self-attention mechanism relating to different positions of a single sequence </w:t>
      </w:r>
      <w:r w:rsidR="00B545EE">
        <w:t xml:space="preserve">(positional encoding ) </w:t>
      </w:r>
      <w:r w:rsidR="00F02C70">
        <w:t xml:space="preserve">to make sense of the entire sequence. </w:t>
      </w:r>
      <w:r w:rsidR="008E0D4F">
        <w:t>The original transformer model was employed for the language translation task.</w:t>
      </w:r>
    </w:p>
    <w:p w14:paraId="345AF3FB" w14:textId="77777777" w:rsidR="00014DBE" w:rsidRDefault="008E0D4F" w:rsidP="005845D6">
      <w:r>
        <w:t xml:space="preserve">Each encoder structure </w:t>
      </w:r>
      <w:r w:rsidR="00637256">
        <w:t>c</w:t>
      </w:r>
      <w:r w:rsidR="00637256" w:rsidRPr="00637256">
        <w:t>onverts an input sequence of tokens into a sequence of embedding vectors, often called the hidden state or context</w:t>
      </w:r>
      <w:r w:rsidR="00637256">
        <w:t xml:space="preserve"> and the struct</w:t>
      </w:r>
      <w:r w:rsidR="00262602">
        <w:t>u</w:t>
      </w:r>
      <w:r w:rsidR="00637256">
        <w:t xml:space="preserve">re </w:t>
      </w:r>
      <w:r>
        <w:t>consists of two layers:  multi-head self-attention mechanisms layer and position-wise fully connected fee forward layer.</w:t>
      </w:r>
      <w:r w:rsidR="00BD5116">
        <w:t xml:space="preserve"> </w:t>
      </w:r>
    </w:p>
    <w:p w14:paraId="7BEBE19E" w14:textId="77777777" w:rsidR="0054406C" w:rsidRDefault="00BD5116" w:rsidP="005845D6">
      <w:r>
        <w:t>Each decoder</w:t>
      </w:r>
      <w:r w:rsidR="00014DBE">
        <w:t xml:space="preserve"> structure uses</w:t>
      </w:r>
      <w:r w:rsidR="00014DBE" w:rsidRPr="00014DBE">
        <w:t xml:space="preserve"> the encoder’s hidden state to iteratively generate an output sequence of tokens, one token at a</w:t>
      </w:r>
      <w:r w:rsidR="00014DBE">
        <w:t xml:space="preserve"> time. The structure</w:t>
      </w:r>
      <w:r>
        <w:t xml:space="preserve"> has an additional layer to perform multi-head attention over the output of the encoder stack.</w:t>
      </w:r>
      <w:r w:rsidR="000759F9">
        <w:t xml:space="preserve"> </w:t>
      </w:r>
    </w:p>
    <w:p w14:paraId="79F4A940" w14:textId="43A3BF3A" w:rsidR="008E0D4F" w:rsidRDefault="000759F9" w:rsidP="005845D6">
      <w:r w:rsidRPr="000759F9">
        <w:lastRenderedPageBreak/>
        <w:t xml:space="preserve">Only the lowest level of the stack contains the embedding sublayer. The encoded input is guaranteed to remain stable through all </w:t>
      </w:r>
      <w:r>
        <w:t xml:space="preserve">other </w:t>
      </w:r>
      <w:r w:rsidRPr="000759F9">
        <w:t>layers because there isn't an embedding layer in the other layers.</w:t>
      </w:r>
    </w:p>
    <w:p w14:paraId="5FBE39A7" w14:textId="59571951" w:rsidR="00DF5FBE" w:rsidRDefault="00DF5FBE" w:rsidP="005845D6">
      <w:r>
        <w:t xml:space="preserve">The </w:t>
      </w:r>
      <w:r w:rsidR="00F30EA4">
        <w:t>self-</w:t>
      </w:r>
      <w:r>
        <w:t xml:space="preserve">attention which is a token-to-token operation has replaced the recurrence function that is present in RNN, LSTM or CNN. </w:t>
      </w:r>
      <w:r w:rsidRPr="00DF5FBE">
        <w:t>The attention mechanism will determine how each word in a sequence, including the word being processed, relates to every other word in the sequence</w:t>
      </w:r>
      <w:r w:rsidR="0028015B">
        <w:t xml:space="preserve"> which results in finding a deeper relationship between the words and producing better results.</w:t>
      </w:r>
      <w:r w:rsidR="00F30EA4">
        <w:t xml:space="preserve"> This layer</w:t>
      </w:r>
      <w:r w:rsidR="00F30EA4" w:rsidRPr="00F30EA4">
        <w:t xml:space="preserve"> applies three independent linear transformations to each embedding to generate the query, key, and value vectors.</w:t>
      </w:r>
      <w:r w:rsidR="002E56AD">
        <w:t xml:space="preserve"> </w:t>
      </w:r>
      <w:r w:rsidR="002E56AD" w:rsidRPr="002E56AD">
        <w:t>These transformations project the embeddings, and each projection has a unique set of parameters that can be learned. This enables the self-attention layer to concentrate on various semantic facets of the sequence.</w:t>
      </w:r>
      <w:r w:rsidR="00E837DD">
        <w:t xml:space="preserve"> </w:t>
      </w:r>
      <w:r w:rsidR="00E837DD" w:rsidRPr="00E837DD">
        <w:t>Having several heads allows the model to focus on several aspects at once</w:t>
      </w:r>
      <w:r w:rsidR="00E837DD">
        <w:t xml:space="preserve"> and that is achieved with multi-head attention.</w:t>
      </w:r>
    </w:p>
    <w:p w14:paraId="20006556" w14:textId="4407F578" w:rsidR="00095B9D" w:rsidRDefault="00095B9D" w:rsidP="005845D6">
      <w:r>
        <w:t>The positional encoding layer adds positional information to input embedding which helps in establishing relationships between words which are semantically closely related but far apart in the sentence (positionally).</w:t>
      </w:r>
      <w:r w:rsidR="00EF446F">
        <w:t xml:space="preserve"> </w:t>
      </w:r>
    </w:p>
    <w:p w14:paraId="54597545" w14:textId="77777777" w:rsidR="005845D6" w:rsidRDefault="005845D6" w:rsidP="005845D6"/>
    <w:p w14:paraId="068DD81D" w14:textId="074473A7" w:rsidR="0032027E" w:rsidRDefault="0032027E" w:rsidP="001E2D10">
      <w:pPr>
        <w:pStyle w:val="Heading2"/>
      </w:pPr>
      <w:bookmarkStart w:id="14" w:name="_Toc111512521"/>
      <w:r w:rsidRPr="00157E05">
        <w:t>BERT</w:t>
      </w:r>
      <w:bookmarkEnd w:id="14"/>
    </w:p>
    <w:p w14:paraId="68157381" w14:textId="7546733F" w:rsidR="00BF7428" w:rsidRPr="00BF7428" w:rsidRDefault="003905CF" w:rsidP="00BF7428">
      <w:r w:rsidRPr="003905CF">
        <w:t>Bidirectional Encoder Representations from Transformers (BERT)</w:t>
      </w:r>
      <w:r>
        <w:t xml:space="preserve"> is an encoder-only architecture of transformer. As argued by </w:t>
      </w:r>
      <w:r>
        <w:rPr>
          <w:noProof/>
        </w:rPr>
        <w:t>Devlin et al.</w:t>
      </w:r>
      <w:r>
        <w:fldChar w:fldCharType="begin"/>
      </w:r>
      <w:r w:rsidR="009D266D">
        <w:instrText xml:space="preserve"> ADDIN EN.CITE &lt;EndNote&gt;&lt;Cite ExcludeAuth="1"&gt;&lt;Author&gt;Devlin&lt;/Author&gt;&lt;Year&gt;2018&lt;/Year&gt;&lt;RecNum&gt;178&lt;/RecNum&gt;&lt;DisplayText&gt;(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fldChar w:fldCharType="separate"/>
      </w:r>
      <w:r>
        <w:rPr>
          <w:noProof/>
        </w:rPr>
        <w:t>(2018)</w:t>
      </w:r>
      <w:r>
        <w:fldChar w:fldCharType="end"/>
      </w:r>
      <w:r>
        <w:t xml:space="preserve"> </w:t>
      </w:r>
      <w:r w:rsidR="00BF7428" w:rsidRPr="003905CF">
        <w:t>BERT is pre</w:t>
      </w:r>
      <w:r>
        <w:t>-</w:t>
      </w:r>
      <w:r w:rsidR="00BF7428" w:rsidRPr="003905CF">
        <w:t xml:space="preserve">trained with the two objectives of predicting masked tokens in texts </w:t>
      </w:r>
      <w:r w:rsidR="00232FE1">
        <w:t>(masked language modelling task or MLM)</w:t>
      </w:r>
      <w:r w:rsidR="00BF7428" w:rsidRPr="003905CF">
        <w:t>and determining if one text passage is likely to follow another</w:t>
      </w:r>
      <w:r w:rsidR="00232FE1">
        <w:t>(</w:t>
      </w:r>
      <w:r w:rsidR="00232FE1" w:rsidRPr="00232FE1">
        <w:t>next sentence prediction</w:t>
      </w:r>
      <w:r w:rsidR="00232FE1">
        <w:t xml:space="preserve"> or NSP)</w:t>
      </w:r>
      <w:r w:rsidR="00BF7428" w:rsidRPr="003905CF">
        <w:t>.</w:t>
      </w:r>
    </w:p>
    <w:p w14:paraId="04754585" w14:textId="0948BFD2" w:rsidR="00657800" w:rsidRDefault="00CF0AB0" w:rsidP="00104B5F">
      <w:r>
        <w:t xml:space="preserve">BERT has two steps: </w:t>
      </w:r>
      <w:r w:rsidRPr="00CF0AB0">
        <w:t>pre-training and fine-tuning</w:t>
      </w:r>
      <w:r>
        <w:t xml:space="preserve">. During pre-training, the model is trained on unlabelled over different pre-training tasks. </w:t>
      </w:r>
      <w:r w:rsidR="00741EC0">
        <w:t>For finetuning, the BERT model is first initialized with the pre-trained parameters and then these parameters are fined tune using labelled data. Each downstream task has separate fine-tuned models though they were initialized with the same pre-trained parameters</w:t>
      </w:r>
      <w:r w:rsidR="00B9068A">
        <w:t>.</w:t>
      </w:r>
      <w:r w:rsidR="009D266D">
        <w:t xml:space="preserve"> </w:t>
      </w:r>
      <w:r w:rsidR="00657800">
        <w:t xml:space="preserve">During fine-tuning, task-specific inputs and outputs are plugged into BERT and all the parameters </w:t>
      </w:r>
      <w:r w:rsidR="00104B5F">
        <w:t>are fine-tuned. Compared to pre-training, fine-tuning is relatively</w:t>
      </w:r>
      <w:r w:rsidR="0059301C">
        <w:t xml:space="preserve"> </w:t>
      </w:r>
      <w:r w:rsidR="00104B5F">
        <w:t>inexpensive.</w:t>
      </w:r>
    </w:p>
    <w:p w14:paraId="7FFB9C74" w14:textId="2603FE7D" w:rsidR="00384DD4" w:rsidRPr="00CB3F17" w:rsidRDefault="00384DD4" w:rsidP="00384DD4">
      <w:pPr>
        <w:pStyle w:val="Caption"/>
        <w:keepNext/>
        <w:jc w:val="center"/>
        <w:rPr>
          <w:i w:val="0"/>
          <w:iCs w:val="0"/>
        </w:rPr>
      </w:pPr>
      <w:bookmarkStart w:id="15" w:name="_Toc111512573"/>
      <w:r w:rsidRPr="00CB3F17">
        <w:rPr>
          <w:i w:val="0"/>
          <w:iCs w:val="0"/>
        </w:rPr>
        <w:t xml:space="preserve">Figure </w:t>
      </w:r>
      <w:r w:rsidRPr="00CB3F17">
        <w:rPr>
          <w:i w:val="0"/>
          <w:iCs w:val="0"/>
        </w:rPr>
        <w:fldChar w:fldCharType="begin"/>
      </w:r>
      <w:r w:rsidRPr="00CB3F17">
        <w:rPr>
          <w:i w:val="0"/>
          <w:iCs w:val="0"/>
        </w:rPr>
        <w:instrText xml:space="preserve"> SEQ Figure \* ARABIC </w:instrText>
      </w:r>
      <w:r w:rsidRPr="00CB3F17">
        <w:rPr>
          <w:i w:val="0"/>
          <w:iCs w:val="0"/>
        </w:rPr>
        <w:fldChar w:fldCharType="separate"/>
      </w:r>
      <w:r w:rsidR="009B265A">
        <w:rPr>
          <w:i w:val="0"/>
          <w:iCs w:val="0"/>
          <w:noProof/>
        </w:rPr>
        <w:t>2</w:t>
      </w:r>
      <w:r w:rsidRPr="00CB3F17">
        <w:rPr>
          <w:i w:val="0"/>
          <w:iCs w:val="0"/>
        </w:rPr>
        <w:fldChar w:fldCharType="end"/>
      </w:r>
      <w:r w:rsidRPr="00CB3F17">
        <w:rPr>
          <w:i w:val="0"/>
          <w:iCs w:val="0"/>
        </w:rPr>
        <w:t>: Overall pre-training and fine-tuning procedures for BER</w:t>
      </w:r>
      <w:r w:rsidR="00CB3F17" w:rsidRPr="00CB3F17">
        <w:rPr>
          <w:i w:val="0"/>
          <w:iCs w:val="0"/>
        </w:rPr>
        <w:t>T</w:t>
      </w:r>
      <w:bookmarkEnd w:id="15"/>
    </w:p>
    <w:p w14:paraId="3F2F7A11" w14:textId="77777777" w:rsidR="00657800" w:rsidRDefault="00384DD4" w:rsidP="00CB3F17">
      <w:pPr>
        <w:jc w:val="center"/>
      </w:pPr>
      <w:r w:rsidRPr="00384DD4">
        <w:rPr>
          <w:noProof/>
        </w:rPr>
        <w:drawing>
          <wp:inline distT="0" distB="0" distL="0" distR="0" wp14:anchorId="1F82EAD8" wp14:editId="31DBACC0">
            <wp:extent cx="4607560" cy="1857624"/>
            <wp:effectExtent l="0" t="0" r="0" b="0"/>
            <wp:docPr id="39" name="Picture 3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diagram&#10;&#10;Description automatically generated"/>
                    <pic:cNvPicPr/>
                  </pic:nvPicPr>
                  <pic:blipFill>
                    <a:blip r:embed="rId16"/>
                    <a:stretch>
                      <a:fillRect/>
                    </a:stretch>
                  </pic:blipFill>
                  <pic:spPr>
                    <a:xfrm>
                      <a:off x="0" y="0"/>
                      <a:ext cx="4613690" cy="1860095"/>
                    </a:xfrm>
                    <a:prstGeom prst="rect">
                      <a:avLst/>
                    </a:prstGeom>
                  </pic:spPr>
                </pic:pic>
              </a:graphicData>
            </a:graphic>
          </wp:inline>
        </w:drawing>
      </w:r>
    </w:p>
    <w:p w14:paraId="09122474" w14:textId="226320C9" w:rsidR="00384DD4" w:rsidRDefault="00384DD4" w:rsidP="00741EC0">
      <w:pPr>
        <w:rPr>
          <w:rFonts w:ascii="NimbusRomNo9L-Regu" w:hAnsi="NimbusRomNo9L-Regu" w:cs="NimbusRomNo9L-Regu"/>
          <w:sz w:val="20"/>
          <w:szCs w:val="20"/>
        </w:rPr>
      </w:pPr>
      <w:r>
        <w:t>The above figure shows overall</w:t>
      </w:r>
      <w:r w:rsidRPr="00384DD4">
        <w:rPr>
          <w:rFonts w:ascii="NimbusRomNo9L-Regu" w:hAnsi="NimbusRomNo9L-Regu" w:cs="NimbusRomNo9L-Regu"/>
          <w:sz w:val="20"/>
          <w:szCs w:val="20"/>
        </w:rPr>
        <w:t xml:space="preserve"> </w:t>
      </w:r>
      <w:r>
        <w:rPr>
          <w:rFonts w:ascii="NimbusRomNo9L-Regu" w:hAnsi="NimbusRomNo9L-Regu" w:cs="NimbusRomNo9L-Regu"/>
          <w:sz w:val="20"/>
          <w:szCs w:val="20"/>
        </w:rPr>
        <w:t>pre-training and fine-tuning procedures for BERT</w:t>
      </w:r>
      <w:r>
        <w:rPr>
          <w:rFonts w:ascii="NimbusRomNo9L-Regu" w:hAnsi="NimbusRomNo9L-Regu" w:cs="NimbusRomNo9L-Regu"/>
          <w:sz w:val="20"/>
          <w:szCs w:val="20"/>
        </w:rPr>
        <w:fldChar w:fldCharType="begin"/>
      </w:r>
      <w:r>
        <w:rPr>
          <w:rFonts w:ascii="NimbusRomNo9L-Regu" w:hAnsi="NimbusRomNo9L-Regu" w:cs="NimbusRomNo9L-Regu"/>
          <w:sz w:val="20"/>
          <w:szCs w:val="20"/>
        </w:rPr>
        <w:instrText xml:space="preserve"> ADDIN EN.CITE &lt;EndNote&gt;&lt;Cite&gt;&lt;Author&gt;Devlin&lt;/Author&gt;&lt;Year&gt;2018&lt;/Year&gt;&lt;RecNum&gt;178&lt;/RecNum&gt;&lt;DisplayText&gt;(Devlin et al., 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Pr>
          <w:rFonts w:ascii="NimbusRomNo9L-Regu" w:hAnsi="NimbusRomNo9L-Regu" w:cs="NimbusRomNo9L-Regu"/>
          <w:sz w:val="20"/>
          <w:szCs w:val="20"/>
        </w:rPr>
        <w:fldChar w:fldCharType="separate"/>
      </w:r>
      <w:r>
        <w:rPr>
          <w:rFonts w:ascii="NimbusRomNo9L-Regu" w:hAnsi="NimbusRomNo9L-Regu" w:cs="NimbusRomNo9L-Regu"/>
          <w:noProof/>
          <w:sz w:val="20"/>
          <w:szCs w:val="20"/>
        </w:rPr>
        <w:t>(Devlin et al., 2018)</w:t>
      </w:r>
      <w:r>
        <w:rPr>
          <w:rFonts w:ascii="NimbusRomNo9L-Regu" w:hAnsi="NimbusRomNo9L-Regu" w:cs="NimbusRomNo9L-Regu"/>
          <w:sz w:val="20"/>
          <w:szCs w:val="20"/>
        </w:rPr>
        <w:fldChar w:fldCharType="end"/>
      </w:r>
      <w:r>
        <w:rPr>
          <w:rFonts w:ascii="NimbusRomNo9L-Regu" w:hAnsi="NimbusRomNo9L-Regu" w:cs="NimbusRomNo9L-Regu"/>
          <w:sz w:val="20"/>
          <w:szCs w:val="20"/>
        </w:rPr>
        <w:t>.</w:t>
      </w:r>
    </w:p>
    <w:p w14:paraId="2DB57C70" w14:textId="77777777" w:rsidR="001E2D10" w:rsidRDefault="001E2D10" w:rsidP="001E2D10">
      <w:pPr>
        <w:pStyle w:val="Heading2"/>
      </w:pPr>
      <w:bookmarkStart w:id="16" w:name="_Toc111512522"/>
      <w:r>
        <w:t>Transfer Learning</w:t>
      </w:r>
      <w:bookmarkEnd w:id="16"/>
      <w:r>
        <w:t xml:space="preserve"> </w:t>
      </w:r>
    </w:p>
    <w:p w14:paraId="2673A490" w14:textId="77777777" w:rsidR="001E2D10" w:rsidRDefault="001E2D10" w:rsidP="001E2D10">
      <w:r>
        <w:t xml:space="preserve">Transfer Learning (TL) </w:t>
      </w:r>
      <w:r w:rsidRPr="00286F43">
        <w:t>is an AI approach in which information obtained while addressing one</w:t>
      </w:r>
      <w:r>
        <w:t xml:space="preserve"> p</w:t>
      </w:r>
      <w:r w:rsidRPr="00286F43">
        <w:t xml:space="preserve">roblem is used </w:t>
      </w:r>
      <w:r>
        <w:t>for</w:t>
      </w:r>
      <w:r w:rsidRPr="00286F43">
        <w:t xml:space="preserve"> a related but different problem.</w:t>
      </w:r>
      <w:r>
        <w:t xml:space="preserve"> Pre-trained transformers are embedded. </w:t>
      </w:r>
      <w:r w:rsidRPr="00286F43">
        <w:t xml:space="preserve">Large </w:t>
      </w:r>
      <w:r w:rsidRPr="00286F43">
        <w:lastRenderedPageBreak/>
        <w:t>transformers have recently been employed in the transfer learning of smaller downstream activities.</w:t>
      </w:r>
      <w:r w:rsidRPr="00F42CE2">
        <w:t xml:space="preserve"> TL needs less training dat</w:t>
      </w:r>
      <w:r>
        <w:t>a.</w:t>
      </w:r>
      <w:r w:rsidRPr="00C54161">
        <w:t xml:space="preserve"> In a chatbot domain, there usually is not much training data. With TL, we can achieve much better performance on the </w:t>
      </w:r>
      <w:r>
        <w:t>limited</w:t>
      </w:r>
      <w:r w:rsidRPr="00C54161">
        <w:t xml:space="preserve"> amount of training data. </w:t>
      </w:r>
      <w:r>
        <w:t xml:space="preserve">TL makes training faster and </w:t>
      </w:r>
      <w:r w:rsidRPr="00C54161">
        <w:t>only needs a few training epochs to fine-tune a model for a new task. Generally, it is much faster</w:t>
      </w:r>
      <w:r>
        <w:t xml:space="preserve"> and more efficient</w:t>
      </w:r>
      <w:r w:rsidRPr="00C54161">
        <w:t xml:space="preserve"> than the traditional ML method</w:t>
      </w:r>
      <w:r>
        <w:t xml:space="preserve"> </w:t>
      </w:r>
      <w:r>
        <w:fldChar w:fldCharType="begin"/>
      </w:r>
      <w:r>
        <w:instrText xml:space="preserve"> ADDIN EN.CITE &lt;EndNote&gt;&lt;Cite&gt;&lt;Author&gt;Tunstall&lt;/Author&gt;&lt;Year&gt;2022&lt;/Year&gt;&lt;RecNum&gt;156&lt;/RecNum&gt;&lt;DisplayText&gt;(Tunstall et al., 2022)&lt;/DisplayText&gt;&lt;record&gt;&lt;rec-number&gt;156&lt;/rec-number&gt;&lt;foreign-keys&gt;&lt;key app="EN" db-id="f2trs2pseazrd7e25vqxfzxwz5ve9v0vdsxx" timestamp="1659658821" guid="b0ec6bf1-116d-4314-a420-a4e2d345518f"&gt;156&lt;/key&gt;&lt;/foreign-keys&gt;&lt;ref-type name="Book"&gt;6&lt;/ref-type&gt;&lt;contributors&gt;&lt;authors&gt;&lt;author&gt;Lewis Tunstall&lt;/author&gt;&lt;author&gt;Leandro von Werra &lt;/author&gt;&lt;author&gt;Thomas Wolf&lt;/author&gt;&lt;/authors&gt;&lt;/contributors&gt;&lt;titles&gt;&lt;title&gt;Natural Language Processing with Transformers&lt;/title&gt;&lt;/titles&gt;&lt;edition&gt;Revised Edition&lt;/edition&gt;&lt;dates&gt;&lt;year&gt;2022&lt;/year&gt;&lt;/dates&gt;&lt;publisher&gt;O&amp;apos;Reilly Media, Incorporated&lt;/publisher&gt;&lt;urls&gt;&lt;/urls&gt;&lt;/record&gt;&lt;/Cite&gt;&lt;/EndNote&gt;</w:instrText>
      </w:r>
      <w:r>
        <w:fldChar w:fldCharType="separate"/>
      </w:r>
      <w:r>
        <w:rPr>
          <w:noProof/>
        </w:rPr>
        <w:t>(Tunstall et al., 2022)</w:t>
      </w:r>
      <w:r>
        <w:fldChar w:fldCharType="end"/>
      </w:r>
      <w:r>
        <w:t>.</w:t>
      </w:r>
    </w:p>
    <w:p w14:paraId="45440E19" w14:textId="77777777" w:rsidR="00FD791E" w:rsidRPr="001E2D10" w:rsidRDefault="00FD791E" w:rsidP="001E2D10">
      <w:pPr>
        <w:pStyle w:val="Heading2"/>
      </w:pPr>
      <w:bookmarkStart w:id="17" w:name="_Toc111512523"/>
      <w:r w:rsidRPr="001E2D10">
        <w:t>The Hugging Face Hub</w:t>
      </w:r>
      <w:bookmarkEnd w:id="17"/>
    </w:p>
    <w:p w14:paraId="589A0B85" w14:textId="3D73C67B" w:rsidR="00FD791E" w:rsidRDefault="00790FA7" w:rsidP="00390BFE">
      <w:r>
        <w:t xml:space="preserve">The Hugging Face </w:t>
      </w:r>
      <w:r>
        <w:fldChar w:fldCharType="begin"/>
      </w:r>
      <w:r w:rsidR="0038358F">
        <w:instrText xml:space="preserve"> ADDIN EN.CITE &lt;EndNote&gt;&lt;Cite&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fldChar w:fldCharType="separate"/>
      </w:r>
      <w:r>
        <w:rPr>
          <w:noProof/>
        </w:rPr>
        <w:t>(Hugging Face, 2022)</w:t>
      </w:r>
      <w:r>
        <w:fldChar w:fldCharType="end"/>
      </w:r>
      <w:r>
        <w:t xml:space="preserve"> </w:t>
      </w:r>
      <w:r w:rsidRPr="00790FA7">
        <w:t>provides a standardized interface to a wide range of transformer models as well as code and tools to adapt these models to new use cases</w:t>
      </w:r>
      <w:r>
        <w:t>.</w:t>
      </w:r>
      <w:r w:rsidR="000D6143">
        <w:t xml:space="preserve"> </w:t>
      </w:r>
      <w:r w:rsidR="003477C2" w:rsidRPr="003477C2">
        <w:t xml:space="preserve">TensorFlow, </w:t>
      </w:r>
      <w:r w:rsidR="000D6143">
        <w:t xml:space="preserve"> </w:t>
      </w:r>
      <w:r w:rsidR="003477C2" w:rsidRPr="003477C2">
        <w:t>PyTorch</w:t>
      </w:r>
      <w:r w:rsidR="000D6143">
        <w:t xml:space="preserve"> and </w:t>
      </w:r>
      <w:r w:rsidR="000D6143" w:rsidRPr="003477C2">
        <w:t>JAX</w:t>
      </w:r>
      <w:r w:rsidR="003477C2" w:rsidRPr="003477C2">
        <w:t xml:space="preserve"> are the three main deep learning frameworks that the </w:t>
      </w:r>
      <w:r w:rsidR="000D6143">
        <w:t xml:space="preserve">Hugging Face </w:t>
      </w:r>
      <w:r w:rsidR="003477C2" w:rsidRPr="003477C2">
        <w:t>presently supports, and it makes it simple to transition between them. It also gives task-specific heads so you can fine</w:t>
      </w:r>
      <w:r w:rsidR="00556ED4">
        <w:t>-</w:t>
      </w:r>
      <w:r w:rsidR="003477C2" w:rsidRPr="003477C2">
        <w:t xml:space="preserve">tune transformers on downstream tasks like text classification, named entity recognition, and question answering. Because of this, it takes </w:t>
      </w:r>
      <w:r w:rsidR="00556ED4">
        <w:t>le</w:t>
      </w:r>
      <w:r w:rsidR="003477C2" w:rsidRPr="003477C2">
        <w:t>ss time to train and test a variety of models.</w:t>
      </w:r>
      <w:r w:rsidR="00787892">
        <w:t xml:space="preserve"> T</w:t>
      </w:r>
      <w:r w:rsidR="00787892" w:rsidRPr="00787892">
        <w:t>he ecosystem consists of mainly two parts: a family of libraries and the Hub. The libraries provide the code while the Hub provides the pre</w:t>
      </w:r>
      <w:r w:rsidR="00787892">
        <w:t>-</w:t>
      </w:r>
      <w:r w:rsidR="00787892" w:rsidRPr="00787892">
        <w:t>trained model weights, datasets, scripts for the evaluation metrics, and more.</w:t>
      </w:r>
    </w:p>
    <w:p w14:paraId="407F64E9" w14:textId="15C0646C" w:rsidR="00AA6D18" w:rsidRDefault="00000000" w:rsidP="00390BFE">
      <w:hyperlink r:id="rId17" w:history="1">
        <w:r w:rsidR="00AA6D18" w:rsidRPr="00863117">
          <w:rPr>
            <w:rStyle w:val="Hyperlink"/>
          </w:rPr>
          <w:t>https://github.com/heyunh2015/diseaseBERT</w:t>
        </w:r>
      </w:hyperlink>
    </w:p>
    <w:p w14:paraId="37652677" w14:textId="091D0408" w:rsidR="00207D6A" w:rsidRPr="00207D6A" w:rsidRDefault="00207D6A" w:rsidP="0028172A">
      <w:pPr>
        <w:pStyle w:val="Heading2"/>
      </w:pPr>
      <w:bookmarkStart w:id="18" w:name="_Toc111512524"/>
      <w:r w:rsidRPr="00207D6A">
        <w:t>Chatbots</w:t>
      </w:r>
      <w:bookmarkEnd w:id="18"/>
    </w:p>
    <w:p w14:paraId="3BC525B7" w14:textId="127F7944" w:rsidR="00FF617F" w:rsidRDefault="00212BFF" w:rsidP="00FF617F">
      <w:r w:rsidRPr="00212BFF">
        <w:t xml:space="preserve">A chatbot is a computer programme that can converse with people via text or speech. </w:t>
      </w:r>
      <w:r w:rsidR="00FF617F" w:rsidRPr="00FF617F">
        <w:t>Chatbots are divided into two categories based on their goals: task-oriented bots and chitchat bots. Task-oriented bots aim to do certain tasks through engaging with humans, such as purchasing a flight for someone, whereas chitchat bots are more like real beings—their purpose is to answer users' messages easily, exactly like in natural chitchat.</w:t>
      </w:r>
      <w:r w:rsidR="00FF617F">
        <w:t xml:space="preserve"> Some example scenarios in which a chatbot may have an advantage are Hospital reception or medical consulting, Online shopping customer service, After-sales service, Investment consulting, </w:t>
      </w:r>
      <w:r w:rsidR="00675CA8">
        <w:t xml:space="preserve">and </w:t>
      </w:r>
      <w:r w:rsidR="00FF617F">
        <w:t>Bank services.</w:t>
      </w:r>
    </w:p>
    <w:p w14:paraId="373BA32D" w14:textId="6A530693" w:rsidR="00FF617F" w:rsidRDefault="009E0752" w:rsidP="00FF617F">
      <w:r w:rsidRPr="009E0752">
        <w:t xml:space="preserve">The standard method for creating a chatbot has been established. </w:t>
      </w:r>
      <w:r w:rsidR="00675CA8">
        <w:t>Developing</w:t>
      </w:r>
      <w:r w:rsidRPr="009E0752">
        <w:t xml:space="preserve"> a chatbot generally comprises five distinct parts, which are shown below</w:t>
      </w:r>
      <w:r>
        <w:t>:</w:t>
      </w:r>
    </w:p>
    <w:p w14:paraId="37737D49" w14:textId="77777777" w:rsidR="009E0752" w:rsidRDefault="009E0752" w:rsidP="009E0752">
      <w:pPr>
        <w:pStyle w:val="ListParagraph"/>
        <w:numPr>
          <w:ilvl w:val="0"/>
          <w:numId w:val="2"/>
        </w:numPr>
      </w:pPr>
      <w:r>
        <w:t>ASR to convert user speech into text</w:t>
      </w:r>
    </w:p>
    <w:p w14:paraId="649A3DD9" w14:textId="77777777" w:rsidR="009E0752" w:rsidRDefault="009E0752" w:rsidP="009E0752">
      <w:pPr>
        <w:pStyle w:val="ListParagraph"/>
        <w:numPr>
          <w:ilvl w:val="0"/>
          <w:numId w:val="2"/>
        </w:numPr>
      </w:pPr>
      <w:r>
        <w:t>NLU to interpret user input</w:t>
      </w:r>
    </w:p>
    <w:p w14:paraId="0C438FFE" w14:textId="35D3D785" w:rsidR="009E0752" w:rsidRDefault="009E0752" w:rsidP="009E0752">
      <w:pPr>
        <w:pStyle w:val="ListParagraph"/>
        <w:numPr>
          <w:ilvl w:val="0"/>
          <w:numId w:val="2"/>
        </w:numPr>
      </w:pPr>
      <w:r>
        <w:t xml:space="preserve">DM to </w:t>
      </w:r>
      <w:r w:rsidR="00675CA8">
        <w:t>m</w:t>
      </w:r>
      <w:r>
        <w:t xml:space="preserve">ake decisions on the next action </w:t>
      </w:r>
      <w:r w:rsidR="00675CA8">
        <w:t>concerning</w:t>
      </w:r>
      <w:r>
        <w:t xml:space="preserve"> the current dialogue status</w:t>
      </w:r>
    </w:p>
    <w:p w14:paraId="16F7B4CE" w14:textId="77777777" w:rsidR="009E0752" w:rsidRDefault="009E0752" w:rsidP="009E0752">
      <w:pPr>
        <w:pStyle w:val="ListParagraph"/>
        <w:numPr>
          <w:ilvl w:val="0"/>
          <w:numId w:val="2"/>
        </w:numPr>
      </w:pPr>
      <w:r>
        <w:t>Natural-language generation (NLG) to generate text-based responses to the user</w:t>
      </w:r>
    </w:p>
    <w:p w14:paraId="1F71C3E2" w14:textId="26580878" w:rsidR="009E0752" w:rsidRDefault="009E0752" w:rsidP="009E0752">
      <w:pPr>
        <w:pStyle w:val="ListParagraph"/>
        <w:numPr>
          <w:ilvl w:val="0"/>
          <w:numId w:val="2"/>
        </w:numPr>
      </w:pPr>
      <w:r>
        <w:t>TTS to convert text output into voice</w:t>
      </w:r>
    </w:p>
    <w:p w14:paraId="33A9ABF4" w14:textId="3A4B29CC" w:rsidR="00207D6A" w:rsidRDefault="00207D6A" w:rsidP="009E0752"/>
    <w:p w14:paraId="708F4508" w14:textId="383F9829" w:rsidR="00886C9D" w:rsidRPr="00886C9D" w:rsidRDefault="00886C9D" w:rsidP="0028172A">
      <w:pPr>
        <w:pStyle w:val="Heading3"/>
      </w:pPr>
      <w:r w:rsidRPr="00886C9D">
        <w:t xml:space="preserve">Need </w:t>
      </w:r>
      <w:r>
        <w:t>for</w:t>
      </w:r>
      <w:r w:rsidRPr="00886C9D">
        <w:t xml:space="preserve"> chatbot:</w:t>
      </w:r>
    </w:p>
    <w:p w14:paraId="2BAFBE21" w14:textId="384C5F9B" w:rsidR="00886C9D" w:rsidRDefault="00886C9D" w:rsidP="00886C9D">
      <w:pPr>
        <w:pStyle w:val="ListParagraph"/>
        <w:numPr>
          <w:ilvl w:val="0"/>
          <w:numId w:val="7"/>
        </w:numPr>
      </w:pPr>
      <w:r>
        <w:t>Waiting time</w:t>
      </w:r>
    </w:p>
    <w:p w14:paraId="64FCA169" w14:textId="2D2DBB9A" w:rsidR="00886C9D" w:rsidRDefault="00886C9D" w:rsidP="00886C9D">
      <w:pPr>
        <w:pStyle w:val="ListParagraph"/>
        <w:numPr>
          <w:ilvl w:val="0"/>
          <w:numId w:val="7"/>
        </w:numPr>
      </w:pPr>
      <w:r>
        <w:t>Require huge human resources</w:t>
      </w:r>
    </w:p>
    <w:p w14:paraId="4E82C435" w14:textId="0474AEB3" w:rsidR="00886C9D" w:rsidRDefault="00886C9D" w:rsidP="00886C9D">
      <w:pPr>
        <w:pStyle w:val="ListParagraph"/>
        <w:numPr>
          <w:ilvl w:val="0"/>
          <w:numId w:val="7"/>
        </w:numPr>
      </w:pPr>
      <w:r>
        <w:t>Investment / skilled employees</w:t>
      </w:r>
    </w:p>
    <w:p w14:paraId="63778910" w14:textId="76CACCB2" w:rsidR="00886C9D" w:rsidRDefault="00886C9D" w:rsidP="006366D8">
      <w:pPr>
        <w:pStyle w:val="ListParagraph"/>
        <w:numPr>
          <w:ilvl w:val="0"/>
          <w:numId w:val="7"/>
        </w:numPr>
      </w:pPr>
      <w:r>
        <w:t>Infrastructure cost</w:t>
      </w:r>
    </w:p>
    <w:p w14:paraId="484D6FB0" w14:textId="55EE40C3" w:rsidR="00886C9D" w:rsidRDefault="00886C9D" w:rsidP="00886C9D">
      <w:pPr>
        <w:pStyle w:val="ListParagraph"/>
        <w:numPr>
          <w:ilvl w:val="0"/>
          <w:numId w:val="7"/>
        </w:numPr>
      </w:pPr>
      <w:r>
        <w:t>Commonly asked questions</w:t>
      </w:r>
    </w:p>
    <w:p w14:paraId="58AA6982" w14:textId="77777777" w:rsidR="00886C9D" w:rsidRDefault="00886C9D" w:rsidP="00886C9D">
      <w:pPr>
        <w:pStyle w:val="ListParagraph"/>
      </w:pPr>
    </w:p>
    <w:p w14:paraId="30376856" w14:textId="6C799EFE" w:rsidR="00886C9D" w:rsidRDefault="00886C9D" w:rsidP="00886C9D">
      <w:r>
        <w:t>Add a layer of a computer program that can take inputs in</w:t>
      </w:r>
      <w:r w:rsidR="00606B0A">
        <w:t xml:space="preserve"> </w:t>
      </w:r>
      <w:r>
        <w:t>a natural language, process the information and generate an appropriate response.</w:t>
      </w:r>
    </w:p>
    <w:p w14:paraId="71AD7276" w14:textId="260D1FBD" w:rsidR="00886C9D" w:rsidRDefault="00886C9D" w:rsidP="00886C9D"/>
    <w:p w14:paraId="60876DB3" w14:textId="74C13A59" w:rsidR="00886C9D" w:rsidRPr="00606B0A" w:rsidRDefault="00886C9D" w:rsidP="0028172A">
      <w:pPr>
        <w:pStyle w:val="Heading3"/>
      </w:pPr>
      <w:r w:rsidRPr="00606B0A">
        <w:lastRenderedPageBreak/>
        <w:t>Types of chatbots:</w:t>
      </w:r>
    </w:p>
    <w:p w14:paraId="4930EB57" w14:textId="61F7950D" w:rsidR="00886C9D" w:rsidRDefault="00886C9D" w:rsidP="00886C9D">
      <w:pPr>
        <w:pStyle w:val="ListParagraph"/>
        <w:numPr>
          <w:ilvl w:val="0"/>
          <w:numId w:val="8"/>
        </w:numPr>
      </w:pPr>
      <w:r>
        <w:t>Rule-based</w:t>
      </w:r>
    </w:p>
    <w:p w14:paraId="721DF68D" w14:textId="7673CDDD" w:rsidR="00606B0A" w:rsidRDefault="00606B0A" w:rsidP="00606B0A">
      <w:pPr>
        <w:pStyle w:val="ListParagraph"/>
        <w:numPr>
          <w:ilvl w:val="1"/>
          <w:numId w:val="8"/>
        </w:numPr>
      </w:pPr>
      <w:r>
        <w:t>Question</w:t>
      </w:r>
    </w:p>
    <w:p w14:paraId="23D0AECE" w14:textId="43B1970A" w:rsidR="00606B0A" w:rsidRDefault="00606B0A" w:rsidP="00606B0A">
      <w:pPr>
        <w:pStyle w:val="ListParagraph"/>
        <w:numPr>
          <w:ilvl w:val="1"/>
          <w:numId w:val="8"/>
        </w:numPr>
      </w:pPr>
      <w:r>
        <w:t>answer</w:t>
      </w:r>
    </w:p>
    <w:p w14:paraId="43C09EE9" w14:textId="0EFC29C3" w:rsidR="00886C9D" w:rsidRDefault="00886C9D" w:rsidP="00886C9D">
      <w:pPr>
        <w:pStyle w:val="ListParagraph"/>
        <w:numPr>
          <w:ilvl w:val="0"/>
          <w:numId w:val="8"/>
        </w:numPr>
      </w:pPr>
      <w:r>
        <w:t>Conversation</w:t>
      </w:r>
      <w:r w:rsidR="00606B0A">
        <w:t>-</w:t>
      </w:r>
      <w:r>
        <w:t>based – virtual assistance</w:t>
      </w:r>
    </w:p>
    <w:p w14:paraId="7ADACA1F" w14:textId="74458776" w:rsidR="00606B0A" w:rsidRDefault="00606B0A" w:rsidP="00606B0A">
      <w:pPr>
        <w:pStyle w:val="ListParagraph"/>
        <w:numPr>
          <w:ilvl w:val="1"/>
          <w:numId w:val="8"/>
        </w:numPr>
      </w:pPr>
      <w:r>
        <w:t>Question</w:t>
      </w:r>
    </w:p>
    <w:p w14:paraId="60147AF6" w14:textId="232541A6" w:rsidR="00606B0A" w:rsidRDefault="00606B0A" w:rsidP="00606B0A">
      <w:pPr>
        <w:pStyle w:val="ListParagraph"/>
        <w:numPr>
          <w:ilvl w:val="1"/>
          <w:numId w:val="8"/>
        </w:numPr>
      </w:pPr>
      <w:r>
        <w:t>Answer</w:t>
      </w:r>
    </w:p>
    <w:p w14:paraId="7EE8C6E1" w14:textId="4CC23B7A" w:rsidR="00606B0A" w:rsidRDefault="00606B0A" w:rsidP="00606B0A">
      <w:pPr>
        <w:pStyle w:val="ListParagraph"/>
        <w:numPr>
          <w:ilvl w:val="1"/>
          <w:numId w:val="8"/>
        </w:numPr>
      </w:pPr>
      <w:r>
        <w:t>Question referring to the above question</w:t>
      </w:r>
    </w:p>
    <w:p w14:paraId="24C6AFB3" w14:textId="27C3E33C" w:rsidR="00606B0A" w:rsidRDefault="00606B0A" w:rsidP="00606B0A">
      <w:pPr>
        <w:pStyle w:val="ListParagraph"/>
        <w:numPr>
          <w:ilvl w:val="1"/>
          <w:numId w:val="8"/>
        </w:numPr>
      </w:pPr>
      <w:r>
        <w:t>Answer</w:t>
      </w:r>
    </w:p>
    <w:p w14:paraId="70BF19F7" w14:textId="77777777" w:rsidR="00606B0A" w:rsidRDefault="00606B0A" w:rsidP="00606B0A">
      <w:pPr>
        <w:pStyle w:val="ListParagraph"/>
        <w:ind w:left="1440"/>
      </w:pPr>
    </w:p>
    <w:p w14:paraId="1A49A815" w14:textId="15D7DD97" w:rsidR="009E0752" w:rsidRPr="00207D6A" w:rsidRDefault="0028172A" w:rsidP="0028172A">
      <w:pPr>
        <w:pStyle w:val="Heading3"/>
      </w:pPr>
      <w:r>
        <w:t xml:space="preserve">Conversational AI </w:t>
      </w:r>
      <w:r w:rsidR="00207D6A" w:rsidRPr="00207D6A">
        <w:t>Frameworks:</w:t>
      </w:r>
    </w:p>
    <w:p w14:paraId="7854C9F8" w14:textId="638CE74C" w:rsidR="00207D6A" w:rsidRDefault="00207D6A" w:rsidP="009E0752">
      <w:r w:rsidRPr="00207D6A">
        <w:t xml:space="preserve">There are two </w:t>
      </w:r>
      <w:r w:rsidR="00326DE2">
        <w:t>types</w:t>
      </w:r>
      <w:r w:rsidRPr="00207D6A">
        <w:t xml:space="preserve"> of solutions</w:t>
      </w:r>
      <w:r>
        <w:t xml:space="preserve"> for creating chatbots</w:t>
      </w:r>
      <w:r w:rsidRPr="00207D6A">
        <w:t>: closed</w:t>
      </w:r>
      <w:r w:rsidR="00675CA8">
        <w:t>-</w:t>
      </w:r>
      <w:r w:rsidRPr="00207D6A">
        <w:t xml:space="preserve">source solutions and open-source solutions. The downsides of closed source systems include high costs, vendor lock-in, the possibility of data leaking, and the inability to develop </w:t>
      </w:r>
      <w:r w:rsidR="00326DE2" w:rsidRPr="00207D6A">
        <w:t>personalised</w:t>
      </w:r>
      <w:r w:rsidRPr="00207D6A">
        <w:t xml:space="preserve"> functionality. These issues do not exist with open-source solutions. </w:t>
      </w:r>
    </w:p>
    <w:p w14:paraId="2973EE30" w14:textId="7B4889A0" w:rsidR="00012DA9" w:rsidRDefault="00012DA9" w:rsidP="00012DA9">
      <w:pPr>
        <w:rPr>
          <w:b/>
          <w:bCs/>
        </w:rPr>
      </w:pPr>
      <w:r w:rsidRPr="00012DA9">
        <w:rPr>
          <w:b/>
          <w:bCs/>
        </w:rPr>
        <w:t>Microsoft</w:t>
      </w:r>
    </w:p>
    <w:p w14:paraId="28D4BDAE" w14:textId="3BCB58FD" w:rsidR="00012DA9" w:rsidRPr="00012DA9" w:rsidRDefault="00464FC9" w:rsidP="00012DA9">
      <w:r w:rsidRPr="00464FC9">
        <w:t xml:space="preserve">Microsoft offers separate Azure Cognitive Services: Language Understanding Intelligent Service for natural language understanding and Bot Framework </w:t>
      </w:r>
      <w:r w:rsidR="008C44F3">
        <w:t>f</w:t>
      </w:r>
      <w:r w:rsidRPr="00464FC9">
        <w:t>or dialogue and response</w:t>
      </w:r>
      <w:r w:rsidR="00A323E3">
        <w:t xml:space="preserve"> </w:t>
      </w:r>
      <w:r w:rsidR="00A323E3">
        <w:fldChar w:fldCharType="begin"/>
      </w:r>
      <w:r w:rsidR="00C21DED">
        <w:instrText xml:space="preserve"> ADDIN EN.CITE &lt;EndNote&gt;&lt;Cite&gt;&lt;Author&gt;Microsoft&lt;/Author&gt;&lt;Year&gt;2022&lt;/Year&gt;&lt;RecNum&gt;155&lt;/RecNum&gt;&lt;DisplayText&gt;(Microsoft, 2022)&lt;/DisplayText&gt;&lt;record&gt;&lt;rec-number&gt;155&lt;/rec-number&gt;&lt;foreign-keys&gt;&lt;key app="EN" db-id="f2trs2pseazrd7e25vqxfzxwz5ve9v0vdsxx" timestamp="1659566257" guid="cb807381-8498-4ba0-9c65-fd9d88d3e69c"&gt;155&lt;/key&gt;&lt;/foreign-keys&gt;&lt;ref-type name="Web Page"&gt;12&lt;/ref-type&gt;&lt;contributors&gt;&lt;authors&gt;&lt;author&gt;Microsoft,&lt;/author&gt;&lt;/authors&gt;&lt;/contributors&gt;&lt;titles&gt;&lt;title&gt;Azure Bot Service – Conversational AI Application | Microsoft Azure&lt;/title&gt;&lt;/titles&gt;&lt;volume&gt;2022&lt;/volume&gt;&lt;number&gt;June 1,2022&lt;/number&gt;&lt;dates&gt;&lt;year&gt;2022&lt;/year&gt;&lt;/dates&gt;&lt;publisher&gt;Microsoft &lt;/publisher&gt;&lt;urls&gt;&lt;related-urls&gt;&lt;url&gt;https://azure.microsoft.com/en-us/services/bot-services/&lt;/url&gt;&lt;/related-urls&gt;&lt;/urls&gt;&lt;/record&gt;&lt;/Cite&gt;&lt;/EndNote&gt;</w:instrText>
      </w:r>
      <w:r w:rsidR="00A323E3">
        <w:fldChar w:fldCharType="separate"/>
      </w:r>
      <w:r w:rsidR="00C21DED">
        <w:rPr>
          <w:noProof/>
        </w:rPr>
        <w:t>(Microsoft, 2022)</w:t>
      </w:r>
      <w:r w:rsidR="00A323E3">
        <w:fldChar w:fldCharType="end"/>
      </w:r>
      <w:r w:rsidRPr="00464FC9">
        <w:t>.</w:t>
      </w:r>
    </w:p>
    <w:p w14:paraId="20105CF4" w14:textId="3758596E" w:rsidR="00012DA9" w:rsidRPr="00012DA9" w:rsidRDefault="00C21DED" w:rsidP="00012DA9">
      <w:pPr>
        <w:rPr>
          <w:b/>
          <w:bCs/>
        </w:rPr>
      </w:pPr>
      <w:r>
        <w:rPr>
          <w:b/>
          <w:bCs/>
        </w:rPr>
        <w:br/>
      </w:r>
      <w:r w:rsidR="00012DA9" w:rsidRPr="00012DA9">
        <w:rPr>
          <w:b/>
          <w:bCs/>
        </w:rPr>
        <w:t>Amazon</w:t>
      </w:r>
    </w:p>
    <w:p w14:paraId="5FC1901A" w14:textId="12A95F80" w:rsidR="00012DA9" w:rsidRPr="00012DA9" w:rsidRDefault="00464FC9" w:rsidP="00012DA9">
      <w:r w:rsidRPr="00464FC9">
        <w:t>Amazon Lex is the primary service used for building AI assistants</w:t>
      </w:r>
      <w:r>
        <w:t xml:space="preserve"> </w:t>
      </w:r>
      <w:r w:rsidR="00675CA8">
        <w:t xml:space="preserve">and </w:t>
      </w:r>
      <w:r w:rsidRPr="00464FC9">
        <w:t>integrates easily with Amazon’s other cloud-based services as well as external interfaces</w:t>
      </w:r>
      <w:r w:rsidR="0056268C">
        <w:t xml:space="preserve"> </w:t>
      </w:r>
      <w:r w:rsidR="0056268C">
        <w:fldChar w:fldCharType="begin"/>
      </w:r>
      <w:r w:rsidR="00C21DED">
        <w:instrText xml:space="preserve"> ADDIN EN.CITE &lt;EndNote&gt;&lt;Cite&gt;&lt;Author&gt;Amazon Web Services&lt;/Author&gt;&lt;Year&gt;2019&lt;/Year&gt;&lt;RecNum&gt;171&lt;/RecNum&gt;&lt;DisplayText&gt;(Amazon Web Services, 2019)&lt;/DisplayText&gt;&lt;record&gt;&lt;rec-number&gt;171&lt;/rec-number&gt;&lt;foreign-keys&gt;&lt;key app="EN" db-id="f2trs2pseazrd7e25vqxfzxwz5ve9v0vdsxx" timestamp="1660190885" guid="b687f038-73b7-4335-badb-853bd37bf64d"&gt;171&lt;/key&gt;&lt;/foreign-keys&gt;&lt;ref-type name="Web Page"&gt;12&lt;/ref-type&gt;&lt;contributors&gt;&lt;authors&gt;&lt;author&gt; Amazon Web Services,&lt;/author&gt;&lt;/authors&gt;&lt;/contributors&gt;&lt;titles&gt;&lt;title&gt;Amazon Lex – Build Conversation Bots&lt;/title&gt;&lt;/titles&gt;&lt;volume&gt;2022&lt;/volume&gt;&lt;dates&gt;&lt;year&gt;2019&lt;/year&gt;&lt;/dates&gt;&lt;publisher&gt;Amazon Web Services, Inc.&lt;/publisher&gt;&lt;urls&gt;&lt;related-urls&gt;&lt;url&gt;https://aws.amazon.com/lex/&lt;/url&gt;&lt;/related-urls&gt;&lt;/urls&gt;&lt;/record&gt;&lt;/Cite&gt;&lt;/EndNote&gt;</w:instrText>
      </w:r>
      <w:r w:rsidR="0056268C">
        <w:fldChar w:fldCharType="separate"/>
      </w:r>
      <w:r w:rsidR="002F6403">
        <w:rPr>
          <w:noProof/>
        </w:rPr>
        <w:t>(Amazon Web Services, 2019)</w:t>
      </w:r>
      <w:r w:rsidR="0056268C">
        <w:fldChar w:fldCharType="end"/>
      </w:r>
      <w:r w:rsidRPr="00464FC9">
        <w:t>.</w:t>
      </w:r>
    </w:p>
    <w:p w14:paraId="52531CDE" w14:textId="71458ECA" w:rsidR="00012DA9" w:rsidRDefault="00012DA9" w:rsidP="00012DA9">
      <w:pPr>
        <w:rPr>
          <w:b/>
          <w:bCs/>
        </w:rPr>
      </w:pPr>
      <w:r w:rsidRPr="00012DA9">
        <w:rPr>
          <w:b/>
          <w:bCs/>
        </w:rPr>
        <w:t>Google</w:t>
      </w:r>
    </w:p>
    <w:p w14:paraId="1483C27D" w14:textId="6BC613C2" w:rsidR="00464FC9" w:rsidRPr="00464FC9" w:rsidRDefault="00464FC9" w:rsidP="00012DA9">
      <w:r w:rsidRPr="00464FC9">
        <w:t xml:space="preserve">Google’s Dialogflow is </w:t>
      </w:r>
      <w:r w:rsidR="00C21DED">
        <w:t xml:space="preserve">a service by Google cloud for building </w:t>
      </w:r>
      <w:r w:rsidR="00C21DED" w:rsidRPr="00C21DED">
        <w:t>L</w:t>
      </w:r>
      <w:r w:rsidR="00C21DED">
        <w:t>i</w:t>
      </w:r>
      <w:r w:rsidR="00C21DED" w:rsidRPr="00C21DED">
        <w:t>felike conversational AI with state-of-the-art virtual agents</w:t>
      </w:r>
      <w:r w:rsidR="00C21DED">
        <w:t xml:space="preserve"> </w:t>
      </w:r>
      <w:r w:rsidR="00C21DED">
        <w:fldChar w:fldCharType="begin"/>
      </w:r>
      <w:r w:rsidR="0025350F">
        <w:instrText xml:space="preserve"> ADDIN EN.CITE &lt;EndNote&gt;&lt;Cite&gt;&lt;Author&gt;Google&lt;/Author&gt;&lt;Year&gt;2022&lt;/Year&gt;&lt;RecNum&gt;172&lt;/RecNum&gt;&lt;DisplayText&gt;(Google, 2022)&lt;/DisplayText&gt;&lt;record&gt;&lt;rec-number&gt;172&lt;/rec-number&gt;&lt;foreign-keys&gt;&lt;key app="EN" db-id="f2trs2pseazrd7e25vqxfzxwz5ve9v0vdsxx" timestamp="1660192178" guid="a4449e2e-cd9c-476f-aa03-ad915d4f487b"&gt;172&lt;/key&gt;&lt;/foreign-keys&gt;&lt;ref-type name="Web Page"&gt;12&lt;/ref-type&gt;&lt;contributors&gt;&lt;authors&gt;&lt;author&gt;Google,&lt;/author&gt;&lt;/authors&gt;&lt;/contributors&gt;&lt;titles&gt;&lt;title&gt;Dialogflow&lt;/title&gt;&lt;/titles&gt;&lt;volume&gt;2022&lt;/volume&gt;&lt;dates&gt;&lt;year&gt;2022&lt;/year&gt;&lt;/dates&gt;&lt;publisher&gt;Google Cloud&lt;/publisher&gt;&lt;urls&gt;&lt;related-urls&gt;&lt;url&gt;https://cloud.google.com/dialogflow&lt;/url&gt;&lt;/related-urls&gt;&lt;/urls&gt;&lt;/record&gt;&lt;/Cite&gt;&lt;/EndNote&gt;</w:instrText>
      </w:r>
      <w:r w:rsidR="00C21DED">
        <w:fldChar w:fldCharType="separate"/>
      </w:r>
      <w:r w:rsidR="00C21DED">
        <w:rPr>
          <w:noProof/>
        </w:rPr>
        <w:t>(Google, 2022)</w:t>
      </w:r>
      <w:r w:rsidR="00C21DED">
        <w:fldChar w:fldCharType="end"/>
      </w:r>
      <w:r w:rsidR="00C21DED">
        <w:t>.</w:t>
      </w:r>
    </w:p>
    <w:p w14:paraId="3F0C5F1C" w14:textId="2C444A7A" w:rsidR="0031645E" w:rsidRDefault="0031645E" w:rsidP="00012DA9">
      <w:pPr>
        <w:rPr>
          <w:b/>
          <w:bCs/>
        </w:rPr>
      </w:pPr>
      <w:r>
        <w:rPr>
          <w:b/>
          <w:bCs/>
        </w:rPr>
        <w:t>IBM</w:t>
      </w:r>
    </w:p>
    <w:p w14:paraId="52EA0090" w14:textId="455401EE" w:rsidR="00464FC9" w:rsidRPr="00464FC9" w:rsidRDefault="00464FC9" w:rsidP="00012DA9">
      <w:r w:rsidRPr="00464FC9">
        <w:t>Watson Assistant is IBM’s AI assistant platform</w:t>
      </w:r>
      <w:r w:rsidR="0036284C">
        <w:t xml:space="preserve"> for building conversational AI experiences for businesses. </w:t>
      </w:r>
      <w:r w:rsidR="0025350F">
        <w:fldChar w:fldCharType="begin"/>
      </w:r>
      <w:r w:rsidR="0042424F">
        <w:instrText xml:space="preserve"> ADDIN EN.CITE &lt;EndNote&gt;&lt;Cite&gt;&lt;Author&gt;IBM&lt;/Author&gt;&lt;Year&gt;2022&lt;/Year&gt;&lt;RecNum&gt;173&lt;/RecNum&gt;&lt;DisplayText&gt;(IBM, 2022)&lt;/DisplayText&gt;&lt;record&gt;&lt;rec-number&gt;173&lt;/rec-number&gt;&lt;foreign-keys&gt;&lt;key app="EN" db-id="f2trs2pseazrd7e25vqxfzxwz5ve9v0vdsxx" timestamp="1660192625" guid="81505a09-4e26-4ec2-bf56-eaf7b0dbf0ef"&gt;173&lt;/key&gt;&lt;/foreign-keys&gt;&lt;ref-type name="Web Page"&gt;12&lt;/ref-type&gt;&lt;contributors&gt;&lt;authors&gt;&lt;author&gt;IBM,&lt;/author&gt;&lt;/authors&gt;&lt;/contributors&gt;&lt;titles&gt;&lt;title&gt;IBM Watson Assistant - Virtual Agent&lt;/title&gt;&lt;/titles&gt;&lt;volume&gt;2022&lt;/volume&gt;&lt;dates&gt;&lt;year&gt;2022&lt;/year&gt;&lt;/dates&gt;&lt;publisher&gt;IBM&lt;/publisher&gt;&lt;urls&gt;&lt;related-urls&gt;&lt;url&gt;https://www.ibm.com/uk-en/products/watson-assistant&lt;/url&gt;&lt;/related-urls&gt;&lt;/urls&gt;&lt;/record&gt;&lt;/Cite&gt;&lt;/EndNote&gt;</w:instrText>
      </w:r>
      <w:r w:rsidR="0025350F">
        <w:fldChar w:fldCharType="separate"/>
      </w:r>
      <w:r w:rsidR="0025350F">
        <w:rPr>
          <w:noProof/>
        </w:rPr>
        <w:t>(IBM, 2022)</w:t>
      </w:r>
      <w:r w:rsidR="0025350F">
        <w:fldChar w:fldCharType="end"/>
      </w:r>
      <w:r w:rsidRPr="00464FC9">
        <w:t>.</w:t>
      </w:r>
    </w:p>
    <w:p w14:paraId="6BC5D110" w14:textId="72AAA3E4" w:rsidR="0066030B" w:rsidRPr="00207D6A" w:rsidRDefault="00207D6A" w:rsidP="00207D6A">
      <w:pPr>
        <w:rPr>
          <w:b/>
          <w:bCs/>
        </w:rPr>
      </w:pPr>
      <w:r w:rsidRPr="00207D6A">
        <w:rPr>
          <w:b/>
          <w:bCs/>
        </w:rPr>
        <w:t>RASA</w:t>
      </w:r>
    </w:p>
    <w:p w14:paraId="71B9FAF4" w14:textId="3EFA014E" w:rsidR="00012DA9" w:rsidRPr="00022A19" w:rsidRDefault="00207D6A" w:rsidP="00207D6A">
      <w:r w:rsidRPr="00207D6A">
        <w:t xml:space="preserve">Rasa </w:t>
      </w:r>
      <w:r>
        <w:t xml:space="preserve">is </w:t>
      </w:r>
      <w:r w:rsidR="00060AEC">
        <w:t>an</w:t>
      </w:r>
      <w:r>
        <w:t xml:space="preserve"> open</w:t>
      </w:r>
      <w:r w:rsidR="00EA463B">
        <w:t>-</w:t>
      </w:r>
      <w:r>
        <w:t>source solution with all the industry</w:t>
      </w:r>
      <w:r w:rsidR="00EA463B">
        <w:t>-</w:t>
      </w:r>
      <w:r>
        <w:t>standard</w:t>
      </w:r>
      <w:r w:rsidRPr="00207D6A">
        <w:t xml:space="preserve"> features: built-in enterprise-grade concurrency capabilities, rich functions covering all the needs of chatbots, rich documents and tutorials, and a huge global community.</w:t>
      </w:r>
      <w:r w:rsidR="00464FC9">
        <w:t xml:space="preserve"> </w:t>
      </w:r>
      <w:r w:rsidR="00464FC9" w:rsidRPr="00464FC9">
        <w:t xml:space="preserve">Rasa provides you </w:t>
      </w:r>
      <w:r w:rsidR="00EA463B">
        <w:t xml:space="preserve">with </w:t>
      </w:r>
      <w:r w:rsidR="00464FC9" w:rsidRPr="00464FC9">
        <w:t>complete control over the applications that you deploy. Other platforms allow you to control the classifier by changing the training data, but Rasa allows you to customize the entire classification process.</w:t>
      </w:r>
    </w:p>
    <w:p w14:paraId="50BB19F5" w14:textId="552B1920" w:rsidR="0066030B" w:rsidRDefault="0066030B" w:rsidP="007330B6">
      <w:pPr>
        <w:ind w:firstLine="360"/>
      </w:pPr>
    </w:p>
    <w:p w14:paraId="3288820F" w14:textId="7F137436" w:rsidR="00BA05B2" w:rsidRPr="00BA05B2" w:rsidRDefault="00BA05B2" w:rsidP="00BA05B2">
      <w:pPr>
        <w:pStyle w:val="Heading2"/>
      </w:pPr>
      <w:bookmarkStart w:id="19" w:name="_Toc111512525"/>
      <w:r w:rsidRPr="00BA05B2">
        <w:t xml:space="preserve">Closes Look at Generalized AI ( </w:t>
      </w:r>
      <w:r w:rsidR="0032027E">
        <w:t>In progress</w:t>
      </w:r>
      <w:r w:rsidRPr="00BA05B2">
        <w:t>)</w:t>
      </w:r>
      <w:bookmarkEnd w:id="19"/>
    </w:p>
    <w:p w14:paraId="210D4893" w14:textId="77777777" w:rsidR="00BA05B2" w:rsidRPr="00652C9F" w:rsidRDefault="00BA05B2" w:rsidP="00BA05B2">
      <w:pPr>
        <w:ind w:left="360"/>
        <w:rPr>
          <w:strike/>
        </w:rPr>
      </w:pPr>
    </w:p>
    <w:p w14:paraId="4C124B13" w14:textId="706A4333" w:rsidR="009B265A" w:rsidRPr="009B265A" w:rsidRDefault="009B265A" w:rsidP="009B265A">
      <w:pPr>
        <w:pStyle w:val="Caption"/>
        <w:keepNext/>
        <w:jc w:val="center"/>
        <w:rPr>
          <w:i w:val="0"/>
          <w:iCs w:val="0"/>
        </w:rPr>
      </w:pPr>
      <w:bookmarkStart w:id="20" w:name="_Toc111512574"/>
      <w:r w:rsidRPr="009B265A">
        <w:rPr>
          <w:i w:val="0"/>
          <w:iCs w:val="0"/>
        </w:rPr>
        <w:lastRenderedPageBreak/>
        <w:t xml:space="preserve">Figure </w:t>
      </w:r>
      <w:r w:rsidRPr="009B265A">
        <w:rPr>
          <w:i w:val="0"/>
          <w:iCs w:val="0"/>
        </w:rPr>
        <w:fldChar w:fldCharType="begin"/>
      </w:r>
      <w:r w:rsidRPr="009B265A">
        <w:rPr>
          <w:i w:val="0"/>
          <w:iCs w:val="0"/>
        </w:rPr>
        <w:instrText xml:space="preserve"> SEQ Figure \* ARABIC </w:instrText>
      </w:r>
      <w:r w:rsidRPr="009B265A">
        <w:rPr>
          <w:i w:val="0"/>
          <w:iCs w:val="0"/>
        </w:rPr>
        <w:fldChar w:fldCharType="separate"/>
      </w:r>
      <w:r w:rsidRPr="009B265A">
        <w:rPr>
          <w:i w:val="0"/>
          <w:iCs w:val="0"/>
          <w:noProof/>
        </w:rPr>
        <w:t>3</w:t>
      </w:r>
      <w:r w:rsidRPr="009B265A">
        <w:rPr>
          <w:i w:val="0"/>
          <w:iCs w:val="0"/>
        </w:rPr>
        <w:fldChar w:fldCharType="end"/>
      </w:r>
      <w:r w:rsidRPr="009B265A">
        <w:rPr>
          <w:i w:val="0"/>
          <w:iCs w:val="0"/>
        </w:rPr>
        <w:t>: Generalized AI Assistant architecture and control flow</w:t>
      </w:r>
      <w:bookmarkEnd w:id="20"/>
    </w:p>
    <w:p w14:paraId="15A5EA13" w14:textId="77777777" w:rsidR="00BA05B2" w:rsidRPr="00652C9F" w:rsidRDefault="00BA05B2" w:rsidP="00BA05B2">
      <w:pPr>
        <w:ind w:left="360"/>
        <w:rPr>
          <w:strike/>
        </w:rPr>
      </w:pPr>
      <w:r w:rsidRPr="00652C9F">
        <w:rPr>
          <w:strike/>
          <w:noProof/>
        </w:rPr>
        <w:drawing>
          <wp:inline distT="0" distB="0" distL="0" distR="0" wp14:anchorId="6BFBD2CF" wp14:editId="36D35253">
            <wp:extent cx="5731510" cy="1160145"/>
            <wp:effectExtent l="0" t="0" r="0" b="0"/>
            <wp:docPr id="38" name="Picture 38" descr="Chart, 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diagram, box and whiske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1160145"/>
                    </a:xfrm>
                    <a:prstGeom prst="rect">
                      <a:avLst/>
                    </a:prstGeom>
                    <a:noFill/>
                    <a:ln>
                      <a:noFill/>
                    </a:ln>
                  </pic:spPr>
                </pic:pic>
              </a:graphicData>
            </a:graphic>
          </wp:inline>
        </w:drawing>
      </w:r>
    </w:p>
    <w:p w14:paraId="52DA8209" w14:textId="77777777" w:rsidR="00BA05B2" w:rsidRPr="00652C9F" w:rsidRDefault="00BA05B2" w:rsidP="00BA05B2">
      <w:pPr>
        <w:ind w:left="360"/>
        <w:rPr>
          <w:strike/>
        </w:rPr>
      </w:pPr>
    </w:p>
    <w:p w14:paraId="1597E4CC" w14:textId="03CF3400" w:rsidR="0032027E" w:rsidRDefault="0032027E" w:rsidP="0032027E">
      <w:pPr>
        <w:pStyle w:val="Heading2"/>
      </w:pPr>
      <w:bookmarkStart w:id="21" w:name="_Toc111512526"/>
      <w:r>
        <w:t>Rasa</w:t>
      </w:r>
      <w:bookmarkEnd w:id="21"/>
    </w:p>
    <w:p w14:paraId="7F311F80" w14:textId="77777777" w:rsidR="0032027E" w:rsidRDefault="0032027E" w:rsidP="0032027E">
      <w:r w:rsidRPr="006F01F7">
        <w:t>The chatbot market has seen increased interest and rapid adoption over the last five years. During that time, the products and platforms enabling the building of chatbots have been extremely diverse and have evolved considerably.</w:t>
      </w:r>
      <w:r>
        <w:t xml:space="preserve"> These solutions can be divided into two types: closed source solutions and open source solutions. Closed source solutions come with a high cost, vendor lock-in, risk of data leakage, and the inability to implement custom functions. Open source solutions have an advantage in this regard.  A downside of open source solutions is that users need to be careful in choosing the framework, make sure it is scalable and concurrent and has wide community support.  </w:t>
      </w:r>
    </w:p>
    <w:p w14:paraId="1A9276F3" w14:textId="77777777" w:rsidR="0032027E" w:rsidRDefault="0032027E" w:rsidP="0032027E">
      <w:r>
        <w:t xml:space="preserve">Rasa is the only open-source, industry-grade conversational AI framework that meets these requirements. Many companies have successfully built their chatbots using Rasa. </w:t>
      </w:r>
      <w:r w:rsidRPr="00595E2A">
        <w:t>Rasa has been recognized as a Niche Player in Gartner®Magic Quadrant™</w:t>
      </w:r>
      <w:r>
        <w:fldChar w:fldCharType="begin"/>
      </w:r>
      <w:r>
        <w:instrText xml:space="preserve"> ADDIN EN.CITE &lt;EndNote&gt;&lt;Cite&gt;&lt;Author&gt;Magnus Revang&lt;/Author&gt;&lt;RecNum&gt;154&lt;/RecNum&gt;&lt;DisplayText&gt;(Magnus Revang)&lt;/DisplayText&gt;&lt;record&gt;&lt;rec-number&gt;154&lt;/rec-number&gt;&lt;foreign-keys&gt;&lt;key app="EN" db-id="f2trs2pseazrd7e25vqxfzxwz5ve9v0vdsxx" timestamp="1659557574" guid="7c937b26-a174-4c78-8d1f-37625bfd6758"&gt;154&lt;/key&gt;&lt;/foreign-keys&gt;&lt;ref-type name="Journal Article"&gt;17&lt;/ref-type&gt;&lt;contributors&gt;&lt;authors&gt;&lt;author&gt; Magnus Revang, Anthony Mullen, Bern Elliot&lt;/author&gt;&lt;/authors&gt;&lt;/contributors&gt;&lt;titles&gt;&lt;title&gt;Magic Quadrant for Enterprise Conversational AI Platforms&lt;/title&gt;&lt;/titles&gt;&lt;dates&gt;&lt;pub-dates&gt;&lt;date&gt;24 January 2022&lt;/date&gt;&lt;/pub-dates&gt;&lt;/dates&gt;&lt;publisher&gt;Gartner&lt;/publisher&gt;&lt;urls&gt;&lt;related-urls&gt;&lt;url&gt;https://www.gartner.com/document/4010683?ref=gfa&lt;/url&gt;&lt;/related-urls&gt;&lt;/urls&gt;&lt;/record&gt;&lt;/Cite&gt;&lt;/EndNote&gt;</w:instrText>
      </w:r>
      <w:r>
        <w:fldChar w:fldCharType="separate"/>
      </w:r>
      <w:r>
        <w:rPr>
          <w:noProof/>
        </w:rPr>
        <w:t>(Magnus Revang)</w:t>
      </w:r>
      <w:r>
        <w:fldChar w:fldCharType="end"/>
      </w:r>
      <w:r>
        <w:t>. For the privacy-conscious health care domain, the open source nature of Rasa offers complete control over all the aspects of chatbot development and operations.</w:t>
      </w:r>
    </w:p>
    <w:p w14:paraId="7FEA0F15" w14:textId="77777777" w:rsidR="0032027E" w:rsidRDefault="0032027E" w:rsidP="0032027E"/>
    <w:p w14:paraId="51518B6B" w14:textId="77777777" w:rsidR="0032027E" w:rsidRDefault="0032027E" w:rsidP="0032027E">
      <w:pPr>
        <w:jc w:val="center"/>
      </w:pPr>
      <w:r>
        <w:rPr>
          <w:noProof/>
        </w:rPr>
        <w:drawing>
          <wp:inline distT="0" distB="0" distL="0" distR="0" wp14:anchorId="405E6C33" wp14:editId="2F4C7027">
            <wp:extent cx="2863850" cy="2972994"/>
            <wp:effectExtent l="0" t="0" r="0" b="0"/>
            <wp:docPr id="26" name="Picture 26" descr="Timeline,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imeline, scatt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71487" cy="2980922"/>
                    </a:xfrm>
                    <a:prstGeom prst="rect">
                      <a:avLst/>
                    </a:prstGeom>
                    <a:noFill/>
                    <a:ln>
                      <a:noFill/>
                    </a:ln>
                  </pic:spPr>
                </pic:pic>
              </a:graphicData>
            </a:graphic>
          </wp:inline>
        </w:drawing>
      </w:r>
    </w:p>
    <w:p w14:paraId="40C4C39A" w14:textId="77777777" w:rsidR="00BF541B" w:rsidRDefault="00BF541B" w:rsidP="0032027E"/>
    <w:p w14:paraId="15B8059B" w14:textId="77777777" w:rsidR="00454BDA" w:rsidRDefault="00454BDA" w:rsidP="00B10495">
      <w:pPr>
        <w:pStyle w:val="Heading2"/>
        <w:numPr>
          <w:ilvl w:val="0"/>
          <w:numId w:val="0"/>
        </w:numPr>
        <w:ind w:left="576"/>
      </w:pPr>
    </w:p>
    <w:p w14:paraId="780AE8B0" w14:textId="3F0AA065" w:rsidR="0066030B" w:rsidRDefault="00A04186" w:rsidP="00BA05B2">
      <w:pPr>
        <w:pStyle w:val="Heading2"/>
      </w:pPr>
      <w:bookmarkStart w:id="22" w:name="_Toc111512527"/>
      <w:r>
        <w:t>Related Work</w:t>
      </w:r>
      <w:bookmarkEnd w:id="22"/>
    </w:p>
    <w:p w14:paraId="54D1CAE8" w14:textId="0F621029" w:rsidR="00A04186" w:rsidRDefault="00A04186" w:rsidP="00A04186"/>
    <w:p w14:paraId="40129B42" w14:textId="74AA9A8F" w:rsidR="00A04186" w:rsidRDefault="00276346" w:rsidP="002239DC">
      <w:r>
        <w:lastRenderedPageBreak/>
        <w:t>The dataset required for a typical healthcare chatbot is propose</w:t>
      </w:r>
      <w:r w:rsidR="00EA463B">
        <w:t>d</w:t>
      </w:r>
      <w:r>
        <w:t xml:space="preserve"> in a paper titled  </w:t>
      </w:r>
      <w:r w:rsidRPr="00276346">
        <w:t>HealFavor</w:t>
      </w:r>
      <w:r>
        <w:fldChar w:fldCharType="begin"/>
      </w:r>
      <w:r>
        <w:instrText xml:space="preserve"> ADDIN EN.CITE &lt;EndNote&gt;&lt;Cite&gt;&lt;Author&gt;Ur Rahman Khilji&lt;/Author&gt;&lt;RecNum&gt;110&lt;/RecNum&gt;&lt;DisplayText&gt;(Ur Rahman Khilji et al.)&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Ur Rahman Khilji, Abdullah Faiz&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alt-title&gt;2020 International Conference on Data Science, Artificial Intelligence, and Business Analytics (DATABIA)&lt;/alt-title&gt;&lt;/titles&gt;&lt;dates&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fldChar w:fldCharType="separate"/>
      </w:r>
      <w:r>
        <w:rPr>
          <w:noProof/>
        </w:rPr>
        <w:t>(Ur Rahman Khilji et al.)</w:t>
      </w:r>
      <w:r>
        <w:fldChar w:fldCharType="end"/>
      </w:r>
      <w:r>
        <w:t xml:space="preserve">. The paper talks about data sourcing, data quality, pre-processing, </w:t>
      </w:r>
      <w:r w:rsidR="00EA463B">
        <w:t xml:space="preserve">and </w:t>
      </w:r>
      <w:r>
        <w:t>representation. Researcher</w:t>
      </w:r>
      <w:r w:rsidR="00EA463B">
        <w:t>s</w:t>
      </w:r>
      <w:r>
        <w:t xml:space="preserve"> have suggested prototype system architecture and proposed user experience survey</w:t>
      </w:r>
      <w:r w:rsidR="00EA463B">
        <w:t>s</w:t>
      </w:r>
      <w:r>
        <w:t xml:space="preserve"> as a</w:t>
      </w:r>
      <w:r w:rsidR="00B5640F">
        <w:t>n</w:t>
      </w:r>
      <w:r>
        <w:t xml:space="preserve"> </w:t>
      </w:r>
      <w:r w:rsidR="00B5640F">
        <w:t>evaluation criterion</w:t>
      </w:r>
      <w:r>
        <w:t xml:space="preserve"> for the system. </w:t>
      </w:r>
      <w:r w:rsidR="000A646A">
        <w:fldChar w:fldCharType="begin"/>
      </w:r>
      <w:r w:rsidR="000A646A">
        <w:instrText xml:space="preserve"> ADDIN EN.CITE &lt;EndNote&gt;&lt;Cite&gt;&lt;Author&gt;Sheth&lt;/Author&gt;&lt;Year&gt;2019&lt;/Year&gt;&lt;RecNum&gt;131&lt;/RecNum&gt;&lt;DisplayText&gt;(Sheth et al., 2019)&lt;/DisplayText&gt;&lt;record&gt;&lt;rec-number&gt;131&lt;/rec-number&gt;&lt;foreign-keys&gt;&lt;key app="EN" db-id="f2trs2pseazrd7e25vqxfzxwz5ve9v0vdsxx" timestamp="1655074399" guid="1bb65f87-b8ae-49f3-aee0-63e728350d48"&gt;131&lt;/key&gt;&lt;/foreign-keys&gt;&lt;ref-type name="Journal Article"&gt;17&lt;/ref-type&gt;&lt;contributors&gt;&lt;authors&gt;&lt;author&gt;Sheth, Amit&lt;/author&gt;&lt;author&gt;Yip, Hong Yung&lt;/author&gt;&lt;author&gt;Shekarpour, Saeedeh&lt;/author&gt;&lt;/authors&gt;&lt;/contributors&gt;&lt;titles&gt;&lt;title&gt;Extending Patient-Chatbot Experience with Internet-of-Things and Background Knowledge: Case Studies with Healthcare Applications&lt;/title&gt;&lt;secondary-title&gt;IEEE Intelligent Systems&lt;/secondary-title&gt;&lt;/titles&gt;&lt;periodical&gt;&lt;full-title&gt;IEEE Intelligent Systems&lt;/full-title&gt;&lt;/periodical&gt;&lt;pages&gt;24-30&lt;/pages&gt;&lt;volume&gt;34&lt;/volume&gt;&lt;number&gt;4&lt;/number&gt;&lt;dates&gt;&lt;year&gt;2019&lt;/year&gt;&lt;/dates&gt;&lt;publisher&gt;Institute of Electrical and Electronics Engineers (IEEE)&lt;/publisher&gt;&lt;isbn&gt;1541-1672&lt;/isbn&gt;&lt;urls&gt;&lt;related-urls&gt;&lt;url&gt;https://dx.doi.org/10.1109/mis.2019.2905748&lt;/url&gt;&lt;url&gt;https://www.ncbi.nlm.nih.gov/pmc/articles/PMC8536202/pdf/nihms-1743815.pdf&lt;/url&gt;&lt;/related-urls&gt;&lt;/urls&gt;&lt;electronic-resource-num&gt;10.1109/mis.2019.2905748&lt;/electronic-resource-num&gt;&lt;/record&gt;&lt;/Cite&gt;&lt;/EndNote&gt;</w:instrText>
      </w:r>
      <w:r w:rsidR="000A646A">
        <w:fldChar w:fldCharType="separate"/>
      </w:r>
      <w:r w:rsidR="000A646A">
        <w:rPr>
          <w:noProof/>
        </w:rPr>
        <w:t>(Sheth et al., 2019)</w:t>
      </w:r>
      <w:r w:rsidR="000A646A">
        <w:fldChar w:fldCharType="end"/>
      </w:r>
      <w:r w:rsidR="000A646A">
        <w:t xml:space="preserve"> </w:t>
      </w:r>
      <w:r w:rsidR="00583565">
        <w:t xml:space="preserve">focuses on Contextualization and Personalization of Patient’s Data. </w:t>
      </w:r>
      <w:r w:rsidR="000A646A">
        <w:t xml:space="preserve">discuss how existing chatbot systems can be extended by a whole ecosystem of </w:t>
      </w:r>
      <w:r w:rsidR="00EA463B">
        <w:t xml:space="preserve">the </w:t>
      </w:r>
      <w:r w:rsidR="000A646A">
        <w:t>Internet of things for better and personalized health tracking of individuals.</w:t>
      </w:r>
      <w:r w:rsidR="00583565">
        <w:t xml:space="preserve"> It has mentioned </w:t>
      </w:r>
      <w:r w:rsidR="00EA463B">
        <w:t xml:space="preserve">the </w:t>
      </w:r>
      <w:r w:rsidR="00583565">
        <w:t xml:space="preserve">usefulness of knowledge graphs in data representation. </w:t>
      </w:r>
      <w:r w:rsidR="00476281">
        <w:t>A paper on mental healthcare</w:t>
      </w:r>
      <w:r w:rsidR="002239DC">
        <w:t xml:space="preserve"> highlights </w:t>
      </w:r>
      <w:r w:rsidR="00EA463B">
        <w:t xml:space="preserve">the </w:t>
      </w:r>
      <w:r w:rsidR="002239DC">
        <w:t xml:space="preserve">usefulness of BiLSTM (Bi-directional LSTM) and </w:t>
      </w:r>
      <w:r w:rsidR="002239DC" w:rsidRPr="002239DC">
        <w:t>Sequence-to-Sequence (Seq2Seq) encoder-decoder architecture</w:t>
      </w:r>
      <w:r w:rsidR="002239DC">
        <w:t xml:space="preserve"> and ha</w:t>
      </w:r>
      <w:r w:rsidR="00EA463B">
        <w:t>s</w:t>
      </w:r>
      <w:r w:rsidR="002239DC">
        <w:t xml:space="preserve"> used </w:t>
      </w:r>
      <w:r w:rsidR="00EA463B">
        <w:t xml:space="preserve">the </w:t>
      </w:r>
      <w:r w:rsidR="002239DC">
        <w:t>Bilingual Evaluation Understudy</w:t>
      </w:r>
      <w:r w:rsidR="006A6AE1">
        <w:t xml:space="preserve"> </w:t>
      </w:r>
      <w:r w:rsidR="002239DC">
        <w:t>(BLEU) score for model evaluation</w:t>
      </w:r>
      <w:r w:rsidR="002239DC" w:rsidRPr="002239DC">
        <w:t>.</w:t>
      </w:r>
      <w:r w:rsidR="002239DC">
        <w:t xml:space="preserve">  A paper </w:t>
      </w:r>
      <w:r w:rsidR="00EA463B">
        <w:t>by</w:t>
      </w:r>
      <w:r w:rsidR="002239DC">
        <w:t xml:space="preserve"> IIT Delhi researchers</w:t>
      </w:r>
      <w:r w:rsidR="006A6AE1">
        <w:t xml:space="preserve"> </w:t>
      </w:r>
      <w:r w:rsidR="006A6AE1">
        <w:fldChar w:fldCharType="begin"/>
      </w:r>
      <w:r w:rsidR="006A6AE1">
        <w:instrText xml:space="preserve"> ADDIN EN.CITE &lt;EndNote&gt;&lt;Cite&gt;&lt;Author&gt;Pandey&lt;/Author&gt;&lt;RecNum&gt;115&lt;/RecNum&gt;&lt;DisplayText&gt;(Pandey et al.)&lt;/DisplayText&gt;&lt;record&gt;&lt;rec-number&gt;115&lt;/rec-number&gt;&lt;foreign-keys&gt;&lt;key app="EN" db-id="f2trs2pseazrd7e25vqxfzxwz5ve9v0vdsxx" timestamp="1652729077" guid="28f3b955-1363-4edd-b5ea-fe467dc62184"&gt;115&lt;/key&gt;&lt;/foreign-keys&gt;&lt;ref-type name="Conference Proceedings"&gt;10&lt;/ref-type&gt;&lt;contributors&gt;&lt;authors&gt;&lt;author&gt;Pandey, Ankur&lt;/author&gt;&lt;author&gt;Mutreja, Inshita&lt;/author&gt;&lt;author&gt;Brar, Saru&lt;/author&gt;&lt;author&gt;Singh, Pushpendra&lt;/author&gt;&lt;/authors&gt;&lt;/contributors&gt;&lt;titles&gt;&lt;title&gt;Exploring Automated Q&amp;amp;A Support System for Maternal and Child Health in Rural India&lt;/title&gt;&lt;alt-title&gt;Proceedings of the 3rd ACM SIGCAS Conference on Computing and Sustainable Societies&lt;/alt-title&gt;&lt;/titles&gt;&lt;dates&gt;&lt;pub-dates&gt;&lt;date&gt;2020&lt;/date&gt;&lt;/pub-dates&gt;&lt;/dates&gt;&lt;publisher&gt;ACM&lt;/publisher&gt;&lt;urls&gt;&lt;related-urls&gt;&lt;url&gt;https://dx.doi.org/10.1145/3378393.3402281&lt;/url&gt;&lt;/related-urls&gt;&lt;/urls&gt;&lt;electronic-resource-num&gt;10.1145/3378393.3402281&lt;/electronic-resource-num&gt;&lt;/record&gt;&lt;/Cite&gt;&lt;/EndNote&gt;</w:instrText>
      </w:r>
      <w:r w:rsidR="006A6AE1">
        <w:fldChar w:fldCharType="separate"/>
      </w:r>
      <w:r w:rsidR="006A6AE1">
        <w:rPr>
          <w:noProof/>
        </w:rPr>
        <w:t>(Pandey et al.)</w:t>
      </w:r>
      <w:r w:rsidR="006A6AE1">
        <w:fldChar w:fldCharType="end"/>
      </w:r>
      <w:r w:rsidR="002239DC">
        <w:t xml:space="preserve"> ha</w:t>
      </w:r>
      <w:r w:rsidR="00EA463B">
        <w:t>s</w:t>
      </w:r>
      <w:r w:rsidR="002239DC">
        <w:t xml:space="preserve"> worked on studying </w:t>
      </w:r>
      <w:r w:rsidR="00EA463B">
        <w:t xml:space="preserve">the </w:t>
      </w:r>
      <w:r w:rsidR="002239DC">
        <w:t>Q&amp;A support system for maternal and child health in rural India.</w:t>
      </w:r>
      <w:r w:rsidR="006C6315">
        <w:t xml:space="preserve"> A paper published by researchers at Digital Health </w:t>
      </w:r>
      <w:r w:rsidR="006C6315">
        <w:fldChar w:fldCharType="begin"/>
      </w:r>
      <w:r w:rsidR="006C6315">
        <w:instrText xml:space="preserve"> ADDIN EN.CITE &lt;EndNote&gt;&lt;Cite&gt;&lt;Author&gt;Nadarzynski&lt;/Author&gt;&lt;Year&gt;2019&lt;/Year&gt;&lt;RecNum&gt;125&lt;/RecNum&gt;&lt;DisplayText&gt;(Nadarzynski et al., 2019)&lt;/DisplayText&gt;&lt;record&gt;&lt;rec-number&gt;125&lt;/rec-number&gt;&lt;foreign-keys&gt;&lt;key app="EN" db-id="f2trs2pseazrd7e25vqxfzxwz5ve9v0vdsxx" timestamp="1655073619" guid="cc91750a-0415-47be-b333-4ea6c0255769"&gt;125&lt;/key&gt;&lt;/foreign-keys&gt;&lt;ref-type name="Journal Article"&gt;17&lt;/ref-type&gt;&lt;contributors&gt;&lt;authors&gt;&lt;author&gt;Nadarzynski, Tom&lt;/author&gt;&lt;author&gt;Miles, Oliver&lt;/author&gt;&lt;author&gt;Cowie, Aimee&lt;/author&gt;&lt;author&gt;Ridge, Damien&lt;/author&gt;&lt;/authors&gt;&lt;/contributors&gt;&lt;titles&gt;&lt;title&gt;Acceptability of artificial intelligence (AI)-led chatbot services in healthcare: A mixed-methods study&lt;/title&gt;&lt;secondary-title&gt;DIGITAL HEALTH&lt;/secondary-title&gt;&lt;/titles&gt;&lt;periodical&gt;&lt;full-title&gt;DIGITAL HEALTH&lt;/full-title&gt;&lt;/periodical&gt;&lt;pages&gt;205520761987180&lt;/pages&gt;&lt;volume&gt;5&lt;/volume&gt;&lt;dates&gt;&lt;year&gt;2019&lt;/year&gt;&lt;/dates&gt;&lt;publisher&gt;SAGE Publications&lt;/publisher&gt;&lt;isbn&gt;2055-2076&lt;/isbn&gt;&lt;urls&gt;&lt;related-urls&gt;&lt;url&gt;https://dx.doi.org/10.1177/2055207619871808&lt;/url&gt;&lt;url&gt;https://journals.sagepub.com/doi/pdf/10.1177/2055207619871808&lt;/url&gt;&lt;/related-urls&gt;&lt;/urls&gt;&lt;electronic-resource-num&gt;10.1177/2055207619871808&lt;/electronic-resource-num&gt;&lt;/record&gt;&lt;/Cite&gt;&lt;/EndNote&gt;</w:instrText>
      </w:r>
      <w:r w:rsidR="006C6315">
        <w:fldChar w:fldCharType="separate"/>
      </w:r>
      <w:r w:rsidR="006C6315">
        <w:rPr>
          <w:noProof/>
        </w:rPr>
        <w:t>(Nadarzynski et al., 2019)</w:t>
      </w:r>
      <w:r w:rsidR="006C6315">
        <w:fldChar w:fldCharType="end"/>
      </w:r>
      <w:r w:rsidR="006C6315">
        <w:t xml:space="preserve"> ha</w:t>
      </w:r>
      <w:r w:rsidR="00EA463B">
        <w:t>s</w:t>
      </w:r>
      <w:r w:rsidR="006C6315">
        <w:t xml:space="preserve"> conducted </w:t>
      </w:r>
      <w:r w:rsidR="00EA463B">
        <w:t xml:space="preserve">an </w:t>
      </w:r>
      <w:r w:rsidR="006C6315">
        <w:t xml:space="preserve">in-depth study of </w:t>
      </w:r>
      <w:r w:rsidR="00EA463B">
        <w:t xml:space="preserve">the </w:t>
      </w:r>
      <w:r w:rsidR="006C6315" w:rsidRPr="006C6315">
        <w:t>Acceptability of artificial intelligence (AI)-led chatbot services in healthcare</w:t>
      </w:r>
      <w:r w:rsidR="006C6315">
        <w:t xml:space="preserve">. </w:t>
      </w:r>
      <w:r w:rsidR="006C6315" w:rsidRPr="006C6315">
        <w:t>They investigated participants' willingness to interact with AI-powered health chatbots.</w:t>
      </w:r>
      <w:r w:rsidR="006C6315">
        <w:t xml:space="preserve"> Researchers at MDPI have studied </w:t>
      </w:r>
      <w:r w:rsidR="00EA463B">
        <w:t xml:space="preserve">the </w:t>
      </w:r>
      <w:r w:rsidR="006C6315">
        <w:t xml:space="preserve">feasibility </w:t>
      </w:r>
      <w:r w:rsidR="00EA463B">
        <w:t xml:space="preserve">of </w:t>
      </w:r>
      <w:r w:rsidR="006C6315">
        <w:t xml:space="preserve">developing a rule-based virtual caregiver system using </w:t>
      </w:r>
      <w:r w:rsidR="00EA463B">
        <w:t xml:space="preserve">a </w:t>
      </w:r>
      <w:r w:rsidR="006C6315">
        <w:t>mobile chatbot for elderly people.</w:t>
      </w:r>
      <w:r w:rsidR="0059790E">
        <w:t xml:space="preserve"> A paper writ</w:t>
      </w:r>
      <w:r w:rsidR="00EA463B">
        <w:t>ten</w:t>
      </w:r>
      <w:r w:rsidR="0059790E">
        <w:t xml:space="preserve"> by students and professors at </w:t>
      </w:r>
      <w:r w:rsidR="0059790E" w:rsidRPr="0059790E">
        <w:t>Vishwakarma Institute of Technology Pune, I</w:t>
      </w:r>
      <w:r w:rsidR="0059790E">
        <w:t>ndia has studie</w:t>
      </w:r>
      <w:r w:rsidR="00EA463B">
        <w:t>d</w:t>
      </w:r>
      <w:r w:rsidR="0059790E">
        <w:t xml:space="preserve"> using deep learning for developing contextual chatbot</w:t>
      </w:r>
      <w:r w:rsidR="00EA463B">
        <w:t>s</w:t>
      </w:r>
      <w:r w:rsidR="0059790E">
        <w:t xml:space="preserve"> </w:t>
      </w:r>
      <w:r w:rsidR="0059790E">
        <w:fldChar w:fldCharType="begin"/>
      </w:r>
      <w:r w:rsidR="0059790E">
        <w:instrText xml:space="preserve"> ADDIN EN.CITE &lt;EndNote&gt;&lt;Cite&gt;&lt;Author&gt;Kandpal&lt;/Author&gt;&lt;RecNum&gt;108&lt;/RecNum&gt;&lt;DisplayText&gt;(Kandpal et al.)&lt;/DisplayText&gt;&lt;record&gt;&lt;rec-number&gt;108&lt;/rec-number&gt;&lt;foreign-keys&gt;&lt;key app="EN" db-id="f2trs2pseazrd7e25vqxfzxwz5ve9v0vdsxx" timestamp="1652728624" guid="85858bcb-809b-4fd4-97ac-a79cf56efb4d"&gt;108&lt;/key&gt;&lt;/foreign-keys&gt;&lt;ref-type name="Conference Proceedings"&gt;10&lt;/ref-type&gt;&lt;contributors&gt;&lt;authors&gt;&lt;author&gt;Kandpal, Prathamesh&lt;/author&gt;&lt;author&gt;Jasnani, Kapil&lt;/author&gt;&lt;author&gt;Raut, Ritesh&lt;/author&gt;&lt;author&gt;Bhorge, Siddharth&lt;/author&gt;&lt;/authors&gt;&lt;/contributors&gt;&lt;titles&gt;&lt;title&gt;Contextual Chatbot for Healthcare Purposes (using Deep Learning)&lt;/title&gt;&lt;alt-title&gt;2020 Fourth World Conference on Smart Trends in Systems, Security and Sustainability (WorldS4)&lt;/alt-title&gt;&lt;/titles&gt;&lt;dates&gt;&lt;pub-dates&gt;&lt;date&gt;2020&lt;/date&gt;&lt;/pub-dates&gt;&lt;/dates&gt;&lt;publisher&gt;IEEE&lt;/publisher&gt;&lt;urls&gt;&lt;related-urls&gt;&lt;url&gt;https://dx.doi.org/10.1109/worlds450073.2020.9210351&lt;/url&gt;&lt;url&gt;https://ieeexplore.ieee.org/document/9210351/&lt;/url&gt;&lt;/related-urls&gt;&lt;/urls&gt;&lt;electronic-resource-num&gt;10.1109/worlds450073.2020.9210351&lt;/electronic-resource-num&gt;&lt;/record&gt;&lt;/Cite&gt;&lt;/EndNote&gt;</w:instrText>
      </w:r>
      <w:r w:rsidR="0059790E">
        <w:fldChar w:fldCharType="separate"/>
      </w:r>
      <w:r w:rsidR="0059790E">
        <w:rPr>
          <w:noProof/>
        </w:rPr>
        <w:t>(Kandpal et al.)</w:t>
      </w:r>
      <w:r w:rsidR="0059790E">
        <w:fldChar w:fldCharType="end"/>
      </w:r>
      <w:r w:rsidR="0059790E">
        <w:t>.</w:t>
      </w:r>
    </w:p>
    <w:p w14:paraId="7B12F523" w14:textId="3D4FD3A5" w:rsidR="00787AF2" w:rsidRDefault="00527D03">
      <w:r>
        <w:t>A paper</w:t>
      </w:r>
      <w:r w:rsidR="00E253B5">
        <w:t xml:space="preserve"> by</w:t>
      </w:r>
      <w:r>
        <w:t xml:space="preserve"> </w:t>
      </w:r>
      <w:r>
        <w:fldChar w:fldCharType="begin"/>
      </w:r>
      <w:r w:rsidR="00E253B5">
        <w:instrText xml:space="preserve"> ADDIN EN.CITE &lt;EndNote&gt;&lt;Cite AuthorYear="1"&gt;&lt;Author&gt;Yu&lt;/Author&gt;&lt;Year&gt;2020&lt;/Year&gt;&lt;RecNum&gt;139&lt;/RecNum&gt;&lt;DisplayText&gt;Yu et al. (2020)&lt;/DisplayText&gt;&lt;record&gt;&lt;rec-number&gt;139&lt;/rec-number&gt;&lt;foreign-keys&gt;&lt;key app="EN" db-id="f2trs2pseazrd7e25vqxfzxwz5ve9v0vdsxx" timestamp="1655131893" guid="d560dc33-f57a-44d9-92cf-4d7dbb86ddf3"&gt;139&lt;/key&gt;&lt;/foreign-keys&gt;&lt;ref-type name="Journal Article"&gt;17&lt;/ref-type&gt;&lt;contributors&gt;&lt;authors&gt;&lt;author&gt;Yu, Shi&lt;/author&gt;&lt;author&gt;Chen, Yuxin&lt;/author&gt;&lt;author&gt;Zaidi, Hussain&lt;/author&gt;&lt;/authors&gt;&lt;/contributors&gt;&lt;titles&gt;&lt;title&gt;A Financial Service Chatbot based on Deep Bidirectional Transformers&lt;/title&gt;&lt;secondary-title&gt;arXiv preprint arXiv:2003.04987&lt;/secondary-title&gt;&lt;/titles&gt;&lt;periodical&gt;&lt;full-title&gt;arXiv preprint arXiv:2003.04987&lt;/full-title&gt;&lt;/periodical&gt;&lt;dates&gt;&lt;year&gt;2020&lt;/year&gt;&lt;/dates&gt;&lt;urls&gt;&lt;/urls&gt;&lt;/record&gt;&lt;/Cite&gt;&lt;/EndNote&gt;</w:instrText>
      </w:r>
      <w:r>
        <w:fldChar w:fldCharType="separate"/>
      </w:r>
      <w:r w:rsidR="00E253B5">
        <w:rPr>
          <w:noProof/>
        </w:rPr>
        <w:t>Yu et al. (2020)</w:t>
      </w:r>
      <w:r>
        <w:fldChar w:fldCharType="end"/>
      </w:r>
      <w:r>
        <w:t xml:space="preserve"> has studie</w:t>
      </w:r>
      <w:r w:rsidR="00675CA8">
        <w:t>d</w:t>
      </w:r>
      <w:r>
        <w:t xml:space="preserve"> </w:t>
      </w:r>
      <w:r w:rsidR="00675CA8">
        <w:t xml:space="preserve">the </w:t>
      </w:r>
      <w:r>
        <w:t xml:space="preserve">use of </w:t>
      </w:r>
      <w:r w:rsidR="00675CA8">
        <w:t xml:space="preserve">a </w:t>
      </w:r>
      <w:r>
        <w:t>bi-directional transformer for financial service chatbot</w:t>
      </w:r>
      <w:r w:rsidR="00675CA8">
        <w:t>s</w:t>
      </w:r>
      <w:r>
        <w:t xml:space="preserve">. They have shown how </w:t>
      </w:r>
      <w:r w:rsidR="00675CA8">
        <w:t xml:space="preserve">the </w:t>
      </w:r>
      <w:r>
        <w:t>BERT model outperformed other methods for common NLP tasks like intent classification, sentence completion, information retrieval and question answering.</w:t>
      </w:r>
      <w:r w:rsidR="00D24D8D">
        <w:t xml:space="preserve"> A paper from Microsoft researchers </w:t>
      </w:r>
      <w:r w:rsidR="00D24D8D">
        <w:fldChar w:fldCharType="begin"/>
      </w:r>
      <w:r w:rsidR="00E253B5">
        <w:instrText xml:space="preserve"> ADDIN EN.CITE &lt;EndNote&gt;&lt;Cite&gt;&lt;Author&gt;Damani&lt;/Author&gt;&lt;Year&gt;2020&lt;/Year&gt;&lt;RecNum&gt;140&lt;/RecNum&gt;&lt;DisplayText&gt;(Damani et al., 2020)&lt;/DisplayText&gt;&lt;record&gt;&lt;rec-number&gt;140&lt;/rec-number&gt;&lt;foreign-keys&gt;&lt;key app="EN" db-id="f2trs2pseazrd7e25vqxfzxwz5ve9v0vdsxx" timestamp="1655132660" guid="8440889a-df8e-49d6-8113-2db5a305e547"&gt;140&lt;/key&gt;&lt;/foreign-keys&gt;&lt;ref-type name="Book Section"&gt;5&lt;/ref-type&gt;&lt;contributors&gt;&lt;authors&gt;&lt;author&gt;Damani, Sonam&lt;/author&gt;&lt;author&gt;Narahari, Kedhar Nath&lt;/author&gt;&lt;author&gt;Chatterjee, Ankush&lt;/author&gt;&lt;author&gt;Gupta, Manish&lt;/author&gt;&lt;author&gt;Agrawal, Puneet&lt;/author&gt;&lt;/authors&gt;&lt;/contributors&gt;&lt;titles&gt;&lt;title&gt;Optimized Transformer Models for FAQ Answering&lt;/title&gt;&lt;alt-title&gt;Advances in Knowledge Discovery and Data Mining&lt;/alt-title&gt;&lt;/titles&gt;&lt;pages&gt;235-248&lt;/pages&gt;&lt;dates&gt;&lt;year&gt;2020&lt;/year&gt;&lt;/dates&gt;&lt;publisher&gt;Springer International Publishing&lt;/publisher&gt;&lt;isbn&gt;0302-9743&lt;/isbn&gt;&lt;urls&gt;&lt;related-urls&gt;&lt;url&gt;https://dx.doi.org/10.1007/978-3-030-47426-3_19&lt;/url&gt;&lt;url&gt;https://link.springer.com/content/pdf/10.1007/978-3-030-47426-3_19.pdf&lt;/url&gt;&lt;/related-urls&gt;&lt;/urls&gt;&lt;electronic-resource-num&gt;10.1007/978-3-030-47426-3_19&lt;/electronic-resource-num&gt;&lt;/record&gt;&lt;/Cite&gt;&lt;/EndNote&gt;</w:instrText>
      </w:r>
      <w:r w:rsidR="00D24D8D">
        <w:fldChar w:fldCharType="separate"/>
      </w:r>
      <w:r w:rsidR="00D24D8D">
        <w:rPr>
          <w:noProof/>
        </w:rPr>
        <w:t>(Damani et al., 2020)</w:t>
      </w:r>
      <w:r w:rsidR="00D24D8D">
        <w:fldChar w:fldCharType="end"/>
      </w:r>
      <w:r w:rsidR="00D24D8D">
        <w:t xml:space="preserve"> has discussed optimized transformer</w:t>
      </w:r>
      <w:r w:rsidR="00675CA8">
        <w:t>s</w:t>
      </w:r>
      <w:r w:rsidR="00D24D8D">
        <w:t xml:space="preserve"> for FAQ answering.</w:t>
      </w:r>
      <w:r w:rsidR="00355303">
        <w:t xml:space="preserve"> A paper by hugging face researchers</w:t>
      </w:r>
      <w:r w:rsidR="00BB7C50">
        <w:t xml:space="preserve"> </w:t>
      </w:r>
      <w:r w:rsidR="00BB7C50">
        <w:fldChar w:fldCharType="begin"/>
      </w:r>
      <w:r w:rsidR="00BB7C50">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00BB7C50">
        <w:fldChar w:fldCharType="separate"/>
      </w:r>
      <w:r w:rsidR="00BB7C50">
        <w:rPr>
          <w:noProof/>
        </w:rPr>
        <w:t>(Wolf et al., 2020)</w:t>
      </w:r>
      <w:r w:rsidR="00BB7C50">
        <w:fldChar w:fldCharType="end"/>
      </w:r>
      <w:r w:rsidR="00355303">
        <w:t xml:space="preserve">  ha</w:t>
      </w:r>
      <w:r w:rsidR="00675CA8">
        <w:t>s</w:t>
      </w:r>
      <w:r w:rsidR="00355303">
        <w:t xml:space="preserve"> </w:t>
      </w:r>
      <w:r w:rsidR="00675CA8">
        <w:t xml:space="preserve">a </w:t>
      </w:r>
      <w:r w:rsidR="00355303">
        <w:t>detailed explanation of how transformers have reshaped state-of-the-art natural language processing.</w:t>
      </w:r>
      <w:r w:rsidR="00E253B5">
        <w:t xml:space="preserve"> A paper published by </w:t>
      </w:r>
      <w:r w:rsidR="00E253B5" w:rsidRPr="00E253B5">
        <w:t>MODUL Technology GmbH</w:t>
      </w:r>
      <w:r w:rsidR="00E253B5">
        <w:t xml:space="preserve"> </w:t>
      </w:r>
      <w:r w:rsidR="00E253B5">
        <w:fldChar w:fldCharType="begin"/>
      </w:r>
      <w:r w:rsidR="00E253B5">
        <w:instrText xml:space="preserve"> ADDIN EN.CITE &lt;EndNote&gt;&lt;Cite&gt;&lt;Author&gt;Brasoveanu&lt;/Author&gt;&lt;RecNum&gt;141&lt;/RecNum&gt;&lt;DisplayText&gt;(Brasoveanu &amp;amp; Andonie)&lt;/DisplayText&gt;&lt;record&gt;&lt;rec-number&gt;141&lt;/rec-number&gt;&lt;foreign-keys&gt;&lt;key app="EN" db-id="f2trs2pseazrd7e25vqxfzxwz5ve9v0vdsxx" timestamp="1655133483" guid="ab99cc6b-c7da-4e3d-8982-cb64758e1a5b"&gt;141&lt;/key&gt;&lt;/foreign-keys&gt;&lt;ref-type name="Conference Proceedings"&gt;10&lt;/ref-type&gt;&lt;contributors&gt;&lt;authors&gt;&lt;author&gt;Brasoveanu, Adrian M. P.&lt;/author&gt;&lt;author&gt;Andonie, Razvan&lt;/author&gt;&lt;/authors&gt;&lt;/contributors&gt;&lt;titles&gt;&lt;title&gt;Visualizing Transformers for NLP: A Brief Survey&lt;/title&gt;&lt;alt-title&gt;2020 24th International Conference Information Visualisation (IV)&lt;/alt-title&gt;&lt;/titles&gt;&lt;dates&gt;&lt;pub-dates&gt;&lt;date&gt;2020&lt;/date&gt;&lt;/pub-dates&gt;&lt;/dates&gt;&lt;publisher&gt;IEEE&lt;/publisher&gt;&lt;urls&gt;&lt;related-urls&gt;&lt;url&gt;https://dx.doi.org/10.1109/iv51561.2020.00051&lt;/url&gt;&lt;url&gt;https://ieeexplore.ieee.org/document/9373074/&lt;/url&gt;&lt;/related-urls&gt;&lt;/urls&gt;&lt;electronic-resource-num&gt;10.1109/iv51561.2020.00051&lt;/electronic-resource-num&gt;&lt;/record&gt;&lt;/Cite&gt;&lt;/EndNote&gt;</w:instrText>
      </w:r>
      <w:r w:rsidR="00E253B5">
        <w:fldChar w:fldCharType="separate"/>
      </w:r>
      <w:r w:rsidR="00E253B5">
        <w:rPr>
          <w:noProof/>
        </w:rPr>
        <w:t>(Brasoveanu &amp; Andonie)</w:t>
      </w:r>
      <w:r w:rsidR="00E253B5">
        <w:fldChar w:fldCharType="end"/>
      </w:r>
      <w:r w:rsidR="00E253B5">
        <w:t xml:space="preserve"> focu</w:t>
      </w:r>
      <w:r w:rsidR="00675CA8">
        <w:t>se</w:t>
      </w:r>
      <w:r w:rsidR="00E253B5">
        <w:t xml:space="preserve">s on </w:t>
      </w:r>
      <w:r w:rsidR="00E253B5" w:rsidRPr="00E253B5">
        <w:t>explaining Transformer architectures through visualizations</w:t>
      </w:r>
      <w:r w:rsidR="00E253B5">
        <w:t xml:space="preserve">. </w:t>
      </w:r>
      <w:r w:rsidR="00E253B5">
        <w:fldChar w:fldCharType="begin"/>
      </w:r>
      <w:r w:rsidR="009E7392">
        <w:instrText xml:space="preserve"> ADDIN EN.CITE &lt;EndNote&gt;&lt;Cite AuthorYear="1"&gt;&lt;Author&gt;Gillioz&lt;/Author&gt;&lt;RecNum&gt;143&lt;/RecNum&gt;&lt;DisplayText&gt;Gillioz et al. &lt;/DisplayText&gt;&lt;record&gt;&lt;rec-number&gt;143&lt;/rec-number&gt;&lt;foreign-keys&gt;&lt;key app="EN" db-id="f2trs2pseazrd7e25vqxfzxwz5ve9v0vdsxx" timestamp="1655133751" guid="97b6444b-89e9-4ab5-97a1-d1c93329848a"&gt;143&lt;/key&gt;&lt;/foreign-keys&gt;&lt;ref-type name="Conference Proceedings"&gt;10&lt;/ref-type&gt;&lt;contributors&gt;&lt;authors&gt;&lt;author&gt;Gillioz, Anthony&lt;/author&gt;&lt;author&gt;Casas, Jacky&lt;/author&gt;&lt;author&gt;Mugellini, Elena&lt;/author&gt;&lt;author&gt;Khaled, Omar Abou&lt;/author&gt;&lt;/authors&gt;&lt;/contributors&gt;&lt;titles&gt;&lt;title&gt;Overview of the Transformer-based Models for NLP Tasks&lt;/title&gt;&lt;alt-title&gt;Proceedings of the 2020 Federated Conference on Computer Science and Information Systems&lt;/alt-title&gt;&lt;/titles&gt;&lt;dates&gt;&lt;pub-dates&gt;&lt;date&gt;2020&lt;/date&gt;&lt;/pub-dates&gt;&lt;/dates&gt;&lt;publisher&gt;IEEE&lt;/publisher&gt;&lt;isbn&gt;2300-5963&lt;/isbn&gt;&lt;urls&gt;&lt;related-urls&gt;&lt;url&gt;https://dx.doi.org/10.15439/2020f20&lt;/url&gt;&lt;url&gt;https://annals-csis.org/proceedings/2020/drp/pdf/20.pdf&lt;/url&gt;&lt;/related-urls&gt;&lt;/urls&gt;&lt;electronic-resource-num&gt;10.15439/2020f20&lt;/electronic-resource-num&gt;&lt;/record&gt;&lt;/Cite&gt;&lt;/EndNote&gt;</w:instrText>
      </w:r>
      <w:r w:rsidR="00E253B5">
        <w:fldChar w:fldCharType="separate"/>
      </w:r>
      <w:r w:rsidR="00E253B5">
        <w:rPr>
          <w:noProof/>
        </w:rPr>
        <w:t xml:space="preserve">Gillioz et al. </w:t>
      </w:r>
      <w:r w:rsidR="00E253B5">
        <w:fldChar w:fldCharType="end"/>
      </w:r>
      <w:r w:rsidR="00E253B5">
        <w:t>ha</w:t>
      </w:r>
      <w:r w:rsidR="00675CA8">
        <w:t>ve</w:t>
      </w:r>
      <w:r w:rsidR="00E253B5">
        <w:t xml:space="preserve"> provided </w:t>
      </w:r>
      <w:r w:rsidR="00675CA8">
        <w:t xml:space="preserve">an </w:t>
      </w:r>
      <w:r w:rsidR="00E253B5" w:rsidRPr="00E253B5">
        <w:t>Overview of the Transformer-based Models for</w:t>
      </w:r>
      <w:r w:rsidR="00E253B5">
        <w:t xml:space="preserve"> </w:t>
      </w:r>
      <w:r w:rsidR="00E253B5" w:rsidRPr="00E253B5">
        <w:t>NLP Tasks</w:t>
      </w:r>
      <w:r w:rsidR="00E253B5">
        <w:t>.</w:t>
      </w:r>
    </w:p>
    <w:p w14:paraId="4B548669" w14:textId="77777777" w:rsidR="00DD272F" w:rsidRDefault="00DD272F"/>
    <w:p w14:paraId="3BBB4CAA"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3806BAF" w14:textId="04B55645" w:rsidR="008A0E62" w:rsidRDefault="008A0E62" w:rsidP="008A0E62">
      <w:pPr>
        <w:pStyle w:val="Heading1"/>
      </w:pPr>
      <w:bookmarkStart w:id="23" w:name="_Toc111512528"/>
      <w:r w:rsidRPr="008A0E62">
        <w:lastRenderedPageBreak/>
        <w:t>Requirements specification</w:t>
      </w:r>
      <w:bookmarkEnd w:id="23"/>
      <w:r w:rsidRPr="008A0E62">
        <w:t xml:space="preserve"> </w:t>
      </w:r>
    </w:p>
    <w:p w14:paraId="406E1DA0" w14:textId="77777777" w:rsidR="00184616" w:rsidRDefault="00184616" w:rsidP="003332B4"/>
    <w:p w14:paraId="74B0BD97" w14:textId="20C854E8" w:rsidR="003332B4" w:rsidRPr="003332B4" w:rsidRDefault="00184616" w:rsidP="00184616">
      <w:pPr>
        <w:pStyle w:val="Heading2"/>
      </w:pPr>
      <w:bookmarkStart w:id="24" w:name="_Toc111512529"/>
      <w:r>
        <w:t>Purpose</w:t>
      </w:r>
      <w:bookmarkEnd w:id="24"/>
    </w:p>
    <w:p w14:paraId="731E68C5" w14:textId="3422D6C5" w:rsidR="00184616" w:rsidRDefault="00184616" w:rsidP="002E3804">
      <w:r>
        <w:t xml:space="preserve">The system will be used by </w:t>
      </w:r>
      <w:r w:rsidR="00695D6C">
        <w:t xml:space="preserve">a </w:t>
      </w:r>
      <w:r>
        <w:t>patient who wants to understand their symptoms and disease in more detail.</w:t>
      </w:r>
      <w:r w:rsidR="005F4938">
        <w:t xml:space="preserve"> This is a prototype and should not be considered as a replacement for any medical advice or diagnosis. </w:t>
      </w:r>
    </w:p>
    <w:p w14:paraId="64279A77" w14:textId="32B92D2B" w:rsidR="00695D6C" w:rsidRDefault="00695D6C" w:rsidP="00695D6C">
      <w:pPr>
        <w:pStyle w:val="Heading2"/>
      </w:pPr>
      <w:bookmarkStart w:id="25" w:name="_Toc111512530"/>
      <w:r>
        <w:t>Functional Requirements</w:t>
      </w:r>
      <w:bookmarkEnd w:id="25"/>
    </w:p>
    <w:p w14:paraId="050694CE" w14:textId="0AF2BD3E" w:rsidR="005F4938" w:rsidRPr="005F4938" w:rsidRDefault="005F4938" w:rsidP="005F4938">
      <w:r>
        <w:t>The system must be able to achieve the following functionalities:</w:t>
      </w:r>
    </w:p>
    <w:p w14:paraId="5E5EE916" w14:textId="4186C1FE" w:rsidR="005F4938" w:rsidRPr="00735EBC" w:rsidRDefault="005F4938" w:rsidP="00735EBC">
      <w:pPr>
        <w:pStyle w:val="ListParagraph"/>
        <w:numPr>
          <w:ilvl w:val="0"/>
          <w:numId w:val="20"/>
        </w:numPr>
        <w:tabs>
          <w:tab w:val="left" w:pos="1420"/>
        </w:tabs>
        <w:ind w:left="357" w:hanging="357"/>
      </w:pPr>
      <w:r w:rsidRPr="00735EBC">
        <w:t xml:space="preserve">The </w:t>
      </w:r>
      <w:r w:rsidR="00735EBC">
        <w:t>agent</w:t>
      </w:r>
      <w:r w:rsidRPr="00735EBC">
        <w:t xml:space="preserve"> should introduce itself and its purpose</w:t>
      </w:r>
    </w:p>
    <w:p w14:paraId="6C5789D7" w14:textId="69CD0935" w:rsidR="005F4938" w:rsidRDefault="005F4938" w:rsidP="00735EBC">
      <w:pPr>
        <w:pStyle w:val="ListParagraph"/>
        <w:numPr>
          <w:ilvl w:val="0"/>
          <w:numId w:val="20"/>
        </w:numPr>
        <w:tabs>
          <w:tab w:val="left" w:pos="1420"/>
        </w:tabs>
        <w:ind w:left="357" w:hanging="357"/>
      </w:pPr>
      <w:r w:rsidRPr="00735EBC">
        <w:t>The system should be able to accept text inputs from the user</w:t>
      </w:r>
    </w:p>
    <w:p w14:paraId="79E73195" w14:textId="359253EF" w:rsidR="00735EBC" w:rsidRDefault="00735EBC" w:rsidP="00735EBC">
      <w:pPr>
        <w:pStyle w:val="ListParagraph"/>
        <w:numPr>
          <w:ilvl w:val="0"/>
          <w:numId w:val="20"/>
        </w:numPr>
        <w:tabs>
          <w:tab w:val="left" w:pos="1420"/>
        </w:tabs>
        <w:ind w:left="357" w:hanging="357"/>
      </w:pPr>
      <w:r>
        <w:t>The agent should be able to determine if patients want to discuss their symptoms or just informing about their good health</w:t>
      </w:r>
    </w:p>
    <w:p w14:paraId="438449B9" w14:textId="7DFD7263" w:rsidR="00735EBC" w:rsidRDefault="00735EBC" w:rsidP="00735EBC">
      <w:pPr>
        <w:pStyle w:val="ListParagraph"/>
        <w:numPr>
          <w:ilvl w:val="0"/>
          <w:numId w:val="20"/>
        </w:numPr>
        <w:tabs>
          <w:tab w:val="left" w:pos="1420"/>
        </w:tabs>
        <w:ind w:left="357" w:hanging="357"/>
      </w:pPr>
      <w:r>
        <w:t>When a patient is not well, the agent should be able to ask for symptoms, collect and try to match those symptoms with its disease dataset to determine possible disease</w:t>
      </w:r>
    </w:p>
    <w:p w14:paraId="04D86DEB" w14:textId="16E64F3F" w:rsidR="00735EBC" w:rsidRDefault="00735EBC" w:rsidP="00735EBC">
      <w:pPr>
        <w:pStyle w:val="ListParagraph"/>
        <w:numPr>
          <w:ilvl w:val="0"/>
          <w:numId w:val="20"/>
        </w:numPr>
        <w:tabs>
          <w:tab w:val="left" w:pos="1420"/>
        </w:tabs>
        <w:ind w:left="357" w:hanging="357"/>
      </w:pPr>
      <w:r>
        <w:t>The agent should be able to answer specific questions outside the current conversation context</w:t>
      </w:r>
    </w:p>
    <w:p w14:paraId="1C7AF410" w14:textId="7A5C7221" w:rsidR="00735EBC" w:rsidRPr="00735EBC" w:rsidRDefault="00735EBC" w:rsidP="00735EBC">
      <w:pPr>
        <w:pStyle w:val="ListParagraph"/>
        <w:numPr>
          <w:ilvl w:val="0"/>
          <w:numId w:val="20"/>
        </w:numPr>
        <w:tabs>
          <w:tab w:val="left" w:pos="1420"/>
        </w:tabs>
        <w:ind w:left="357" w:hanging="357"/>
      </w:pPr>
      <w:r>
        <w:t>The agent should be able to ask for clarifications when information shared by the user is not clear</w:t>
      </w:r>
    </w:p>
    <w:p w14:paraId="284D260B" w14:textId="77777777" w:rsidR="005F4938" w:rsidRPr="005F4938" w:rsidRDefault="005F4938" w:rsidP="005F4938">
      <w:pPr>
        <w:pStyle w:val="ListParagraph"/>
        <w:ind w:left="360"/>
      </w:pPr>
    </w:p>
    <w:p w14:paraId="306ADF5D" w14:textId="5009CBBD" w:rsidR="00695D6C" w:rsidRPr="00695D6C" w:rsidRDefault="00695D6C" w:rsidP="00695D6C">
      <w:pPr>
        <w:pStyle w:val="Heading2"/>
      </w:pPr>
      <w:bookmarkStart w:id="26" w:name="_Toc111512531"/>
      <w:r>
        <w:t>Non-functional Requirements</w:t>
      </w:r>
      <w:bookmarkEnd w:id="26"/>
    </w:p>
    <w:p w14:paraId="104064FF" w14:textId="47935380" w:rsidR="0097613C" w:rsidRDefault="00695D6C" w:rsidP="002E3804">
      <w:r>
        <w:t>As an end user of the system, the patient should be able to interact with the system via easy to use interface. Complexities of the system should be transparent to the user. User</w:t>
      </w:r>
      <w:r w:rsidR="001030D6">
        <w:t>s</w:t>
      </w:r>
      <w:r>
        <w:t xml:space="preserve"> need not be healthcare expert</w:t>
      </w:r>
      <w:r w:rsidR="001030D6">
        <w:t>s</w:t>
      </w:r>
      <w:r>
        <w:t xml:space="preserve"> to make complete use of the system.</w:t>
      </w:r>
    </w:p>
    <w:p w14:paraId="0844E100"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A50FA36" w14:textId="1B78E70F" w:rsidR="008A0E62" w:rsidRPr="008A0E62" w:rsidRDefault="008A0E62" w:rsidP="008A0E62">
      <w:pPr>
        <w:pStyle w:val="Heading1"/>
      </w:pPr>
      <w:bookmarkStart w:id="27" w:name="_Toc111512532"/>
      <w:r w:rsidRPr="008A0E62">
        <w:lastRenderedPageBreak/>
        <w:t>Software engineering process</w:t>
      </w:r>
      <w:bookmarkEnd w:id="27"/>
      <w:r w:rsidRPr="008A0E62">
        <w:t xml:space="preserve"> </w:t>
      </w:r>
    </w:p>
    <w:p w14:paraId="61FF38B4" w14:textId="0B218C7C" w:rsidR="008A0E62" w:rsidRDefault="008A0E62" w:rsidP="008A0E62"/>
    <w:p w14:paraId="21172400" w14:textId="655A22C7" w:rsidR="00807552" w:rsidRDefault="00807552" w:rsidP="00807552">
      <w:pPr>
        <w:pStyle w:val="Heading2"/>
      </w:pPr>
      <w:bookmarkStart w:id="28" w:name="_Toc111512533"/>
      <w:r>
        <w:t>Planning:</w:t>
      </w:r>
      <w:bookmarkEnd w:id="28"/>
    </w:p>
    <w:p w14:paraId="65FD3A95" w14:textId="4D721375" w:rsidR="008A0E62" w:rsidRDefault="00574544" w:rsidP="008A0E62">
      <w:r>
        <w:t xml:space="preserve">The initial planning of the project was done in the first two weeks of the project work. A Gantt chart with details of tasks and allocated efforts for each task were prepared. </w:t>
      </w:r>
      <w:r w:rsidRPr="00574544">
        <w:rPr>
          <w:highlight w:val="yellow"/>
        </w:rPr>
        <w:t>The chart is attached in the appendix.</w:t>
      </w:r>
      <w:r>
        <w:t xml:space="preserve"> </w:t>
      </w:r>
    </w:p>
    <w:p w14:paraId="27892EFB" w14:textId="7A0C317F" w:rsidR="000B4181" w:rsidRDefault="00807552" w:rsidP="000B4181">
      <w:pPr>
        <w:pStyle w:val="Heading2"/>
      </w:pPr>
      <w:bookmarkStart w:id="29" w:name="_Toc111512534"/>
      <w:r>
        <w:t>Development</w:t>
      </w:r>
      <w:r w:rsidR="000B4181">
        <w:t>:</w:t>
      </w:r>
      <w:bookmarkEnd w:id="29"/>
    </w:p>
    <w:p w14:paraId="4F47BE0D" w14:textId="7CC0BF58" w:rsidR="000B4181" w:rsidRPr="00807552" w:rsidRDefault="000B4181" w:rsidP="00807552">
      <w:r>
        <w:t>I followed the agile development methodology. During the chatbot development, we worked on incremental feature delivery. This helped us in breaking the bot development process into smaller workable tasks and focusing on working on the most important task at a time.</w:t>
      </w:r>
    </w:p>
    <w:p w14:paraId="3FC6413E" w14:textId="7098A2F3" w:rsidR="00807552" w:rsidRDefault="00807552" w:rsidP="00807552">
      <w:pPr>
        <w:pStyle w:val="Heading2"/>
      </w:pPr>
      <w:bookmarkStart w:id="30" w:name="_Toc111512535"/>
      <w:r>
        <w:t>Tracking:</w:t>
      </w:r>
      <w:bookmarkEnd w:id="30"/>
    </w:p>
    <w:p w14:paraId="2AB02C6E" w14:textId="79AECCE1" w:rsidR="00807552" w:rsidRPr="00807552" w:rsidRDefault="00E61D37" w:rsidP="00807552">
      <w:r>
        <w:t>Similar to sprint review meetings, a weekly meeting helped us in reviewing the project progress. Thursday meetings were used for all the critical discussions, brainstorming and tracking of the work done in the week and work items for the coming week.</w:t>
      </w:r>
      <w:r w:rsidR="008758E4">
        <w:t xml:space="preserve"> MS Teams channel was used for maintaining the backlog items.</w:t>
      </w:r>
    </w:p>
    <w:p w14:paraId="543F3620" w14:textId="3549194A" w:rsidR="00807552" w:rsidRDefault="00807552" w:rsidP="00807552">
      <w:pPr>
        <w:pStyle w:val="Heading2"/>
      </w:pPr>
      <w:bookmarkStart w:id="31" w:name="_Toc111512536"/>
      <w:r>
        <w:t>Testing:</w:t>
      </w:r>
      <w:bookmarkEnd w:id="31"/>
    </w:p>
    <w:p w14:paraId="505BECB2" w14:textId="29F2418B" w:rsidR="00807552" w:rsidRDefault="00807552" w:rsidP="00807552">
      <w:r>
        <w:t>Manual Testing</w:t>
      </w:r>
      <w:r w:rsidR="008758E4">
        <w:t xml:space="preserve">:  Initial bot testing was performed manually using rasa interactive command line features. </w:t>
      </w:r>
    </w:p>
    <w:p w14:paraId="145483CE" w14:textId="343ACED2" w:rsidR="00807552" w:rsidRPr="00807552" w:rsidRDefault="00807552" w:rsidP="00807552">
      <w:r>
        <w:t>Automated Testing:</w:t>
      </w:r>
      <w:r w:rsidR="008758E4">
        <w:t xml:space="preserve"> We plan to use </w:t>
      </w:r>
      <w:r w:rsidR="001F02F3">
        <w:t xml:space="preserve">the </w:t>
      </w:r>
      <w:r w:rsidR="008758E4">
        <w:t xml:space="preserve">RASA Testing framework to perform </w:t>
      </w:r>
      <w:r w:rsidR="001F02F3">
        <w:t>chatbot automated testing.</w:t>
      </w:r>
    </w:p>
    <w:p w14:paraId="0D234BA9" w14:textId="40D3C4C8" w:rsidR="00807552" w:rsidRDefault="00807552" w:rsidP="00807552">
      <w:pPr>
        <w:pStyle w:val="Heading2"/>
      </w:pPr>
      <w:bookmarkStart w:id="32" w:name="_Toc111512537"/>
      <w:r>
        <w:t>Version Control</w:t>
      </w:r>
      <w:r w:rsidR="000B4181">
        <w:t>:</w:t>
      </w:r>
      <w:bookmarkEnd w:id="32"/>
    </w:p>
    <w:p w14:paraId="4FA831FF" w14:textId="57344405" w:rsidR="00807552" w:rsidRDefault="00075A95" w:rsidP="00807552">
      <w:r>
        <w:t xml:space="preserve">The GitHub repository was used for maintaining the code base of the project. It is a private repository and access can be provided on </w:t>
      </w:r>
      <w:r w:rsidR="0094104D">
        <w:t>a</w:t>
      </w:r>
      <w:r>
        <w:t xml:space="preserve"> need basis until it is made publicly available.</w:t>
      </w:r>
    </w:p>
    <w:p w14:paraId="3A9BB746" w14:textId="37D19C31" w:rsidR="00075A95" w:rsidRDefault="0094104D" w:rsidP="00807552">
      <w:r>
        <w:t xml:space="preserve">The Github repository link:  </w:t>
      </w:r>
      <w:hyperlink r:id="rId20" w:history="1">
        <w:r w:rsidR="00075A95" w:rsidRPr="00C4257D">
          <w:rPr>
            <w:rStyle w:val="Hyperlink"/>
          </w:rPr>
          <w:t>https://github.com/RightWrite/HealthAgent.git</w:t>
        </w:r>
      </w:hyperlink>
    </w:p>
    <w:p w14:paraId="0EB289C3" w14:textId="692CF71E" w:rsidR="00807552" w:rsidRDefault="00807552" w:rsidP="00807552">
      <w:pPr>
        <w:pStyle w:val="Heading2"/>
      </w:pPr>
      <w:bookmarkStart w:id="33" w:name="_Toc111512538"/>
      <w:r>
        <w:t>Final Art</w:t>
      </w:r>
      <w:r w:rsidR="00F83CDC">
        <w:t>e</w:t>
      </w:r>
      <w:r>
        <w:t>facts</w:t>
      </w:r>
      <w:r w:rsidR="000B4181">
        <w:t>:</w:t>
      </w:r>
      <w:bookmarkEnd w:id="33"/>
    </w:p>
    <w:p w14:paraId="74DF5A50" w14:textId="5D488138" w:rsidR="0094104D" w:rsidRDefault="0094104D" w:rsidP="00807552">
      <w:pPr>
        <w:rPr>
          <w:rFonts w:ascii="Courier New" w:hAnsi="Courier New" w:cs="Courier New"/>
          <w:color w:val="1C1E21"/>
          <w:spacing w:val="1"/>
          <w:sz w:val="23"/>
          <w:szCs w:val="23"/>
          <w:shd w:val="clear" w:color="auto" w:fill="EFEFEF"/>
        </w:rPr>
      </w:pPr>
      <w:r>
        <w:t xml:space="preserve">The RASA train creates trained models in the archive format with a naming convention </w:t>
      </w:r>
      <w:r>
        <w:rPr>
          <w:rFonts w:ascii="Courier New" w:hAnsi="Courier New" w:cs="Courier New"/>
          <w:color w:val="1C1E21"/>
          <w:spacing w:val="1"/>
          <w:sz w:val="23"/>
          <w:szCs w:val="23"/>
          <w:shd w:val="clear" w:color="auto" w:fill="EFEFEF"/>
        </w:rPr>
        <w:t>&lt;timestamp&gt;.tar.gz</w:t>
      </w:r>
      <w:r w:rsidR="00FD11CF" w:rsidRPr="00FD11CF">
        <w:t xml:space="preserve"> .</w:t>
      </w:r>
      <w:r w:rsidR="00FD11CF">
        <w:rPr>
          <w:rFonts w:ascii="Courier New" w:hAnsi="Courier New" w:cs="Courier New"/>
          <w:color w:val="1C1E21"/>
          <w:spacing w:val="1"/>
          <w:sz w:val="23"/>
          <w:szCs w:val="23"/>
          <w:shd w:val="clear" w:color="auto" w:fill="EFEFEF"/>
        </w:rPr>
        <w:t xml:space="preserve"> </w:t>
      </w:r>
    </w:p>
    <w:p w14:paraId="41922F7D" w14:textId="69E470D1" w:rsidR="00BC5FEA" w:rsidRPr="00BC5FEA" w:rsidRDefault="00BC5FEA" w:rsidP="00807552">
      <w:r w:rsidRPr="00BC5FEA">
        <w:t xml:space="preserve">User interface </w:t>
      </w:r>
      <w:r>
        <w:t>art</w:t>
      </w:r>
      <w:r w:rsidR="00F83CDC">
        <w:t>e</w:t>
      </w:r>
      <w:r>
        <w:t xml:space="preserve">facts are static and do not need compilations. </w:t>
      </w:r>
      <w:r w:rsidRPr="00BC5FEA">
        <w:t xml:space="preserve"> </w:t>
      </w:r>
      <w:r>
        <w:t xml:space="preserve">Detailed instructions on using the artefacts are mentioned in the </w:t>
      </w:r>
      <w:r w:rsidRPr="00B34D15">
        <w:rPr>
          <w:highlight w:val="yellow"/>
        </w:rPr>
        <w:t>README.md</w:t>
      </w:r>
      <w:r>
        <w:t xml:space="preserve"> hosted in the version control.</w:t>
      </w:r>
    </w:p>
    <w:p w14:paraId="0D6B7880" w14:textId="77777777" w:rsidR="0094104D" w:rsidRPr="00807552" w:rsidRDefault="0094104D" w:rsidP="00807552"/>
    <w:p w14:paraId="709CB7AA" w14:textId="33C1B6F3" w:rsidR="00807552" w:rsidRPr="008A0E62" w:rsidRDefault="00807552" w:rsidP="008A0E62"/>
    <w:p w14:paraId="075CF546" w14:textId="77777777" w:rsidR="000B4181" w:rsidRDefault="000B4181">
      <w:pPr>
        <w:rPr>
          <w:rFonts w:asciiTheme="majorHAnsi" w:eastAsiaTheme="majorEastAsia" w:hAnsiTheme="majorHAnsi" w:cstheme="majorBidi"/>
          <w:color w:val="2F5496" w:themeColor="accent1" w:themeShade="BF"/>
          <w:sz w:val="32"/>
          <w:szCs w:val="32"/>
        </w:rPr>
      </w:pPr>
      <w:r>
        <w:br w:type="page"/>
      </w:r>
    </w:p>
    <w:p w14:paraId="2D3E5ABC" w14:textId="03443732" w:rsidR="00807552" w:rsidRDefault="00787AF2" w:rsidP="00787AF2">
      <w:pPr>
        <w:pStyle w:val="Heading1"/>
      </w:pPr>
      <w:bookmarkStart w:id="34" w:name="_Toc111512539"/>
      <w:r>
        <w:lastRenderedPageBreak/>
        <w:t>Ethics</w:t>
      </w:r>
      <w:bookmarkEnd w:id="34"/>
      <w:r>
        <w:t xml:space="preserve"> </w:t>
      </w:r>
    </w:p>
    <w:p w14:paraId="6B062D76" w14:textId="4AE03694" w:rsidR="00F83CDC" w:rsidRDefault="00F83CDC" w:rsidP="00F83CDC"/>
    <w:p w14:paraId="4AF5B71C" w14:textId="02F9C406" w:rsidR="0086372C" w:rsidRPr="0086372C" w:rsidRDefault="007062F7" w:rsidP="00F83CDC">
      <w:r>
        <w:t xml:space="preserve">Ethics evaluation is done following the </w:t>
      </w:r>
      <w:r w:rsidR="0086372C" w:rsidRPr="0086372C">
        <w:t>artefact evaluation for</w:t>
      </w:r>
      <w:r>
        <w:t>m.</w:t>
      </w:r>
      <w:r w:rsidR="00862319">
        <w:t xml:space="preserve"> Throughout the development and evaluation, no personal information was collected. The system is a prototype and is not supposed to replace any existing healthcare advice </w:t>
      </w:r>
      <w:r w:rsidR="00EE300E">
        <w:t>mechanisms</w:t>
      </w:r>
      <w:r w:rsidR="00862319">
        <w:t>.</w:t>
      </w:r>
    </w:p>
    <w:p w14:paraId="10689C87" w14:textId="202044AB" w:rsidR="00B40674" w:rsidRDefault="00EE73A8" w:rsidP="00B40674">
      <w:pPr>
        <w:pStyle w:val="Heading2"/>
      </w:pPr>
      <w:bookmarkStart w:id="35" w:name="_Toc111512540"/>
      <w:r>
        <w:t>System Access:</w:t>
      </w:r>
      <w:bookmarkEnd w:id="35"/>
    </w:p>
    <w:p w14:paraId="7DEDF909" w14:textId="639FC373" w:rsidR="00EE73A8" w:rsidRDefault="00C70013" w:rsidP="00B40674">
      <w:r>
        <w:t xml:space="preserve">The evaluation will be performed in line with the artefact evaluation form by demonstrating the chatbot to the staff or students at the University. We will only use dummy scenarios with hypothetical medical conditions to demonstrate the capabilities of the system. We </w:t>
      </w:r>
      <w:r w:rsidRPr="0086372C">
        <w:rPr>
          <w:highlight w:val="yellow"/>
        </w:rPr>
        <w:t>will</w:t>
      </w:r>
      <w:r>
        <w:t xml:space="preserve"> collect anonymous feedback on the quality of the artefact only using the Qualtrics university survey system. </w:t>
      </w:r>
      <w:r w:rsidR="00224441">
        <w:t xml:space="preserve">Users will get access to only pre-recorded behaviour of the system. </w:t>
      </w:r>
    </w:p>
    <w:p w14:paraId="1E81D64A" w14:textId="2E7D4499" w:rsidR="00145E15" w:rsidRDefault="00145E15" w:rsidP="00145E15">
      <w:pPr>
        <w:pStyle w:val="Heading2"/>
      </w:pPr>
      <w:bookmarkStart w:id="36" w:name="_Toc111512541"/>
      <w:r>
        <w:t>Data Usage and Accessibility:</w:t>
      </w:r>
      <w:bookmarkEnd w:id="36"/>
    </w:p>
    <w:p w14:paraId="66C6EA13" w14:textId="77777777" w:rsidR="00F14F27" w:rsidRDefault="00F14F27" w:rsidP="00F14F27">
      <w:r>
        <w:t>The data used in the research is available publicly Only the researcher will have access to the raw evaluation data and this data will be destroyed at the end of the project. Aggregated data and results will be published in the final dissertation report.</w:t>
      </w:r>
    </w:p>
    <w:p w14:paraId="1CDC2EEB" w14:textId="1B1DA8B7" w:rsidR="002100E1" w:rsidRDefault="002100E1" w:rsidP="00F14F27">
      <w:pPr>
        <w:pStyle w:val="Heading3"/>
      </w:pPr>
      <w:r>
        <w:t>Pre-trained data</w:t>
      </w:r>
      <w:r w:rsidR="00A13996">
        <w:t>:</w:t>
      </w:r>
    </w:p>
    <w:p w14:paraId="0F8F9256" w14:textId="697ADC20" w:rsidR="00EE73A8" w:rsidRDefault="00B66D52" w:rsidP="00EE73A8">
      <w:pPr>
        <w:rPr>
          <w:rStyle w:val="Hyperlink"/>
        </w:rPr>
      </w:pPr>
      <w:r>
        <w:t xml:space="preserve">The </w:t>
      </w:r>
      <w:r w:rsidR="00C051DF">
        <w:t>S</w:t>
      </w:r>
      <w:r>
        <w:t>pacy language model used for</w:t>
      </w:r>
      <w:r w:rsidR="008F4516">
        <w:t xml:space="preserve"> Disease NER is trained on</w:t>
      </w:r>
      <w:r w:rsidR="005A24E7">
        <w:t xml:space="preserve"> </w:t>
      </w:r>
      <w:r w:rsidR="005A24E7" w:rsidRPr="005A24E7">
        <w:t>BC5CDR</w:t>
      </w:r>
      <w:r w:rsidR="005A24E7">
        <w:t xml:space="preserve"> corpus</w:t>
      </w:r>
      <w:r w:rsidR="00BE693F">
        <w:t xml:space="preserve"> and </w:t>
      </w:r>
      <w:r w:rsidR="008004D4">
        <w:t xml:space="preserve">is </w:t>
      </w:r>
      <w:r w:rsidR="00BE693F">
        <w:t xml:space="preserve">made available under </w:t>
      </w:r>
      <w:r w:rsidR="00BE693F" w:rsidRPr="00BE693F">
        <w:t>Apache License 2.0</w:t>
      </w:r>
      <w:r w:rsidR="005A24E7">
        <w:t>. T</w:t>
      </w:r>
      <w:r w:rsidR="008F4516" w:rsidRPr="008F4516">
        <w:t xml:space="preserve">he </w:t>
      </w:r>
      <w:r w:rsidR="005A24E7">
        <w:t xml:space="preserve">corpus is published by the National Library of Medicine of the National Centre for Biotechnology Information. The corpus has </w:t>
      </w:r>
      <w:r w:rsidR="005A24E7" w:rsidRPr="005A24E7">
        <w:t>6,892</w:t>
      </w:r>
      <w:r w:rsidR="005A24E7">
        <w:t xml:space="preserve"> diseases mentioned. More information about the corpus and datasets can be found on </w:t>
      </w:r>
      <w:r w:rsidR="00EE73A8" w:rsidRPr="005509CF">
        <w:t>https://www.ncbi.nlm.nih.gov/CBBresearch/Dogan/DISEASE/</w:t>
      </w:r>
    </w:p>
    <w:p w14:paraId="7DE1B911" w14:textId="1D4A132D" w:rsidR="002100E1" w:rsidRDefault="002100E1" w:rsidP="002100E1">
      <w:pPr>
        <w:pStyle w:val="Heading3"/>
      </w:pPr>
      <w:r>
        <w:t>Disease dataset for symptom matching:</w:t>
      </w:r>
    </w:p>
    <w:p w14:paraId="5502B98F" w14:textId="3F95EC2C" w:rsidR="00F14F27" w:rsidRPr="00F14F27" w:rsidRDefault="002100E1" w:rsidP="002100E1">
      <w:pPr>
        <w:rPr>
          <w:color w:val="FF0000"/>
        </w:rPr>
      </w:pPr>
      <w:r>
        <w:t xml:space="preserve">The data used for </w:t>
      </w:r>
      <w:r w:rsidR="00F14F27">
        <w:t xml:space="preserve">symptom matching is sourced from the Kaggle platform ( </w:t>
      </w:r>
      <w:r w:rsidR="00F14F27" w:rsidRPr="00B66D52">
        <w:t>https://www.kaggle.com/datasets/priya1207/diseases-dataset )</w:t>
      </w:r>
      <w:r w:rsidR="00F14F27">
        <w:t xml:space="preserve">. It contains information about diseases, symptoms and medical treatments scrapped from MayoClinic ( </w:t>
      </w:r>
      <w:r w:rsidR="00F14F27" w:rsidRPr="00B66D52">
        <w:t>https://www.mayoclinic.org/</w:t>
      </w:r>
      <w:r w:rsidR="00F14F27">
        <w:t>). The dataset does not contain any personally identifiable information (PII).</w:t>
      </w:r>
    </w:p>
    <w:p w14:paraId="59574773" w14:textId="77777777" w:rsidR="00EE73A8" w:rsidRPr="00F14F27" w:rsidRDefault="00EE73A8" w:rsidP="00B40674">
      <w:pPr>
        <w:rPr>
          <w:color w:val="FF0000"/>
        </w:rPr>
      </w:pPr>
    </w:p>
    <w:p w14:paraId="53081E8E" w14:textId="6638AA91" w:rsidR="00787AF2" w:rsidRDefault="000B4181">
      <w:r>
        <w:br w:type="page"/>
      </w:r>
    </w:p>
    <w:p w14:paraId="50ED43A3" w14:textId="610BCE18" w:rsidR="00D00072" w:rsidRDefault="00787AF2" w:rsidP="007C7D69">
      <w:pPr>
        <w:pStyle w:val="Heading1"/>
      </w:pPr>
      <w:bookmarkStart w:id="37" w:name="_Toc111512542"/>
      <w:r>
        <w:lastRenderedPageBreak/>
        <w:t>Design</w:t>
      </w:r>
      <w:bookmarkEnd w:id="37"/>
    </w:p>
    <w:p w14:paraId="1CEE4AF5" w14:textId="77777777" w:rsidR="007C7D69" w:rsidRPr="007C7D69" w:rsidRDefault="007C7D69" w:rsidP="007C7D69"/>
    <w:p w14:paraId="51BA6C81" w14:textId="70CE1EE8" w:rsidR="00BF541B" w:rsidRDefault="00B36B8F">
      <w:r>
        <w:t xml:space="preserve">The proposed prototype of an AI-enabled conversational virtual agent named Health Agent is built on top of an open-source conversational AI platform called </w:t>
      </w:r>
      <w:r w:rsidR="002A5223">
        <w:t>Rasa</w:t>
      </w:r>
      <w:r>
        <w:t>.</w:t>
      </w:r>
    </w:p>
    <w:p w14:paraId="31CF7155" w14:textId="383E6F29" w:rsidR="00AF0CFA" w:rsidRDefault="00B10495" w:rsidP="00CC1ACA">
      <w:pPr>
        <w:pStyle w:val="Heading2"/>
      </w:pPr>
      <w:bookmarkStart w:id="38" w:name="_Toc111512543"/>
      <w:r>
        <w:t>Conversation flow design</w:t>
      </w:r>
      <w:bookmarkEnd w:id="38"/>
    </w:p>
    <w:p w14:paraId="7E3B8751" w14:textId="77777777" w:rsidR="00AF0CFA" w:rsidRDefault="00AF0CFA" w:rsidP="00AF0CFA">
      <w:r>
        <w:t>Below is an example of dialogue that was covered for the primary objective.</w:t>
      </w:r>
    </w:p>
    <w:p w14:paraId="4CC32C88" w14:textId="77777777" w:rsidR="00AF0CFA" w:rsidRDefault="00AF0CFA" w:rsidP="00AF0CFA">
      <w:r>
        <w:t xml:space="preserve">The </w:t>
      </w:r>
      <w:r>
        <w:rPr>
          <w:noProof/>
        </w:rPr>
        <w:drawing>
          <wp:inline distT="0" distB="0" distL="0" distR="0" wp14:anchorId="7A625A68" wp14:editId="2A333FAB">
            <wp:extent cx="205154" cy="205154"/>
            <wp:effectExtent l="0" t="0" r="0" b="0"/>
            <wp:docPr id="34" name="Graphic 3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06019" cy="206019"/>
                    </a:xfrm>
                    <a:prstGeom prst="rect">
                      <a:avLst/>
                    </a:prstGeom>
                  </pic:spPr>
                </pic:pic>
              </a:graphicData>
            </a:graphic>
          </wp:inline>
        </w:drawing>
      </w:r>
      <w:r>
        <w:t xml:space="preserve"> symbol represents a human while</w:t>
      </w:r>
      <w:r w:rsidRPr="003E67FE">
        <w:rPr>
          <w:noProof/>
        </w:rPr>
        <w:t xml:space="preserve"> </w:t>
      </w:r>
      <w:r>
        <w:rPr>
          <w:noProof/>
        </w:rPr>
        <w:t xml:space="preserve">the </w:t>
      </w:r>
      <w:r w:rsidRPr="003E67FE">
        <w:rPr>
          <w:noProof/>
        </w:rPr>
        <w:drawing>
          <wp:inline distT="0" distB="0" distL="0" distR="0" wp14:anchorId="0B1E4E94" wp14:editId="24B933DF">
            <wp:extent cx="259080" cy="259080"/>
            <wp:effectExtent l="0" t="0" r="0" b="0"/>
            <wp:docPr id="35" name="Graphic 3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9080" cy="259080"/>
                    </a:xfrm>
                    <a:prstGeom prst="rect">
                      <a:avLst/>
                    </a:prstGeom>
                  </pic:spPr>
                </pic:pic>
              </a:graphicData>
            </a:graphic>
          </wp:inline>
        </w:drawing>
      </w:r>
      <w:r>
        <w:t xml:space="preserve"> symbol represents the chatbot.</w:t>
      </w:r>
    </w:p>
    <w:p w14:paraId="76902BDA" w14:textId="77777777" w:rsidR="00AF0CFA" w:rsidRDefault="00AF0CFA" w:rsidP="00AF0CFA">
      <w:pPr>
        <w:pStyle w:val="Heading3"/>
      </w:pPr>
      <w:r>
        <w:t>Conversation scenario of a healthy patient:</w:t>
      </w:r>
    </w:p>
    <w:p w14:paraId="13EF5138"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7007BD03" wp14:editId="73EB1579">
            <wp:extent cx="289560" cy="289560"/>
            <wp:effectExtent l="0" t="0" r="0" b="0"/>
            <wp:docPr id="33" name="Graphic 33"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89560" cy="289560"/>
                    </a:xfrm>
                    <a:prstGeom prst="rect">
                      <a:avLst/>
                    </a:prstGeom>
                  </pic:spPr>
                </pic:pic>
              </a:graphicData>
            </a:graphic>
          </wp:inline>
        </w:drawing>
      </w:r>
      <w:r w:rsidRPr="00F40F21">
        <w:rPr>
          <w:rFonts w:cstheme="minorHAnsi"/>
        </w:rPr>
        <w:t>Hi</w:t>
      </w:r>
    </w:p>
    <w:p w14:paraId="5F0B911B"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1CA3A6B0" wp14:editId="4D3E7EC9">
            <wp:extent cx="259080" cy="259080"/>
            <wp:effectExtent l="0" t="0" r="0" b="0"/>
            <wp:docPr id="27" name="Graphic 2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Hello, I am your health advisor, how are you feeling today?</w:t>
      </w:r>
    </w:p>
    <w:p w14:paraId="59CAA8C0"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7192BE7B" wp14:editId="25A2703E">
            <wp:extent cx="289560" cy="289560"/>
            <wp:effectExtent l="0" t="0" r="0" b="0"/>
            <wp:docPr id="29" name="Graphic 29"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89560" cy="289560"/>
                    </a:xfrm>
                    <a:prstGeom prst="rect">
                      <a:avLst/>
                    </a:prstGeom>
                  </pic:spPr>
                </pic:pic>
              </a:graphicData>
            </a:graphic>
          </wp:inline>
        </w:drawing>
      </w:r>
      <w:r w:rsidRPr="00F40F21">
        <w:rPr>
          <w:rFonts w:cstheme="minorHAnsi"/>
        </w:rPr>
        <w:t>I am not feeling well.</w:t>
      </w:r>
    </w:p>
    <w:p w14:paraId="4EB8B5D3"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63B8C23A" wp14:editId="420024C1">
            <wp:extent cx="259080" cy="259080"/>
            <wp:effectExtent l="0" t="0" r="0" b="0"/>
            <wp:docPr id="30" name="Graphic 3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What symptoms do you observe</w:t>
      </w:r>
    </w:p>
    <w:p w14:paraId="1F2444F5"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1A8ED95B" wp14:editId="75353858">
            <wp:extent cx="289560" cy="289560"/>
            <wp:effectExtent l="0" t="0" r="0" b="0"/>
            <wp:docPr id="31" name="Graphic 3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89560" cy="289560"/>
                    </a:xfrm>
                    <a:prstGeom prst="rect">
                      <a:avLst/>
                    </a:prstGeom>
                  </pic:spPr>
                </pic:pic>
              </a:graphicData>
            </a:graphic>
          </wp:inline>
        </w:drawing>
      </w:r>
      <w:r w:rsidRPr="00F40F21">
        <w:rPr>
          <w:rFonts w:cstheme="minorHAnsi"/>
          <w:color w:val="111111"/>
          <w:shd w:val="clear" w:color="auto" w:fill="FFFFFF"/>
        </w:rPr>
        <w:t xml:space="preserve">I am suffering from diarrhoea and Vomits. </w:t>
      </w:r>
    </w:p>
    <w:p w14:paraId="4D7634A8"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15BF8254" wp14:editId="6EF79BD1">
            <wp:extent cx="259080" cy="259080"/>
            <wp:effectExtent l="0" t="0" r="0" b="0"/>
            <wp:docPr id="32" name="Graphic 3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These are the possible Symptopons of Rotavirus</w:t>
      </w:r>
    </w:p>
    <w:p w14:paraId="4ACF0013" w14:textId="77777777" w:rsidR="00AF0CFA" w:rsidRDefault="00AF0CFA" w:rsidP="00AF0CFA">
      <w:pPr>
        <w:pStyle w:val="Heading3"/>
      </w:pPr>
      <w:r>
        <w:t>Conversation scenario of an unhealthy patient:</w:t>
      </w:r>
    </w:p>
    <w:p w14:paraId="0242BA17" w14:textId="77777777" w:rsidR="00AF0CFA" w:rsidRDefault="00AF0CFA" w:rsidP="00AF0CFA">
      <w:pPr>
        <w:pStyle w:val="ListParagraph"/>
        <w:ind w:left="1440"/>
      </w:pPr>
      <w:r>
        <w:rPr>
          <w:noProof/>
        </w:rPr>
        <w:drawing>
          <wp:inline distT="0" distB="0" distL="0" distR="0" wp14:anchorId="2C218FD2" wp14:editId="1E973E89">
            <wp:extent cx="289560" cy="289560"/>
            <wp:effectExtent l="0" t="0" r="0" b="0"/>
            <wp:docPr id="36" name="Graphic 36"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89560" cy="289560"/>
                    </a:xfrm>
                    <a:prstGeom prst="rect">
                      <a:avLst/>
                    </a:prstGeom>
                  </pic:spPr>
                </pic:pic>
              </a:graphicData>
            </a:graphic>
          </wp:inline>
        </w:drawing>
      </w:r>
      <w:r>
        <w:t>Hi</w:t>
      </w:r>
    </w:p>
    <w:p w14:paraId="54E9A805" w14:textId="77777777" w:rsidR="00AF0CFA" w:rsidRDefault="00AF0CFA" w:rsidP="00AF0CFA">
      <w:pPr>
        <w:pStyle w:val="ListParagraph"/>
        <w:ind w:left="1440"/>
      </w:pPr>
      <w:r w:rsidRPr="003E67FE">
        <w:rPr>
          <w:noProof/>
        </w:rPr>
        <w:drawing>
          <wp:inline distT="0" distB="0" distL="0" distR="0" wp14:anchorId="2B46E00B" wp14:editId="590DCA68">
            <wp:extent cx="259080" cy="259080"/>
            <wp:effectExtent l="0" t="0" r="0" b="0"/>
            <wp:docPr id="23" name="Graphic 23"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9080" cy="259080"/>
                    </a:xfrm>
                    <a:prstGeom prst="rect">
                      <a:avLst/>
                    </a:prstGeom>
                  </pic:spPr>
                </pic:pic>
              </a:graphicData>
            </a:graphic>
          </wp:inline>
        </w:drawing>
      </w:r>
      <w:r w:rsidRPr="003E67FE">
        <w:t xml:space="preserve"> Hello,</w:t>
      </w:r>
      <w:r>
        <w:t xml:space="preserve"> I am your health advisor, how are you feeling today?</w:t>
      </w:r>
    </w:p>
    <w:p w14:paraId="22DFB358" w14:textId="77777777" w:rsidR="00AF0CFA" w:rsidRDefault="00AF0CFA" w:rsidP="00AF0CFA">
      <w:pPr>
        <w:pStyle w:val="ListParagraph"/>
        <w:ind w:left="1440"/>
      </w:pPr>
      <w:r>
        <w:rPr>
          <w:noProof/>
        </w:rPr>
        <w:drawing>
          <wp:inline distT="0" distB="0" distL="0" distR="0" wp14:anchorId="011ACB68" wp14:editId="7BF9FD2A">
            <wp:extent cx="289560" cy="289560"/>
            <wp:effectExtent l="0" t="0" r="0" b="0"/>
            <wp:docPr id="24" name="Graphic 2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89560" cy="289560"/>
                    </a:xfrm>
                    <a:prstGeom prst="rect">
                      <a:avLst/>
                    </a:prstGeom>
                  </pic:spPr>
                </pic:pic>
              </a:graphicData>
            </a:graphic>
          </wp:inline>
        </w:drawing>
      </w:r>
      <w:r>
        <w:t>I am fine.</w:t>
      </w:r>
    </w:p>
    <w:p w14:paraId="7AEFF42F" w14:textId="77777777" w:rsidR="00AF0CFA" w:rsidRDefault="00AF0CFA" w:rsidP="00AF0CFA">
      <w:pPr>
        <w:pStyle w:val="ListParagraph"/>
        <w:ind w:left="1440"/>
      </w:pPr>
      <w:r w:rsidRPr="003E67FE">
        <w:rPr>
          <w:noProof/>
        </w:rPr>
        <w:drawing>
          <wp:inline distT="0" distB="0" distL="0" distR="0" wp14:anchorId="407230CA" wp14:editId="77C69669">
            <wp:extent cx="259080" cy="259080"/>
            <wp:effectExtent l="0" t="0" r="0" b="0"/>
            <wp:docPr id="25" name="Graphic 2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9080" cy="259080"/>
                    </a:xfrm>
                    <a:prstGeom prst="rect">
                      <a:avLst/>
                    </a:prstGeom>
                  </pic:spPr>
                </pic:pic>
              </a:graphicData>
            </a:graphic>
          </wp:inline>
        </w:drawing>
      </w:r>
      <w:r w:rsidRPr="003E67FE">
        <w:t xml:space="preserve"> </w:t>
      </w:r>
      <w:r>
        <w:t>Great! Keep doing well</w:t>
      </w:r>
    </w:p>
    <w:p w14:paraId="62779846" w14:textId="77777777" w:rsidR="00AF0CFA" w:rsidRDefault="00AF0CFA" w:rsidP="00AF0CFA">
      <w:pPr>
        <w:pStyle w:val="Heading3"/>
      </w:pPr>
      <w:r>
        <w:t>Advanced Conversation scenario of an unhealthy patient:</w:t>
      </w:r>
    </w:p>
    <w:p w14:paraId="2119902C" w14:textId="77777777" w:rsidR="00AF0CFA" w:rsidRDefault="00AF0CFA" w:rsidP="00AF0CFA">
      <w:pPr>
        <w:pStyle w:val="ListParagraph"/>
      </w:pPr>
    </w:p>
    <w:p w14:paraId="6CBC9A2F"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188542F7" wp14:editId="4B66CB48">
            <wp:extent cx="259080" cy="259080"/>
            <wp:effectExtent l="0" t="0" r="0" b="0"/>
            <wp:docPr id="10" name="Graphic 1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Hello, I am your health advisor, how are you feeling today?</w:t>
      </w:r>
    </w:p>
    <w:p w14:paraId="1A73F1BD"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419162EC" wp14:editId="018CC271">
            <wp:extent cx="289560" cy="289560"/>
            <wp:effectExtent l="0" t="0" r="0" b="0"/>
            <wp:docPr id="11" name="Graphic 1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89560" cy="289560"/>
                    </a:xfrm>
                    <a:prstGeom prst="rect">
                      <a:avLst/>
                    </a:prstGeom>
                  </pic:spPr>
                </pic:pic>
              </a:graphicData>
            </a:graphic>
          </wp:inline>
        </w:drawing>
      </w:r>
      <w:r w:rsidRPr="005A385D">
        <w:rPr>
          <w:rFonts w:cstheme="minorHAnsi"/>
        </w:rPr>
        <w:t>I am not feeling well.</w:t>
      </w:r>
    </w:p>
    <w:p w14:paraId="6D0DB274"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100C2034" wp14:editId="3C3C1261">
            <wp:extent cx="259080" cy="259080"/>
            <wp:effectExtent l="0" t="0" r="0" b="0"/>
            <wp:docPr id="12" name="Graphic 1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What symptoms do you observe</w:t>
      </w:r>
    </w:p>
    <w:p w14:paraId="41840154" w14:textId="77777777" w:rsidR="00AF0CFA" w:rsidRPr="005A385D" w:rsidRDefault="00AF0CFA" w:rsidP="00AF0CFA">
      <w:pPr>
        <w:pStyle w:val="ListParagraph"/>
        <w:ind w:left="1440"/>
        <w:rPr>
          <w:rFonts w:cstheme="minorHAnsi"/>
          <w:color w:val="111111"/>
          <w:shd w:val="clear" w:color="auto" w:fill="FFFFFF"/>
        </w:rPr>
      </w:pPr>
      <w:r w:rsidRPr="005A385D">
        <w:rPr>
          <w:rFonts w:cstheme="minorHAnsi"/>
          <w:noProof/>
        </w:rPr>
        <w:drawing>
          <wp:inline distT="0" distB="0" distL="0" distR="0" wp14:anchorId="6799EE03" wp14:editId="174CD849">
            <wp:extent cx="289560" cy="289560"/>
            <wp:effectExtent l="0" t="0" r="0" b="0"/>
            <wp:docPr id="13" name="Graphic 13"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diarrhea  and  Vomits </w:t>
      </w:r>
    </w:p>
    <w:p w14:paraId="0033D0A8"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7A123146" wp14:editId="26F93295">
            <wp:extent cx="259080" cy="259080"/>
            <wp:effectExtent l="0" t="0" r="0" b="0"/>
            <wp:docPr id="15" name="Graphic 1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Any other Symptom?</w:t>
      </w:r>
    </w:p>
    <w:p w14:paraId="5ED8680A"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41164430" wp14:editId="0E42B8E9">
            <wp:extent cx="289560" cy="289560"/>
            <wp:effectExtent l="0" t="0" r="0" b="0"/>
            <wp:docPr id="18" name="Graphic 18"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89560" cy="289560"/>
                    </a:xfrm>
                    <a:prstGeom prst="rect">
                      <a:avLst/>
                    </a:prstGeom>
                  </pic:spPr>
                </pic:pic>
              </a:graphicData>
            </a:graphic>
          </wp:inline>
        </w:drawing>
      </w:r>
      <w:r w:rsidRPr="005A385D">
        <w:rPr>
          <w:rFonts w:cstheme="minorHAnsi"/>
        </w:rPr>
        <w:t xml:space="preserve"> I am feeling </w:t>
      </w:r>
      <w:r w:rsidRPr="005A385D">
        <w:rPr>
          <w:rFonts w:cstheme="minorHAnsi"/>
          <w:color w:val="111111"/>
          <w:shd w:val="clear" w:color="auto" w:fill="FFFFFF"/>
        </w:rPr>
        <w:t>tired</w:t>
      </w:r>
    </w:p>
    <w:p w14:paraId="2F1C2B84"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30BC8375" wp14:editId="4B0BFDEA">
            <wp:extent cx="259080" cy="259080"/>
            <wp:effectExtent l="0" t="0" r="0" b="0"/>
            <wp:docPr id="17" name="Graphic 1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What else you feel?</w:t>
      </w:r>
    </w:p>
    <w:p w14:paraId="66BE2DAF"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2618CEC1" wp14:editId="20C0864D">
            <wp:extent cx="289560" cy="289560"/>
            <wp:effectExtent l="0" t="0" r="0" b="0"/>
            <wp:docPr id="19" name="Graphic 19"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dehydration, dry mouth</w:t>
      </w:r>
    </w:p>
    <w:p w14:paraId="28EB7E66" w14:textId="77777777" w:rsidR="00AF0CFA" w:rsidRPr="005A385D" w:rsidRDefault="00AF0CFA" w:rsidP="00AF0CFA">
      <w:pPr>
        <w:pStyle w:val="ListParagraph"/>
        <w:ind w:left="1440"/>
        <w:rPr>
          <w:rFonts w:cstheme="minorHAnsi"/>
        </w:rPr>
      </w:pPr>
      <w:r w:rsidRPr="005A385D">
        <w:rPr>
          <w:rFonts w:cstheme="minorHAnsi"/>
          <w:noProof/>
        </w:rPr>
        <w:lastRenderedPageBreak/>
        <w:drawing>
          <wp:inline distT="0" distB="0" distL="0" distR="0" wp14:anchorId="14ECF6B1" wp14:editId="61C0990C">
            <wp:extent cx="259080" cy="259080"/>
            <wp:effectExtent l="0" t="0" r="0" b="0"/>
            <wp:docPr id="20" name="Graphic 2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Anything else?</w:t>
      </w:r>
    </w:p>
    <w:p w14:paraId="6D5CD124" w14:textId="77777777" w:rsidR="00AF0CFA" w:rsidRPr="005A385D" w:rsidRDefault="00AF0CFA" w:rsidP="00AF0CFA">
      <w:pPr>
        <w:pStyle w:val="ListParagraph"/>
        <w:ind w:left="1440"/>
        <w:rPr>
          <w:rFonts w:cstheme="minorHAnsi"/>
          <w:color w:val="111111"/>
          <w:shd w:val="clear" w:color="auto" w:fill="FFFFFF"/>
        </w:rPr>
      </w:pPr>
      <w:r w:rsidRPr="005A385D">
        <w:rPr>
          <w:rFonts w:cstheme="minorHAnsi"/>
          <w:noProof/>
        </w:rPr>
        <w:drawing>
          <wp:inline distT="0" distB="0" distL="0" distR="0" wp14:anchorId="34BC5CC4" wp14:editId="393FAB43">
            <wp:extent cx="289560" cy="289560"/>
            <wp:effectExtent l="0" t="0" r="0" b="0"/>
            <wp:docPr id="21" name="Graphic 2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 xml:space="preserve"> No </w:t>
      </w:r>
    </w:p>
    <w:p w14:paraId="1CD033DD" w14:textId="77777777" w:rsidR="00AF0CFA" w:rsidRPr="005A385D" w:rsidRDefault="00AF0CFA" w:rsidP="00AF0CFA">
      <w:pPr>
        <w:pStyle w:val="ListParagraph"/>
        <w:ind w:left="1440"/>
        <w:rPr>
          <w:rFonts w:cstheme="minorHAnsi"/>
          <w:color w:val="111111"/>
          <w:shd w:val="clear" w:color="auto" w:fill="FFFFFF"/>
        </w:rPr>
      </w:pPr>
      <w:r w:rsidRPr="005A385D">
        <w:rPr>
          <w:rFonts w:cstheme="minorHAnsi"/>
          <w:noProof/>
        </w:rPr>
        <w:drawing>
          <wp:inline distT="0" distB="0" distL="0" distR="0" wp14:anchorId="5A99FDEF" wp14:editId="60AF966F">
            <wp:extent cx="259080" cy="259080"/>
            <wp:effectExtent l="0" t="0" r="0" b="0"/>
            <wp:docPr id="14" name="Graphic 1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These are the possible Symptopons of Rotavirus.  </w:t>
      </w:r>
    </w:p>
    <w:p w14:paraId="2E84A58A" w14:textId="77777777" w:rsidR="00AF0CFA" w:rsidRDefault="00AF0CFA"/>
    <w:p w14:paraId="7924F9CA" w14:textId="06E4C349" w:rsidR="005F598C" w:rsidRDefault="005F598C" w:rsidP="005F598C">
      <w:pPr>
        <w:pStyle w:val="Heading2"/>
      </w:pPr>
      <w:bookmarkStart w:id="39" w:name="_Toc111512544"/>
      <w:r>
        <w:t>Architecture</w:t>
      </w:r>
      <w:bookmarkEnd w:id="39"/>
    </w:p>
    <w:p w14:paraId="7BEBBA94" w14:textId="33EFECBA" w:rsidR="00B36B8F" w:rsidRDefault="00B36B8F" w:rsidP="00B36B8F">
      <w:r>
        <w:t>Health Agent is a R</w:t>
      </w:r>
      <w:r w:rsidR="002A5223">
        <w:t>asa</w:t>
      </w:r>
      <w:r>
        <w:t>-powered chatbot that interacts with users through a web-based interface and manages dialogue using state-of-the-art (SOTA) techniques in natural language processing.</w:t>
      </w:r>
    </w:p>
    <w:p w14:paraId="739E9239" w14:textId="5E9C4C11" w:rsidR="00B36B8F" w:rsidRDefault="00E94A9E" w:rsidP="00E94A9E">
      <w:pPr>
        <w:jc w:val="center"/>
        <w:rPr>
          <w:noProof/>
        </w:rPr>
      </w:pPr>
      <w:r w:rsidRPr="00E94A9E">
        <w:rPr>
          <w:noProof/>
        </w:rPr>
        <w:drawing>
          <wp:inline distT="0" distB="0" distL="0" distR="0" wp14:anchorId="2D1F224F" wp14:editId="247EB598">
            <wp:extent cx="5731510" cy="3977005"/>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25"/>
                    <a:stretch>
                      <a:fillRect/>
                    </a:stretch>
                  </pic:blipFill>
                  <pic:spPr>
                    <a:xfrm>
                      <a:off x="0" y="0"/>
                      <a:ext cx="5731510" cy="3977005"/>
                    </a:xfrm>
                    <a:prstGeom prst="rect">
                      <a:avLst/>
                    </a:prstGeom>
                  </pic:spPr>
                </pic:pic>
              </a:graphicData>
            </a:graphic>
          </wp:inline>
        </w:drawing>
      </w:r>
    </w:p>
    <w:p w14:paraId="429E8D05" w14:textId="0D890E3A" w:rsidR="00E94A9E" w:rsidRDefault="00E12777" w:rsidP="00E94A9E">
      <w:pPr>
        <w:rPr>
          <w:noProof/>
        </w:rPr>
      </w:pPr>
      <w:r w:rsidRPr="00E12777">
        <w:rPr>
          <w:noProof/>
          <w:highlight w:val="yellow"/>
        </w:rPr>
        <w:t>&lt;ADD USER/SYSTEM messages to the diagram&gt;</w:t>
      </w:r>
    </w:p>
    <w:p w14:paraId="01DB5A4C" w14:textId="4F6EA2C1" w:rsidR="00E94A9E" w:rsidRDefault="00E94A9E" w:rsidP="00E94A9E">
      <w:pPr>
        <w:tabs>
          <w:tab w:val="left" w:pos="1420"/>
        </w:tabs>
      </w:pPr>
      <w:r>
        <w:t>This architecture includes the following primary components:</w:t>
      </w:r>
    </w:p>
    <w:p w14:paraId="76344C44" w14:textId="47EE0737" w:rsidR="00220CC1" w:rsidRDefault="00E94A9E" w:rsidP="00220CC1">
      <w:pPr>
        <w:pStyle w:val="Heading3"/>
      </w:pPr>
      <w:r w:rsidRPr="00FA5A21">
        <w:rPr>
          <w:b/>
          <w:bCs/>
        </w:rPr>
        <w:t>Natural Language Understanding Unit (NLU)</w:t>
      </w:r>
    </w:p>
    <w:p w14:paraId="4E0DF537" w14:textId="3F9FF2D9" w:rsidR="00096BBB" w:rsidRPr="007E63D6" w:rsidRDefault="00E94A9E" w:rsidP="00220CC1">
      <w:pPr>
        <w:pStyle w:val="ListParagraph"/>
        <w:tabs>
          <w:tab w:val="left" w:pos="1420"/>
        </w:tabs>
        <w:ind w:left="357"/>
      </w:pPr>
      <w:r>
        <w:t xml:space="preserve">NLU interprets text-based user inputs. </w:t>
      </w:r>
      <w:r w:rsidR="00FA5A21">
        <w:t xml:space="preserve">With </w:t>
      </w:r>
      <w:r w:rsidR="002A5223">
        <w:t>Rasa</w:t>
      </w:r>
      <w:r w:rsidR="00FA5A21">
        <w:t>,</w:t>
      </w:r>
      <w:r w:rsidR="007E63D6">
        <w:t xml:space="preserve"> </w:t>
      </w:r>
      <w:r w:rsidR="00FA5A21">
        <w:t xml:space="preserve"> NLU is a data processing pipeline that converts </w:t>
      </w:r>
      <w:r w:rsidR="00FA5A21" w:rsidRPr="00FA5A21">
        <w:t>unstructured user messages into intents and entities</w:t>
      </w:r>
      <w:r w:rsidR="00FA5A21">
        <w:t xml:space="preserve">. The pipeline consists of a series of configurable and customizable components. </w:t>
      </w:r>
    </w:p>
    <w:p w14:paraId="5993200D" w14:textId="79D00F21" w:rsidR="00096BBB" w:rsidRDefault="00096BBB" w:rsidP="00096BBB">
      <w:pPr>
        <w:pStyle w:val="ListParagraph"/>
        <w:tabs>
          <w:tab w:val="left" w:pos="1420"/>
        </w:tabs>
        <w:ind w:left="357"/>
      </w:pPr>
      <w:r>
        <w:t xml:space="preserve">In </w:t>
      </w:r>
      <w:r w:rsidR="002A5223">
        <w:t>Rasa</w:t>
      </w:r>
      <w:r>
        <w:t xml:space="preserve">, </w:t>
      </w:r>
      <w:r w:rsidRPr="00220CC1">
        <w:t>config.yml</w:t>
      </w:r>
      <w:r>
        <w:t xml:space="preserve"> file defines steps and components of the NLU pipeline. </w:t>
      </w:r>
      <w:r w:rsidR="00125074">
        <w:t>The pipeline takes text as input and processes it to generate intents and entities as output.</w:t>
      </w:r>
    </w:p>
    <w:p w14:paraId="7CC20B26" w14:textId="3B32A2D9" w:rsidR="00125074" w:rsidRDefault="00125074" w:rsidP="00096BBB">
      <w:pPr>
        <w:pStyle w:val="ListParagraph"/>
        <w:tabs>
          <w:tab w:val="left" w:pos="1420"/>
        </w:tabs>
        <w:ind w:left="357"/>
      </w:pPr>
    </w:p>
    <w:p w14:paraId="209E23FE" w14:textId="71EC398C" w:rsidR="00125074" w:rsidRPr="00096BBB" w:rsidRDefault="00125074" w:rsidP="00096BBB">
      <w:pPr>
        <w:pStyle w:val="ListParagraph"/>
        <w:tabs>
          <w:tab w:val="left" w:pos="1420"/>
        </w:tabs>
        <w:ind w:left="357"/>
      </w:pPr>
      <w:r w:rsidRPr="00125074">
        <w:rPr>
          <w:noProof/>
        </w:rPr>
        <w:lastRenderedPageBreak/>
        <w:drawing>
          <wp:inline distT="0" distB="0" distL="0" distR="0" wp14:anchorId="0E68B3E3" wp14:editId="5924821B">
            <wp:extent cx="5731510" cy="1649730"/>
            <wp:effectExtent l="0" t="0" r="0" b="0"/>
            <wp:docPr id="44" name="Picture 4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chart&#10;&#10;Description automatically generated"/>
                    <pic:cNvPicPr/>
                  </pic:nvPicPr>
                  <pic:blipFill>
                    <a:blip r:embed="rId26"/>
                    <a:stretch>
                      <a:fillRect/>
                    </a:stretch>
                  </pic:blipFill>
                  <pic:spPr>
                    <a:xfrm>
                      <a:off x="0" y="0"/>
                      <a:ext cx="5731510" cy="1649730"/>
                    </a:xfrm>
                    <a:prstGeom prst="rect">
                      <a:avLst/>
                    </a:prstGeom>
                  </pic:spPr>
                </pic:pic>
              </a:graphicData>
            </a:graphic>
          </wp:inline>
        </w:drawing>
      </w:r>
    </w:p>
    <w:p w14:paraId="236B6F8E" w14:textId="77777777" w:rsidR="00125074" w:rsidRDefault="00125074" w:rsidP="00FA5A21">
      <w:pPr>
        <w:pStyle w:val="ListParagraph"/>
        <w:tabs>
          <w:tab w:val="left" w:pos="1420"/>
        </w:tabs>
        <w:ind w:left="357"/>
      </w:pPr>
    </w:p>
    <w:p w14:paraId="54B2230C" w14:textId="61FC3433" w:rsidR="00E12777" w:rsidRDefault="00E12777" w:rsidP="007E63D6">
      <w:pPr>
        <w:tabs>
          <w:tab w:val="left" w:pos="1420"/>
        </w:tabs>
      </w:pPr>
      <w:r>
        <w:t>There are different types of components that you can expect to find in a pipeline. The main ones are:</w:t>
      </w:r>
    </w:p>
    <w:p w14:paraId="3E126FF0" w14:textId="2E702BF8" w:rsidR="00E12777" w:rsidRDefault="00E12777" w:rsidP="007E63D6">
      <w:pPr>
        <w:pStyle w:val="ListParagraph"/>
        <w:numPr>
          <w:ilvl w:val="0"/>
          <w:numId w:val="22"/>
        </w:numPr>
        <w:tabs>
          <w:tab w:val="left" w:pos="1420"/>
        </w:tabs>
      </w:pPr>
      <w:r w:rsidRPr="00125074">
        <w:rPr>
          <w:b/>
          <w:bCs/>
        </w:rPr>
        <w:t>Tokenizers</w:t>
      </w:r>
      <w:r w:rsidR="00125074">
        <w:t xml:space="preserve">: Splits text into tokens </w:t>
      </w:r>
    </w:p>
    <w:p w14:paraId="645D3003" w14:textId="017AFD54" w:rsidR="00E12777" w:rsidRPr="00125074" w:rsidRDefault="00E12777" w:rsidP="007E63D6">
      <w:pPr>
        <w:pStyle w:val="ListParagraph"/>
        <w:numPr>
          <w:ilvl w:val="0"/>
          <w:numId w:val="22"/>
        </w:numPr>
        <w:tabs>
          <w:tab w:val="left" w:pos="1420"/>
        </w:tabs>
        <w:rPr>
          <w:b/>
          <w:bCs/>
        </w:rPr>
      </w:pPr>
      <w:r w:rsidRPr="00125074">
        <w:rPr>
          <w:b/>
          <w:bCs/>
        </w:rPr>
        <w:t>Featurizers</w:t>
      </w:r>
      <w:r w:rsidR="00125074">
        <w:rPr>
          <w:b/>
          <w:bCs/>
        </w:rPr>
        <w:t xml:space="preserve">: </w:t>
      </w:r>
      <w:r w:rsidR="00D7092D">
        <w:t>Returns sequence features and sentence features</w:t>
      </w:r>
    </w:p>
    <w:p w14:paraId="6607DD85" w14:textId="5AB55F31" w:rsidR="00E12777" w:rsidRPr="00125074" w:rsidRDefault="00E12777" w:rsidP="007E63D6">
      <w:pPr>
        <w:pStyle w:val="ListParagraph"/>
        <w:numPr>
          <w:ilvl w:val="0"/>
          <w:numId w:val="22"/>
        </w:numPr>
        <w:tabs>
          <w:tab w:val="left" w:pos="1420"/>
        </w:tabs>
        <w:rPr>
          <w:b/>
          <w:bCs/>
        </w:rPr>
      </w:pPr>
      <w:r w:rsidRPr="00125074">
        <w:rPr>
          <w:b/>
          <w:bCs/>
        </w:rPr>
        <w:t>Intent Classifiers</w:t>
      </w:r>
      <w:r w:rsidR="00D7092D">
        <w:rPr>
          <w:b/>
          <w:bCs/>
        </w:rPr>
        <w:t xml:space="preserve">: </w:t>
      </w:r>
      <w:r w:rsidR="00D7092D" w:rsidRPr="00D7092D">
        <w:t>assign one of the</w:t>
      </w:r>
      <w:r w:rsidR="00D7092D">
        <w:t xml:space="preserve"> predefined</w:t>
      </w:r>
      <w:r w:rsidR="00D7092D" w:rsidRPr="00D7092D">
        <w:t xml:space="preserve"> intents to incoming user messages</w:t>
      </w:r>
    </w:p>
    <w:p w14:paraId="52D224B5" w14:textId="368B0140" w:rsidR="00E12777" w:rsidRPr="00A97012" w:rsidRDefault="00E12777" w:rsidP="007E63D6">
      <w:pPr>
        <w:pStyle w:val="ListParagraph"/>
        <w:numPr>
          <w:ilvl w:val="0"/>
          <w:numId w:val="22"/>
        </w:numPr>
        <w:tabs>
          <w:tab w:val="left" w:pos="1420"/>
        </w:tabs>
        <w:rPr>
          <w:b/>
          <w:bCs/>
        </w:rPr>
      </w:pPr>
      <w:r w:rsidRPr="00125074">
        <w:rPr>
          <w:b/>
          <w:bCs/>
        </w:rPr>
        <w:t>Entity Extractors</w:t>
      </w:r>
      <w:r w:rsidR="00D7092D">
        <w:rPr>
          <w:b/>
          <w:bCs/>
        </w:rPr>
        <w:t xml:space="preserve">: </w:t>
      </w:r>
      <w:r w:rsidR="00D7092D">
        <w:t>extracts entities from the user message</w:t>
      </w:r>
    </w:p>
    <w:p w14:paraId="0DBBB7EA" w14:textId="20D410F3" w:rsidR="00A97012" w:rsidRDefault="00A97012" w:rsidP="007E63D6">
      <w:r>
        <w:t>NLU also has a response selector component</w:t>
      </w:r>
      <w:r w:rsidR="008F58FD">
        <w:t xml:space="preserve"> used to predict a bot response from a set of candidate responses</w:t>
      </w:r>
      <w:r w:rsidR="00C96D95">
        <w:t xml:space="preserve"> </w:t>
      </w:r>
      <w:r w:rsidR="00C96D95">
        <w:fldChar w:fldCharType="begin"/>
      </w:r>
      <w:r w:rsidR="00C96D95">
        <w:instrText xml:space="preserve"> ADDIN EN.CITE &lt;EndNote&gt;&lt;Cite&gt;&lt;Author&gt;Bocklisch&lt;/Author&gt;&lt;Year&gt;2017&lt;/Year&gt;&lt;RecNum&gt;150&lt;/RecNum&gt;&lt;DisplayText&gt;(Bocklisch et al., 2017)&lt;/DisplayText&gt;&lt;record&gt;&lt;rec-number&gt;150&lt;/rec-number&gt;&lt;foreign-keys&gt;&lt;key app="EN" db-id="f2trs2pseazrd7e25vqxfzxwz5ve9v0vdsxx" timestamp="1659483579" guid="f65c5fc1-6392-49ef-a969-7b77c745d263"&gt;150&lt;/key&gt;&lt;/foreign-keys&gt;&lt;ref-type name="Journal Article"&gt;17&lt;/ref-type&gt;&lt;contributors&gt;&lt;authors&gt;&lt;author&gt;Bocklisch, Tom&lt;/author&gt;&lt;author&gt;Faulkner, Joey&lt;/author&gt;&lt;author&gt;Pawlowski, Nick&lt;/author&gt;&lt;author&gt;Nichol, Alan&lt;/author&gt;&lt;/authors&gt;&lt;/contributors&gt;&lt;titles&gt;&lt;title&gt;Rasa: Open source language understanding and dialogue management&lt;/title&gt;&lt;secondary-title&gt;arXiv preprint arXiv:1712.05181&lt;/secondary-title&gt;&lt;/titles&gt;&lt;periodical&gt;&lt;full-title&gt;arXiv preprint arXiv:1712.05181&lt;/full-title&gt;&lt;/periodical&gt;&lt;dates&gt;&lt;year&gt;2017&lt;/year&gt;&lt;/dates&gt;&lt;urls&gt;&lt;/urls&gt;&lt;/record&gt;&lt;/Cite&gt;&lt;/EndNote&gt;</w:instrText>
      </w:r>
      <w:r w:rsidR="00C96D95">
        <w:fldChar w:fldCharType="separate"/>
      </w:r>
      <w:r w:rsidR="00C96D95">
        <w:rPr>
          <w:noProof/>
        </w:rPr>
        <w:t>(Bocklisch et al., 2017)</w:t>
      </w:r>
      <w:r w:rsidR="00C96D95">
        <w:fldChar w:fldCharType="end"/>
      </w:r>
      <w:r w:rsidR="008F58FD">
        <w:t xml:space="preserve">. </w:t>
      </w:r>
    </w:p>
    <w:p w14:paraId="4CE87CBA" w14:textId="77777777" w:rsidR="00472FC1" w:rsidRDefault="00472FC1" w:rsidP="00472FC1">
      <w:pPr>
        <w:rPr>
          <w:b/>
          <w:bCs/>
        </w:rPr>
      </w:pPr>
      <w:r>
        <w:rPr>
          <w:b/>
          <w:bCs/>
        </w:rPr>
        <w:t xml:space="preserve">Choice of language model: accuracy vs </w:t>
      </w:r>
      <w:commentRangeStart w:id="40"/>
      <w:r>
        <w:rPr>
          <w:b/>
          <w:bCs/>
        </w:rPr>
        <w:t>speed</w:t>
      </w:r>
      <w:commentRangeEnd w:id="40"/>
      <w:r>
        <w:rPr>
          <w:rStyle w:val="CommentReference"/>
          <w:lang w:val="en-US"/>
        </w:rPr>
        <w:commentReference w:id="40"/>
      </w:r>
    </w:p>
    <w:p w14:paraId="61EA706F" w14:textId="77777777" w:rsidR="00E12777" w:rsidRDefault="00E12777" w:rsidP="00E12777">
      <w:pPr>
        <w:pStyle w:val="ListParagraph"/>
        <w:tabs>
          <w:tab w:val="left" w:pos="1420"/>
        </w:tabs>
        <w:ind w:left="357"/>
      </w:pPr>
    </w:p>
    <w:p w14:paraId="171999B7" w14:textId="11979DBA" w:rsidR="00E94A9E" w:rsidRDefault="00E94A9E" w:rsidP="00220CC1">
      <w:pPr>
        <w:pStyle w:val="Heading3"/>
        <w:rPr>
          <w:b/>
          <w:bCs/>
        </w:rPr>
      </w:pPr>
      <w:r w:rsidRPr="00E12777">
        <w:rPr>
          <w:b/>
          <w:bCs/>
        </w:rPr>
        <w:t>Dialogue Management (DM)</w:t>
      </w:r>
    </w:p>
    <w:p w14:paraId="5A7A2CF6" w14:textId="3E941BBF" w:rsidR="005509CF" w:rsidRPr="005509CF" w:rsidRDefault="005509CF" w:rsidP="005509CF">
      <w:pPr>
        <w:pStyle w:val="ListParagraph"/>
        <w:tabs>
          <w:tab w:val="left" w:pos="1420"/>
        </w:tabs>
        <w:ind w:left="357"/>
      </w:pPr>
      <w:r>
        <w:t>The main task of the DM module is to coordinate and manage the whole conversation flow and is particularly important for multi-turn task-oriented dialogue. It also predicts the next best action that the agent needs to perform.</w:t>
      </w:r>
      <w:r w:rsidRPr="005509CF">
        <w:t xml:space="preserve"> </w:t>
      </w:r>
    </w:p>
    <w:p w14:paraId="202A74D4" w14:textId="17D0B200" w:rsidR="00E563FE" w:rsidRDefault="00E563FE" w:rsidP="00E563FE">
      <w:pPr>
        <w:pStyle w:val="ListParagraph"/>
        <w:tabs>
          <w:tab w:val="left" w:pos="1420"/>
        </w:tabs>
        <w:ind w:left="357"/>
        <w:rPr>
          <w:b/>
          <w:bCs/>
        </w:rPr>
      </w:pPr>
    </w:p>
    <w:p w14:paraId="3C495A54" w14:textId="15C194F1" w:rsidR="00E563FE" w:rsidRPr="00E12777" w:rsidRDefault="00985748" w:rsidP="00E563FE">
      <w:pPr>
        <w:pStyle w:val="ListParagraph"/>
        <w:tabs>
          <w:tab w:val="left" w:pos="1420"/>
        </w:tabs>
        <w:ind w:left="357"/>
        <w:rPr>
          <w:b/>
          <w:bCs/>
        </w:rPr>
      </w:pPr>
      <w:r w:rsidRPr="00985748">
        <w:rPr>
          <w:b/>
          <w:bCs/>
          <w:noProof/>
        </w:rPr>
        <w:drawing>
          <wp:inline distT="0" distB="0" distL="0" distR="0" wp14:anchorId="3E7B9301" wp14:editId="662F0202">
            <wp:extent cx="5731510" cy="1312545"/>
            <wp:effectExtent l="0" t="0" r="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1"/>
                    <a:stretch>
                      <a:fillRect/>
                    </a:stretch>
                  </pic:blipFill>
                  <pic:spPr>
                    <a:xfrm>
                      <a:off x="0" y="0"/>
                      <a:ext cx="5731510" cy="1312545"/>
                    </a:xfrm>
                    <a:prstGeom prst="rect">
                      <a:avLst/>
                    </a:prstGeom>
                  </pic:spPr>
                </pic:pic>
              </a:graphicData>
            </a:graphic>
          </wp:inline>
        </w:drawing>
      </w:r>
    </w:p>
    <w:p w14:paraId="5C8E266F" w14:textId="52F8AFE6" w:rsidR="00E12777" w:rsidRDefault="00E12777" w:rsidP="00E12777">
      <w:pPr>
        <w:pStyle w:val="ListParagraph"/>
        <w:tabs>
          <w:tab w:val="left" w:pos="1420"/>
        </w:tabs>
        <w:ind w:left="357"/>
      </w:pPr>
    </w:p>
    <w:p w14:paraId="345FEC35" w14:textId="201BB9DB" w:rsidR="00790090" w:rsidRDefault="002A5223" w:rsidP="00790090">
      <w:pPr>
        <w:pStyle w:val="ListParagraph"/>
        <w:tabs>
          <w:tab w:val="left" w:pos="1420"/>
        </w:tabs>
        <w:ind w:left="357"/>
      </w:pPr>
      <w:r>
        <w:t>Rasa</w:t>
      </w:r>
      <w:r w:rsidR="005509CF">
        <w:t xml:space="preserve"> provides rule-based, machine learning based and hybrid models for DM. The health agent makes use of rule-based and machine learning-based models.  Rule-based models are useful for handling strict conversational behaviour where the next action depends on the current turn. Machine learning-based models consider the entire dialogue context, the previous dialogue turns, extracted entities and slots for dialogue management. TED policy and Memoization policy are used in the ML-based approach.  DM module also provides fallback capabilities in case of ambiguous intent </w:t>
      </w:r>
      <w:r w:rsidR="001A5793">
        <w:fldChar w:fldCharType="begin"/>
      </w:r>
      <w:r w:rsidR="001A5793">
        <w:instrText xml:space="preserve"> ADDIN EN.CITE &lt;EndNote&gt;&lt;Cite&gt;&lt;Author&gt;Rustamov&lt;/Author&gt;&lt;Year&gt;2021&lt;/Year&gt;&lt;RecNum&gt;151&lt;/RecNum&gt;&lt;DisplayText&gt;(Rustamov et al., 2021)&lt;/DisplayText&gt;&lt;record&gt;&lt;rec-number&gt;151&lt;/rec-number&gt;&lt;foreign-keys&gt;&lt;key app="EN" db-id="f2trs2pseazrd7e25vqxfzxwz5ve9v0vdsxx" timestamp="1659488672" guid="924f63cd-c792-4f89-9b0a-4cd08091904b"&gt;151&lt;/key&gt;&lt;/foreign-keys&gt;&lt;ref-type name="Journal Article"&gt;17&lt;/ref-type&gt;&lt;contributors&gt;&lt;authors&gt;&lt;author&gt;Rustamov, Samir&lt;/author&gt;&lt;author&gt;Bayramova, Aygul&lt;/author&gt;&lt;author&gt;Alasgarov, Emin&lt;/author&gt;&lt;/authors&gt;&lt;/contributors&gt;&lt;titles&gt;&lt;title&gt;Development of Dialogue Management System for Banking Services&lt;/title&gt;&lt;secondary-title&gt;Applied Sciences&lt;/secondary-title&gt;&lt;/titles&gt;&lt;periodical&gt;&lt;full-title&gt;Applied Sciences&lt;/full-title&gt;&lt;/periodical&gt;&lt;pages&gt;10995&lt;/pages&gt;&lt;volume&gt;11&lt;/volume&gt;&lt;number&gt;22&lt;/number&gt;&lt;dates&gt;&lt;year&gt;2021&lt;/year&gt;&lt;/dates&gt;&lt;publisher&gt;MDPI AG&lt;/publisher&gt;&lt;isbn&gt;2076-3417&lt;/isbn&gt;&lt;urls&gt;&lt;related-urls&gt;&lt;url&gt;https://dx.doi.org/10.3390/app112210995&lt;/url&gt;&lt;url&gt;https://mdpi-res.com/d_attachment/applsci/applsci-11-10995/article_deploy/applsci-11-10995.pdf?version=1637337578&lt;/url&gt;&lt;/related-urls&gt;&lt;/urls&gt;&lt;electronic-resource-num&gt;10.3390/app112210995&lt;/electronic-resource-num&gt;&lt;/record&gt;&lt;/Cite&gt;&lt;/EndNote&gt;</w:instrText>
      </w:r>
      <w:r w:rsidR="001A5793">
        <w:fldChar w:fldCharType="separate"/>
      </w:r>
      <w:r w:rsidR="001A5793">
        <w:rPr>
          <w:noProof/>
        </w:rPr>
        <w:t>(Rustamov et al., 2021)</w:t>
      </w:r>
      <w:r w:rsidR="001A5793">
        <w:fldChar w:fldCharType="end"/>
      </w:r>
      <w:r w:rsidR="001A5793">
        <w:t>.</w:t>
      </w:r>
      <w:r w:rsidR="005509CF">
        <w:t xml:space="preserve"> If the intent is not clear, DM instructs the agent to either repeat the question or send fall back response to let the user know about the ambiguity. </w:t>
      </w:r>
    </w:p>
    <w:p w14:paraId="147AE765" w14:textId="4A0BD83F" w:rsidR="001A5793" w:rsidRDefault="001A5793" w:rsidP="00790090">
      <w:pPr>
        <w:pStyle w:val="ListParagraph"/>
        <w:tabs>
          <w:tab w:val="left" w:pos="1420"/>
        </w:tabs>
        <w:ind w:left="357"/>
      </w:pPr>
    </w:p>
    <w:p w14:paraId="40D9BA17" w14:textId="18566732" w:rsidR="00E12777" w:rsidRDefault="00E12777" w:rsidP="00E12777">
      <w:pPr>
        <w:pStyle w:val="ListParagraph"/>
        <w:tabs>
          <w:tab w:val="left" w:pos="1420"/>
        </w:tabs>
        <w:ind w:left="357"/>
      </w:pPr>
    </w:p>
    <w:p w14:paraId="45C1A1CF" w14:textId="30696854" w:rsidR="005509CF" w:rsidRDefault="005509CF" w:rsidP="00E12777">
      <w:pPr>
        <w:pStyle w:val="ListParagraph"/>
        <w:tabs>
          <w:tab w:val="left" w:pos="1420"/>
        </w:tabs>
        <w:ind w:left="357"/>
      </w:pPr>
    </w:p>
    <w:p w14:paraId="56D42818" w14:textId="241308CC" w:rsidR="005509CF" w:rsidRDefault="005509CF" w:rsidP="00E12777">
      <w:pPr>
        <w:pStyle w:val="ListParagraph"/>
        <w:tabs>
          <w:tab w:val="left" w:pos="1420"/>
        </w:tabs>
        <w:ind w:left="357"/>
      </w:pPr>
    </w:p>
    <w:p w14:paraId="0945390E" w14:textId="3FAA7161" w:rsidR="005509CF" w:rsidRDefault="005509CF" w:rsidP="00E12777">
      <w:pPr>
        <w:pStyle w:val="ListParagraph"/>
        <w:tabs>
          <w:tab w:val="left" w:pos="1420"/>
        </w:tabs>
        <w:ind w:left="357"/>
      </w:pPr>
    </w:p>
    <w:p w14:paraId="08CC5EEC" w14:textId="77777777" w:rsidR="005509CF" w:rsidRDefault="005509CF" w:rsidP="00E12777">
      <w:pPr>
        <w:pStyle w:val="ListParagraph"/>
        <w:tabs>
          <w:tab w:val="left" w:pos="1420"/>
        </w:tabs>
        <w:ind w:left="357"/>
      </w:pPr>
    </w:p>
    <w:p w14:paraId="49BF74B9" w14:textId="2B1E93CD" w:rsidR="00E94A9E" w:rsidRDefault="00E94A9E" w:rsidP="00220CC1">
      <w:pPr>
        <w:pStyle w:val="Heading3"/>
        <w:rPr>
          <w:b/>
          <w:bCs/>
        </w:rPr>
      </w:pPr>
      <w:r w:rsidRPr="00E12777">
        <w:rPr>
          <w:b/>
          <w:bCs/>
        </w:rPr>
        <w:t>Natural Language Generation (NLG)</w:t>
      </w:r>
    </w:p>
    <w:p w14:paraId="1815E4F5" w14:textId="34D2549A" w:rsidR="005509CF" w:rsidRPr="005509CF" w:rsidRDefault="005509CF" w:rsidP="005509CF">
      <w:pPr>
        <w:pStyle w:val="ListParagraph"/>
        <w:tabs>
          <w:tab w:val="left" w:pos="1420"/>
        </w:tabs>
        <w:ind w:left="357"/>
        <w:rPr>
          <w:b/>
          <w:bCs/>
        </w:rPr>
      </w:pPr>
      <w:r w:rsidRPr="009D492A">
        <w:t>NLG is almost the last challenging mile in human-machine interaction.</w:t>
      </w:r>
      <w:r>
        <w:t xml:space="preserve"> Once the next action is chosen by DM, NLG generates the text of the response to the user. In other words, </w:t>
      </w:r>
      <w:r w:rsidR="009D492A" w:rsidRPr="009D492A">
        <w:t>NLG converts the agent's response into human-readable text.</w:t>
      </w:r>
      <w:r>
        <w:t xml:space="preserve"> There are broadly two ways of doing this: template-based method and deep learning (DL) based method. </w:t>
      </w:r>
      <w:r w:rsidR="009D492A" w:rsidRPr="009D492A">
        <w:t xml:space="preserve"> </w:t>
      </w:r>
      <w:r>
        <w:t xml:space="preserve">The template-based method creates a response without much flexibility or variety. DL-based methods are capable of generating a quite dynamic response, however, it is difficult to control the quality and stability of the result. </w:t>
      </w:r>
    </w:p>
    <w:p w14:paraId="0B87531E" w14:textId="77DF1800" w:rsidR="005509CF" w:rsidRDefault="005509CF" w:rsidP="005509CF">
      <w:pPr>
        <w:pStyle w:val="ListParagraph"/>
        <w:tabs>
          <w:tab w:val="left" w:pos="1420"/>
        </w:tabs>
        <w:ind w:left="357"/>
      </w:pPr>
      <w:r>
        <w:t>In the case of task-oriented chatbots like Health Agent, u</w:t>
      </w:r>
      <w:r w:rsidRPr="009D492A">
        <w:t xml:space="preserve">sers need accurate and concise responses to their </w:t>
      </w:r>
      <w:r>
        <w:t>queries</w:t>
      </w:r>
      <w:r w:rsidRPr="009D492A">
        <w:t xml:space="preserve">. </w:t>
      </w:r>
      <w:r>
        <w:t>Hence we have used a template-based NLU in our architecture. We can add some level of flexibility to the agent’s response by creating a pool of templates.</w:t>
      </w:r>
    </w:p>
    <w:p w14:paraId="1EF3C2D1" w14:textId="77777777" w:rsidR="001A5793" w:rsidRPr="00E12777" w:rsidRDefault="001A5793" w:rsidP="001A5793">
      <w:pPr>
        <w:pStyle w:val="ListParagraph"/>
        <w:tabs>
          <w:tab w:val="left" w:pos="1420"/>
        </w:tabs>
        <w:ind w:left="357"/>
        <w:rPr>
          <w:b/>
          <w:bCs/>
        </w:rPr>
      </w:pPr>
    </w:p>
    <w:p w14:paraId="5E96FAE9" w14:textId="77777777" w:rsidR="005509CF" w:rsidRPr="00E12777" w:rsidRDefault="005509CF" w:rsidP="00220CC1">
      <w:pPr>
        <w:pStyle w:val="Heading3"/>
        <w:rPr>
          <w:b/>
          <w:bCs/>
        </w:rPr>
      </w:pPr>
      <w:r w:rsidRPr="00E12777">
        <w:rPr>
          <w:b/>
          <w:bCs/>
        </w:rPr>
        <w:t>Action Server / Backend:</w:t>
      </w:r>
    </w:p>
    <w:p w14:paraId="38518672" w14:textId="687D05E3" w:rsidR="005F3AAC" w:rsidRDefault="005509CF" w:rsidP="005F3AAC">
      <w:pPr>
        <w:pStyle w:val="ListParagraph"/>
        <w:tabs>
          <w:tab w:val="left" w:pos="1420"/>
        </w:tabs>
        <w:ind w:left="357"/>
      </w:pPr>
      <w:r>
        <w:t>The DM module may require interactions with databases, APIs or third-party integration to get extra information to generate responses to user queries or complete the intended task.</w:t>
      </w:r>
      <w:r w:rsidR="002F6C0A">
        <w:t xml:space="preserve"> DM might be interested in implementing custom actions which might be complicated as compared to built-in response generation. For all such scenarios, </w:t>
      </w:r>
      <w:r w:rsidR="002A5223">
        <w:t>Rasa</w:t>
      </w:r>
      <w:r w:rsidR="002F6C0A">
        <w:t xml:space="preserve"> provides </w:t>
      </w:r>
      <w:r w:rsidR="005F3AAC">
        <w:t xml:space="preserve">an </w:t>
      </w:r>
      <w:r w:rsidR="002F6C0A">
        <w:t xml:space="preserve">action server that </w:t>
      </w:r>
      <w:r w:rsidR="002F6C0A" w:rsidRPr="002F6C0A">
        <w:t>runs custom actions for a Rasa Open Source conversational assistant.</w:t>
      </w:r>
      <w:r w:rsidR="002A5223">
        <w:t xml:space="preserve"> </w:t>
      </w:r>
    </w:p>
    <w:p w14:paraId="758B4C95" w14:textId="3E19051B" w:rsidR="005F3AAC" w:rsidRDefault="005F3AAC" w:rsidP="005F3AAC">
      <w:pPr>
        <w:pStyle w:val="ListParagraph"/>
        <w:tabs>
          <w:tab w:val="left" w:pos="1420"/>
        </w:tabs>
        <w:ind w:left="357"/>
      </w:pPr>
      <w:r>
        <w:t>When your assistant predicts a custom action, the Rasa server sends a POST request to the action server with a JSON payload including the name of the predicted action, the conversation ID, the contents of the tracker and the contents of the domain. When the action server finishes running a custom action, it returns a JSON payload of responses and events. The Rasa server then returns the responses to the user and adds the events to the conversation tracker.</w:t>
      </w:r>
    </w:p>
    <w:p w14:paraId="60E5BC7E" w14:textId="77777777" w:rsidR="005F3AAC" w:rsidRDefault="005F3AAC" w:rsidP="005F3AAC">
      <w:pPr>
        <w:pStyle w:val="ListParagraph"/>
        <w:tabs>
          <w:tab w:val="left" w:pos="1420"/>
        </w:tabs>
        <w:ind w:left="357"/>
      </w:pPr>
    </w:p>
    <w:p w14:paraId="549ADA78" w14:textId="11FF990F" w:rsidR="00E94A9E" w:rsidRDefault="00E94A9E" w:rsidP="00220CC1">
      <w:pPr>
        <w:pStyle w:val="Heading3"/>
        <w:rPr>
          <w:b/>
          <w:bCs/>
        </w:rPr>
      </w:pPr>
      <w:r w:rsidRPr="00E12777">
        <w:rPr>
          <w:b/>
          <w:bCs/>
        </w:rPr>
        <w:t>Web Client :</w:t>
      </w:r>
    </w:p>
    <w:p w14:paraId="159F7C64" w14:textId="14A0E3FD" w:rsidR="005F3AAC" w:rsidRPr="005F3AAC" w:rsidRDefault="005F3AAC" w:rsidP="005F3AAC">
      <w:pPr>
        <w:pStyle w:val="ListParagraph"/>
        <w:tabs>
          <w:tab w:val="left" w:pos="1420"/>
        </w:tabs>
        <w:ind w:left="357"/>
      </w:pPr>
      <w:r>
        <w:t>The w</w:t>
      </w:r>
      <w:r w:rsidRPr="005F3AAC">
        <w:t>eb client is responsible for collecting text input from the user and delivering it to Rasa NLU. I</w:t>
      </w:r>
      <w:r w:rsidR="0011038A">
        <w:t>t</w:t>
      </w:r>
      <w:r w:rsidRPr="005F3AAC">
        <w:t xml:space="preserve"> also renders the response generated by NLG and presents </w:t>
      </w:r>
      <w:r>
        <w:t xml:space="preserve">it </w:t>
      </w:r>
      <w:r w:rsidRPr="005F3AAC">
        <w:t>to the user.</w:t>
      </w:r>
      <w:r w:rsidR="00456A62">
        <w:t xml:space="preserve"> Rasa open source does not provide </w:t>
      </w:r>
      <w:r w:rsidR="00422C74">
        <w:t xml:space="preserve">a </w:t>
      </w:r>
      <w:r w:rsidR="00456A62">
        <w:t>built-in GUI client. Developers can integrate Rasa open source with a channel or web interface of their choice.</w:t>
      </w:r>
    </w:p>
    <w:p w14:paraId="2D0324A1" w14:textId="77777777" w:rsidR="00B609E3" w:rsidRDefault="00B609E3" w:rsidP="00220CC1">
      <w:pPr>
        <w:pStyle w:val="Heading2"/>
        <w:numPr>
          <w:ilvl w:val="0"/>
          <w:numId w:val="0"/>
        </w:numPr>
        <w:ind w:left="576"/>
      </w:pPr>
    </w:p>
    <w:p w14:paraId="69B7A951" w14:textId="631EBB45" w:rsidR="001D6147" w:rsidRDefault="00224123" w:rsidP="001D6147">
      <w:pPr>
        <w:pStyle w:val="Heading2"/>
      </w:pPr>
      <w:bookmarkStart w:id="41" w:name="_Toc111512545"/>
      <w:r>
        <w:t>Conversational AI Terminologies</w:t>
      </w:r>
      <w:r w:rsidR="001D6147">
        <w:t>:</w:t>
      </w:r>
      <w:bookmarkEnd w:id="41"/>
    </w:p>
    <w:p w14:paraId="3C0539A2" w14:textId="13E18E3C" w:rsidR="00D27950" w:rsidRPr="00D27950" w:rsidRDefault="00D27950" w:rsidP="00D27950">
      <w:r>
        <w:t>Refwerce book here</w:t>
      </w:r>
    </w:p>
    <w:p w14:paraId="761FD13F" w14:textId="3222BAF4" w:rsidR="00846C3A" w:rsidRDefault="00846C3A" w:rsidP="00FA5305">
      <w:pPr>
        <w:pStyle w:val="ListParagraph"/>
        <w:numPr>
          <w:ilvl w:val="0"/>
          <w:numId w:val="24"/>
        </w:numPr>
      </w:pPr>
      <w:r w:rsidRPr="00175277">
        <w:rPr>
          <w:b/>
          <w:bCs/>
        </w:rPr>
        <w:t>Utterance</w:t>
      </w:r>
      <w:r w:rsidRPr="00175277">
        <w:t xml:space="preserve">: </w:t>
      </w:r>
      <w:r>
        <w:t>The u</w:t>
      </w:r>
      <w:r w:rsidRPr="00846C3A">
        <w:t>ser interacts</w:t>
      </w:r>
      <w:r>
        <w:t xml:space="preserve"> with the agent through natural language.</w:t>
      </w:r>
      <w:r w:rsidR="005B58B2">
        <w:t xml:space="preserve"> Whatever user types in the web client is an utterance. </w:t>
      </w:r>
      <w:r>
        <w:t xml:space="preserve"> </w:t>
      </w:r>
    </w:p>
    <w:p w14:paraId="1E7F67F3" w14:textId="37302C69" w:rsidR="00846C3A" w:rsidRPr="00175277" w:rsidRDefault="00846C3A" w:rsidP="00FA5305">
      <w:pPr>
        <w:pStyle w:val="ListParagraph"/>
        <w:numPr>
          <w:ilvl w:val="0"/>
          <w:numId w:val="24"/>
        </w:numPr>
        <w:rPr>
          <w:b/>
          <w:bCs/>
        </w:rPr>
      </w:pPr>
      <w:r w:rsidRPr="00175277">
        <w:rPr>
          <w:b/>
          <w:bCs/>
        </w:rPr>
        <w:t>Response:</w:t>
      </w:r>
      <w:r w:rsidR="00175277">
        <w:rPr>
          <w:b/>
          <w:bCs/>
        </w:rPr>
        <w:t xml:space="preserve"> </w:t>
      </w:r>
      <w:r w:rsidR="00175277">
        <w:t xml:space="preserve">A </w:t>
      </w:r>
      <w:r w:rsidR="00175277" w:rsidRPr="00175277">
        <w:t>response is whatever the assistant returns to the user</w:t>
      </w:r>
      <w:r w:rsidR="00175277">
        <w:t xml:space="preserve">. It can be textual or multimedia. </w:t>
      </w:r>
    </w:p>
    <w:p w14:paraId="724314F7" w14:textId="6D0C0A00" w:rsidR="00606B0A" w:rsidRPr="001B303E" w:rsidRDefault="00606B0A" w:rsidP="00FA5305">
      <w:pPr>
        <w:pStyle w:val="ListParagraph"/>
        <w:numPr>
          <w:ilvl w:val="0"/>
          <w:numId w:val="24"/>
        </w:numPr>
      </w:pPr>
      <w:r w:rsidRPr="00175277">
        <w:rPr>
          <w:b/>
          <w:bCs/>
        </w:rPr>
        <w:t>Intent:</w:t>
      </w:r>
      <w:r w:rsidR="001B303E">
        <w:rPr>
          <w:b/>
          <w:bCs/>
        </w:rPr>
        <w:t xml:space="preserve"> </w:t>
      </w:r>
      <w:r w:rsidR="001B303E" w:rsidRPr="001B303E">
        <w:t>An intent is a normalization of what the user means by their utterance or what they want to do</w:t>
      </w:r>
      <w:r w:rsidR="001B303E">
        <w:t>.</w:t>
      </w:r>
    </w:p>
    <w:p w14:paraId="7220D7C1" w14:textId="0D45774A" w:rsidR="00A323E3" w:rsidRDefault="00606B0A" w:rsidP="00A323E3">
      <w:pPr>
        <w:pStyle w:val="ListParagraph"/>
        <w:numPr>
          <w:ilvl w:val="0"/>
          <w:numId w:val="24"/>
        </w:numPr>
      </w:pPr>
      <w:r w:rsidRPr="00175277">
        <w:rPr>
          <w:b/>
          <w:bCs/>
        </w:rPr>
        <w:t>Entity:</w:t>
      </w:r>
      <w:r w:rsidR="001B303E">
        <w:rPr>
          <w:b/>
          <w:bCs/>
        </w:rPr>
        <w:t xml:space="preserve"> </w:t>
      </w:r>
      <w:r w:rsidR="001B303E" w:rsidRPr="001B303E">
        <w:t>An entity is a noun-based term or phrase.</w:t>
      </w:r>
      <w:r w:rsidR="001B303E">
        <w:t xml:space="preserve"> </w:t>
      </w:r>
      <w:r w:rsidR="001B303E" w:rsidRPr="001B303E">
        <w:t>An entity can be any important detail that your assistant could use later in a conversation</w:t>
      </w:r>
    </w:p>
    <w:p w14:paraId="3CFDF7A6" w14:textId="67DCB050" w:rsidR="00A323E3" w:rsidRPr="00A323E3" w:rsidRDefault="00A323E3" w:rsidP="00A323E3">
      <w:pPr>
        <w:pStyle w:val="ListParagraph"/>
        <w:ind w:left="360"/>
      </w:pPr>
      <w:r>
        <w:t>See Figure 1</w:t>
      </w:r>
    </w:p>
    <w:p w14:paraId="537BCD84" w14:textId="31926EE1" w:rsidR="00C00ADA" w:rsidRDefault="00C00ADA"/>
    <w:p w14:paraId="531B384D" w14:textId="242EB60A" w:rsidR="00A323E3" w:rsidRDefault="00A323E3" w:rsidP="00A323E3">
      <w:pPr>
        <w:pStyle w:val="Caption"/>
        <w:keepNext/>
        <w:jc w:val="center"/>
      </w:pPr>
      <w:bookmarkStart w:id="42" w:name="_Toc111512575"/>
      <w:r>
        <w:lastRenderedPageBreak/>
        <w:t xml:space="preserve">Figure </w:t>
      </w:r>
      <w:fldSimple w:instr=" SEQ Figure \* ARABIC ">
        <w:r w:rsidR="009B265A">
          <w:rPr>
            <w:noProof/>
          </w:rPr>
          <w:t>4</w:t>
        </w:r>
      </w:fldSimple>
      <w:r>
        <w:t xml:space="preserve"> Conversation Perspectives</w:t>
      </w:r>
      <w:bookmarkEnd w:id="42"/>
    </w:p>
    <w:p w14:paraId="59B47ED0" w14:textId="7E558F58" w:rsidR="004A6C52" w:rsidRDefault="0063650E" w:rsidP="004A6C52">
      <w:pPr>
        <w:jc w:val="center"/>
      </w:pPr>
      <w:r w:rsidRPr="0063650E">
        <w:rPr>
          <w:noProof/>
        </w:rPr>
        <w:drawing>
          <wp:inline distT="0" distB="0" distL="0" distR="0" wp14:anchorId="63912647" wp14:editId="2F1021D1">
            <wp:extent cx="4033339" cy="2404542"/>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2"/>
                    <a:stretch>
                      <a:fillRect/>
                    </a:stretch>
                  </pic:blipFill>
                  <pic:spPr>
                    <a:xfrm>
                      <a:off x="0" y="0"/>
                      <a:ext cx="4039407" cy="2408160"/>
                    </a:xfrm>
                    <a:prstGeom prst="rect">
                      <a:avLst/>
                    </a:prstGeom>
                  </pic:spPr>
                </pic:pic>
              </a:graphicData>
            </a:graphic>
          </wp:inline>
        </w:drawing>
      </w:r>
    </w:p>
    <w:p w14:paraId="33690F77" w14:textId="77777777" w:rsidR="00A323E3" w:rsidRDefault="00A323E3" w:rsidP="004A6C52">
      <w:pPr>
        <w:jc w:val="center"/>
      </w:pPr>
    </w:p>
    <w:p w14:paraId="72B7E373" w14:textId="77777777" w:rsidR="00C00ADA" w:rsidRDefault="00C00ADA"/>
    <w:p w14:paraId="6055942B" w14:textId="4613FBE1" w:rsidR="00F31148" w:rsidRDefault="008D7C4B" w:rsidP="004704EE">
      <w:pPr>
        <w:pStyle w:val="Heading2"/>
      </w:pPr>
      <w:bookmarkStart w:id="43" w:name="_Toc111512546"/>
      <w:r>
        <w:t xml:space="preserve">Additional </w:t>
      </w:r>
      <w:r w:rsidR="004704EE">
        <w:t>Rasa concepts:</w:t>
      </w:r>
      <w:bookmarkEnd w:id="43"/>
    </w:p>
    <w:p w14:paraId="07B2C06E" w14:textId="7D5BF74F" w:rsidR="00D27950" w:rsidRPr="00D27950" w:rsidRDefault="00D27950" w:rsidP="00D27950">
      <w:r>
        <w:t>Metioned the rasa referece</w:t>
      </w:r>
    </w:p>
    <w:p w14:paraId="2BD07452" w14:textId="3EB86E32" w:rsidR="008D7C4B" w:rsidRPr="00FD3F6A" w:rsidRDefault="008D7C4B" w:rsidP="005D6BA1">
      <w:pPr>
        <w:pStyle w:val="ListParagraph"/>
        <w:numPr>
          <w:ilvl w:val="0"/>
          <w:numId w:val="24"/>
        </w:numPr>
      </w:pPr>
      <w:r w:rsidRPr="00F86A0A">
        <w:rPr>
          <w:b/>
          <w:bCs/>
        </w:rPr>
        <w:t>Stories</w:t>
      </w:r>
      <w:r w:rsidR="00FD3F6A" w:rsidRPr="00F86A0A">
        <w:rPr>
          <w:b/>
          <w:bCs/>
        </w:rPr>
        <w:t xml:space="preserve">: </w:t>
      </w:r>
      <w:r w:rsidR="00A323E3">
        <w:t>This is training data that is used to train agents’ dialogue management systems. It is represented in the form of a conversation between user and agent. Stories are made up of intents, actions, entities and forms.</w:t>
      </w:r>
      <w:r w:rsidR="00716161">
        <w:t xml:space="preserve"> Based on the stories, models can generalize to unseen conversations.</w:t>
      </w:r>
    </w:p>
    <w:p w14:paraId="36622F3A" w14:textId="03A0B9F8" w:rsidR="008D7C4B" w:rsidRPr="00FD3F6A" w:rsidRDefault="008D7C4B" w:rsidP="00FA5305">
      <w:pPr>
        <w:pStyle w:val="ListParagraph"/>
        <w:numPr>
          <w:ilvl w:val="0"/>
          <w:numId w:val="24"/>
        </w:numPr>
      </w:pPr>
      <w:r w:rsidRPr="00FA5305">
        <w:rPr>
          <w:b/>
          <w:bCs/>
        </w:rPr>
        <w:t>Rules</w:t>
      </w:r>
      <w:r w:rsidR="00FD3F6A" w:rsidRPr="00FA5305">
        <w:rPr>
          <w:b/>
          <w:bCs/>
        </w:rPr>
        <w:t xml:space="preserve">: </w:t>
      </w:r>
      <w:r w:rsidR="001A5F2F">
        <w:t xml:space="preserve">Rule is also part of the dialogue management unit’s training data. They cover the strict conversation path between user and agent. </w:t>
      </w:r>
    </w:p>
    <w:p w14:paraId="0B0DEAD0" w14:textId="789BB268" w:rsidR="008D7C4B" w:rsidRDefault="008D7C4B" w:rsidP="00FA5305">
      <w:pPr>
        <w:pStyle w:val="ListParagraph"/>
        <w:numPr>
          <w:ilvl w:val="0"/>
          <w:numId w:val="24"/>
        </w:numPr>
        <w:rPr>
          <w:b/>
          <w:bCs/>
        </w:rPr>
      </w:pPr>
      <w:r w:rsidRPr="00FA5305">
        <w:rPr>
          <w:b/>
          <w:bCs/>
        </w:rPr>
        <w:t>Slots</w:t>
      </w:r>
      <w:r w:rsidR="00FD3F6A" w:rsidRPr="00FA5305">
        <w:rPr>
          <w:b/>
          <w:bCs/>
        </w:rPr>
        <w:t xml:space="preserve">: </w:t>
      </w:r>
      <w:r w:rsidR="002E2408">
        <w:t xml:space="preserve">The slots act as long-term memory of the agent. Information stored in slots is generally used later in the decision-making process. Slots are generally filled using entities but </w:t>
      </w:r>
      <w:r w:rsidR="008B7E5A">
        <w:t xml:space="preserve">not mandatorily. </w:t>
      </w:r>
    </w:p>
    <w:p w14:paraId="04596D9E" w14:textId="0223C20A" w:rsidR="00C94B2D" w:rsidRPr="00FD3F6A" w:rsidRDefault="00C94B2D" w:rsidP="00C94B2D">
      <w:pPr>
        <w:pStyle w:val="ListParagraph"/>
        <w:numPr>
          <w:ilvl w:val="0"/>
          <w:numId w:val="24"/>
        </w:numPr>
      </w:pPr>
      <w:r w:rsidRPr="00FA5305">
        <w:rPr>
          <w:b/>
          <w:bCs/>
        </w:rPr>
        <w:t xml:space="preserve">Forms: </w:t>
      </w:r>
      <w:r>
        <w:t xml:space="preserve"> Slot filling is </w:t>
      </w:r>
      <w:r w:rsidR="00400ECA">
        <w:t xml:space="preserve">a </w:t>
      </w:r>
      <w:r w:rsidRPr="00C94B2D">
        <w:t xml:space="preserve">common conversation pattern </w:t>
      </w:r>
      <w:r>
        <w:t xml:space="preserve">used </w:t>
      </w:r>
      <w:r w:rsidRPr="00C94B2D">
        <w:t>to collect pieces of information from a user to do something.</w:t>
      </w:r>
      <w:r w:rsidR="00400ECA">
        <w:t xml:space="preserve"> Rasa recommends the use of </w:t>
      </w:r>
      <w:r w:rsidR="00835770">
        <w:t>rasa</w:t>
      </w:r>
      <w:r w:rsidR="00400ECA">
        <w:t xml:space="preserve"> forms for slot filling.</w:t>
      </w:r>
      <w:r w:rsidR="001A2F65">
        <w:t xml:space="preserve"> It is a controlled way of slot filling from extracted entities or text (and is cust</w:t>
      </w:r>
      <w:r w:rsidR="00CE4A14">
        <w:t>o</w:t>
      </w:r>
      <w:r w:rsidR="001A2F65">
        <w:t>mizable).</w:t>
      </w:r>
    </w:p>
    <w:p w14:paraId="653D8663" w14:textId="4B4A290A" w:rsidR="00C94B2D" w:rsidRDefault="00C94B2D" w:rsidP="00C94B2D">
      <w:pPr>
        <w:pStyle w:val="ListParagraph"/>
        <w:ind w:left="360"/>
        <w:rPr>
          <w:b/>
          <w:bCs/>
        </w:rPr>
      </w:pPr>
    </w:p>
    <w:p w14:paraId="77153D92" w14:textId="5BCA3806" w:rsidR="00835770" w:rsidRDefault="00835770" w:rsidP="00835770">
      <w:pPr>
        <w:pStyle w:val="Heading2"/>
      </w:pPr>
      <w:bookmarkStart w:id="44" w:name="_Toc111512547"/>
      <w:r w:rsidRPr="00FA5305">
        <w:t xml:space="preserve">Rasa </w:t>
      </w:r>
      <w:r>
        <w:t>Data</w:t>
      </w:r>
      <w:r w:rsidRPr="00FA5305">
        <w:t xml:space="preserve"> Files:</w:t>
      </w:r>
      <w:bookmarkEnd w:id="44"/>
    </w:p>
    <w:p w14:paraId="77D417B7" w14:textId="225B70DE" w:rsidR="00835770" w:rsidRDefault="00835770" w:rsidP="00835770">
      <w:r>
        <w:t>Rasa uses YAML as a way to manage all the training data. The training data consists of NLU data, stories and rules.</w:t>
      </w:r>
    </w:p>
    <w:p w14:paraId="6F15087C" w14:textId="77777777" w:rsidR="008B7E5A" w:rsidRDefault="00835770" w:rsidP="00835770">
      <w:r>
        <w:t xml:space="preserve">NLU data defines all the intents that the agent needs to use for intent classification. It also has information about extracting entities from user text. </w:t>
      </w:r>
    </w:p>
    <w:p w14:paraId="5F88E79D" w14:textId="0383B720" w:rsidR="00835770" w:rsidRPr="00835770" w:rsidRDefault="00835770" w:rsidP="00835770">
      <w:r>
        <w:t xml:space="preserve">Stories and Rules are the representation of a conversation between user and assistant. </w:t>
      </w:r>
    </w:p>
    <w:p w14:paraId="5F2D6C34" w14:textId="382C6A64" w:rsidR="00FA5305" w:rsidRDefault="00FA5305" w:rsidP="00FA5305">
      <w:pPr>
        <w:pStyle w:val="Heading2"/>
      </w:pPr>
      <w:bookmarkStart w:id="45" w:name="_Toc111512548"/>
      <w:r w:rsidRPr="00FA5305">
        <w:t xml:space="preserve">Rasa </w:t>
      </w:r>
      <w:r>
        <w:t>C</w:t>
      </w:r>
      <w:r w:rsidRPr="00FA5305">
        <w:t>onfig Files:</w:t>
      </w:r>
      <w:bookmarkEnd w:id="45"/>
    </w:p>
    <w:p w14:paraId="6CC0FF3D" w14:textId="497425F5" w:rsidR="00FA5305" w:rsidRDefault="00FA5305" w:rsidP="00FA5305">
      <w:pPr>
        <w:pStyle w:val="ListParagraph"/>
        <w:numPr>
          <w:ilvl w:val="0"/>
          <w:numId w:val="24"/>
        </w:numPr>
        <w:rPr>
          <w:b/>
          <w:bCs/>
        </w:rPr>
      </w:pPr>
      <w:r w:rsidRPr="00FA5305">
        <w:rPr>
          <w:b/>
          <w:bCs/>
        </w:rPr>
        <w:t>config.yml</w:t>
      </w:r>
      <w:r w:rsidR="001A5F2F">
        <w:rPr>
          <w:b/>
          <w:bCs/>
        </w:rPr>
        <w:t>:</w:t>
      </w:r>
      <w:r w:rsidR="00835770">
        <w:rPr>
          <w:b/>
          <w:bCs/>
        </w:rPr>
        <w:t xml:space="preserve"> </w:t>
      </w:r>
      <w:r w:rsidR="00835770">
        <w:t>Defines components as well as policies that the Rasa trained model will use for making predictions after accepting user inputs</w:t>
      </w:r>
      <w:r w:rsidR="008B7E5A">
        <w:t>.</w:t>
      </w:r>
    </w:p>
    <w:p w14:paraId="2C904090" w14:textId="14F3704A" w:rsidR="00FA5305" w:rsidRDefault="00FA5305" w:rsidP="00FA5305">
      <w:pPr>
        <w:pStyle w:val="ListParagraph"/>
        <w:numPr>
          <w:ilvl w:val="0"/>
          <w:numId w:val="24"/>
        </w:numPr>
        <w:rPr>
          <w:b/>
          <w:bCs/>
        </w:rPr>
      </w:pPr>
      <w:r w:rsidRPr="00FA5305">
        <w:rPr>
          <w:b/>
          <w:bCs/>
        </w:rPr>
        <w:t>credentials.yml</w:t>
      </w:r>
      <w:r w:rsidR="001A5F2F">
        <w:rPr>
          <w:b/>
          <w:bCs/>
        </w:rPr>
        <w:t>:</w:t>
      </w:r>
      <w:r w:rsidR="00835770">
        <w:rPr>
          <w:b/>
          <w:bCs/>
        </w:rPr>
        <w:t xml:space="preserve"> </w:t>
      </w:r>
      <w:r w:rsidR="00835770">
        <w:t>It contains credentials for voice and chat platforms that the agent will be integrated with</w:t>
      </w:r>
      <w:r w:rsidR="008B7E5A">
        <w:t>.</w:t>
      </w:r>
    </w:p>
    <w:p w14:paraId="025A305A" w14:textId="5BC1900E" w:rsidR="00FA5305" w:rsidRDefault="00FA5305" w:rsidP="00FA5305">
      <w:pPr>
        <w:pStyle w:val="ListParagraph"/>
        <w:numPr>
          <w:ilvl w:val="0"/>
          <w:numId w:val="24"/>
        </w:numPr>
        <w:rPr>
          <w:b/>
          <w:bCs/>
        </w:rPr>
      </w:pPr>
      <w:r w:rsidRPr="00FA5305">
        <w:rPr>
          <w:b/>
          <w:bCs/>
        </w:rPr>
        <w:lastRenderedPageBreak/>
        <w:t>domain.yml</w:t>
      </w:r>
      <w:r w:rsidR="001A5F2F">
        <w:rPr>
          <w:b/>
          <w:bCs/>
        </w:rPr>
        <w:t>:</w:t>
      </w:r>
      <w:r w:rsidR="00835770">
        <w:rPr>
          <w:b/>
          <w:bCs/>
        </w:rPr>
        <w:t xml:space="preserve"> </w:t>
      </w:r>
      <w:r w:rsidR="00835770">
        <w:t xml:space="preserve">It holds all the information on which agent needs to operate. It specifies intents, entities, slots, responses, forms, actions and session configurations.  </w:t>
      </w:r>
    </w:p>
    <w:p w14:paraId="3D1E565A" w14:textId="31C87B8D" w:rsidR="00FA5305" w:rsidRDefault="00FA5305" w:rsidP="00FA5305">
      <w:pPr>
        <w:pStyle w:val="ListParagraph"/>
        <w:numPr>
          <w:ilvl w:val="0"/>
          <w:numId w:val="24"/>
        </w:numPr>
        <w:rPr>
          <w:b/>
          <w:bCs/>
        </w:rPr>
      </w:pPr>
      <w:r w:rsidRPr="00FA5305">
        <w:rPr>
          <w:b/>
          <w:bCs/>
        </w:rPr>
        <w:t>endpoints.yml</w:t>
      </w:r>
      <w:r w:rsidR="001A5F2F">
        <w:rPr>
          <w:b/>
          <w:bCs/>
        </w:rPr>
        <w:t>:</w:t>
      </w:r>
      <w:r w:rsidR="00835770">
        <w:rPr>
          <w:b/>
          <w:bCs/>
        </w:rPr>
        <w:t xml:space="preserve"> </w:t>
      </w:r>
      <w:r w:rsidR="00835770">
        <w:t>It contains all the API endpoints and their configuration that the agent can use.</w:t>
      </w:r>
    </w:p>
    <w:p w14:paraId="7E2D7AE5" w14:textId="449B648D" w:rsidR="006E6E31" w:rsidRPr="006E6E31" w:rsidRDefault="006E6E31" w:rsidP="006E6E31">
      <w:pPr>
        <w:pStyle w:val="Heading2"/>
      </w:pPr>
      <w:bookmarkStart w:id="46" w:name="_Toc111512549"/>
      <w:r w:rsidRPr="006E6E31">
        <w:t>Rasa policies:</w:t>
      </w:r>
      <w:bookmarkEnd w:id="46"/>
    </w:p>
    <w:p w14:paraId="186D5B81" w14:textId="5A3A9359" w:rsidR="006E6E31" w:rsidRPr="006E6E31" w:rsidRDefault="00A659A7" w:rsidP="006E6E31">
      <w:pPr>
        <w:rPr>
          <w:b/>
          <w:bCs/>
        </w:rPr>
      </w:pPr>
      <w:r>
        <w:rPr>
          <w:b/>
          <w:bCs/>
        </w:rPr>
        <w:t>TBD</w:t>
      </w:r>
    </w:p>
    <w:p w14:paraId="328CFDEA" w14:textId="5193C9DE" w:rsidR="001733CF" w:rsidRPr="00A659A7" w:rsidRDefault="00F4283F" w:rsidP="00A659A7">
      <w:pPr>
        <w:pStyle w:val="Heading2"/>
      </w:pPr>
      <w:bookmarkStart w:id="47" w:name="_Toc111512550"/>
      <w:r w:rsidRPr="00A659A7">
        <w:t xml:space="preserve">Spacy </w:t>
      </w:r>
      <w:r w:rsidR="00A659A7" w:rsidRPr="00A659A7">
        <w:t xml:space="preserve">Language </w:t>
      </w:r>
      <w:r w:rsidRPr="00A659A7">
        <w:t>models:</w:t>
      </w:r>
      <w:bookmarkEnd w:id="47"/>
    </w:p>
    <w:p w14:paraId="1AFEA547" w14:textId="563738CA" w:rsidR="005F1525" w:rsidRDefault="00F4283F" w:rsidP="005F1525">
      <w:r>
        <w:t>Transformer models:</w:t>
      </w:r>
    </w:p>
    <w:p w14:paraId="2DBD8124" w14:textId="094717A3" w:rsidR="00353560" w:rsidRDefault="00220CC1" w:rsidP="00A659A7">
      <w:pPr>
        <w:pStyle w:val="Heading2"/>
      </w:pPr>
      <w:bookmarkStart w:id="48" w:name="_Toc111512551"/>
      <w:r>
        <w:t>DIET</w:t>
      </w:r>
      <w:bookmarkEnd w:id="48"/>
      <w:r>
        <w:t xml:space="preserve"> </w:t>
      </w:r>
    </w:p>
    <w:p w14:paraId="345FE2C9" w14:textId="5D8BF9AE" w:rsidR="00B933AA" w:rsidRDefault="00B933AA" w:rsidP="00B933AA"/>
    <w:p w14:paraId="5DF67F0C" w14:textId="5474CC58" w:rsidR="00B933AA" w:rsidRDefault="00B933AA" w:rsidP="00B933AA"/>
    <w:p w14:paraId="1D481DEB" w14:textId="77777777" w:rsidR="0040321C" w:rsidRDefault="0040321C" w:rsidP="0040321C"/>
    <w:p w14:paraId="3F68F9A6" w14:textId="7B9FE09E" w:rsidR="00787AF2" w:rsidRDefault="00A5577E" w:rsidP="004704EE">
      <w:pPr>
        <w:pStyle w:val="Heading1"/>
      </w:pPr>
      <w:r>
        <w:br w:type="page"/>
      </w:r>
      <w:bookmarkStart w:id="49" w:name="_Toc111512552"/>
      <w:r w:rsidR="00787AF2">
        <w:lastRenderedPageBreak/>
        <w:t>Implementation</w:t>
      </w:r>
      <w:bookmarkEnd w:id="49"/>
    </w:p>
    <w:p w14:paraId="00E41D2E" w14:textId="38204563" w:rsidR="007C7EA9" w:rsidRDefault="0067054E" w:rsidP="006E0B65">
      <w:r>
        <w:t>The health agent (HA) is developed using the open</w:t>
      </w:r>
      <w:r w:rsidR="007C7EA9">
        <w:t>-</w:t>
      </w:r>
      <w:r>
        <w:t>source conversational AI framework</w:t>
      </w:r>
      <w:r w:rsidR="007C7EA9">
        <w:t xml:space="preserve"> developed by Rasa.</w:t>
      </w:r>
      <w:r w:rsidR="007248BD">
        <w:t xml:space="preserve"> The HA is a task-oriented and closed domain chatbot.</w:t>
      </w:r>
    </w:p>
    <w:p w14:paraId="4912B21E" w14:textId="29F74C5B" w:rsidR="007F08C8" w:rsidRDefault="007F08C8" w:rsidP="006E0B65"/>
    <w:p w14:paraId="0F38F84F" w14:textId="47A3CF19" w:rsidR="007F08C8" w:rsidRDefault="007F08C8" w:rsidP="006E0B65">
      <w:r w:rsidRPr="007F08C8">
        <w:rPr>
          <w:highlight w:val="yellow"/>
        </w:rPr>
        <w:t>What we had to do to get the system to run. What is the structure…what we need to provide to rasa to run the functionality</w:t>
      </w:r>
    </w:p>
    <w:p w14:paraId="5FD10873" w14:textId="77777777" w:rsidR="007F08C8" w:rsidRDefault="007F08C8" w:rsidP="006E0B65"/>
    <w:p w14:paraId="6C2D4FF0" w14:textId="16C8D814" w:rsidR="00CE1A5C" w:rsidRPr="00CE1A5C" w:rsidRDefault="009C07E3" w:rsidP="00882E6C">
      <w:pPr>
        <w:pStyle w:val="Heading2"/>
      </w:pPr>
      <w:bookmarkStart w:id="50" w:name="_Toc111512553"/>
      <w:r w:rsidRPr="004E3CAD">
        <w:t xml:space="preserve">NLU </w:t>
      </w:r>
      <w:r w:rsidR="007248BD" w:rsidRPr="00CE1A5C">
        <w:t>data generation</w:t>
      </w:r>
      <w:bookmarkEnd w:id="50"/>
    </w:p>
    <w:p w14:paraId="625ACB8A" w14:textId="2B84387F" w:rsidR="009C07E3" w:rsidRPr="009C07E3" w:rsidRDefault="009C07E3" w:rsidP="009C07E3">
      <w:r>
        <w:t>NLU is respo</w:t>
      </w:r>
      <w:r w:rsidR="00DA24E8">
        <w:t>ns</w:t>
      </w:r>
      <w:r>
        <w:t>ible for understan</w:t>
      </w:r>
      <w:r w:rsidR="00DA24E8">
        <w:t>ding</w:t>
      </w:r>
      <w:r>
        <w:t xml:space="preserve"> </w:t>
      </w:r>
      <w:r w:rsidR="009F2758">
        <w:t xml:space="preserve">the </w:t>
      </w:r>
      <w:r>
        <w:t>user</w:t>
      </w:r>
      <w:r w:rsidR="0009491A">
        <w:t>’s</w:t>
      </w:r>
      <w:r>
        <w:t xml:space="preserve"> intent and </w:t>
      </w:r>
      <w:r w:rsidR="00DA24E8">
        <w:t>the information user is entering.</w:t>
      </w:r>
    </w:p>
    <w:p w14:paraId="3B37DD1B" w14:textId="11AF81B6" w:rsidR="007248BD" w:rsidRDefault="007248BD" w:rsidP="007248BD">
      <w:r>
        <w:t xml:space="preserve">The NLU data consists of intents that the agent can understand and sentence patterns </w:t>
      </w:r>
      <w:r w:rsidR="00C75FA0">
        <w:t>c</w:t>
      </w:r>
      <w:r>
        <w:t xml:space="preserve">orresponding to the intent. </w:t>
      </w:r>
      <w:r w:rsidR="000837EF">
        <w:t xml:space="preserve">Rasa intents may contain patterns for entity extraction but this is optional. </w:t>
      </w:r>
    </w:p>
    <w:p w14:paraId="150FE8F4" w14:textId="48EF9653" w:rsidR="00461AC3" w:rsidRPr="00461AC3" w:rsidRDefault="00461AC3" w:rsidP="0008423D">
      <w:pPr>
        <w:pStyle w:val="Heading3"/>
      </w:pPr>
      <w:r w:rsidRPr="00461AC3">
        <w:t>Intents</w:t>
      </w:r>
    </w:p>
    <w:p w14:paraId="3B8BDFA3" w14:textId="34E956B7" w:rsidR="00E354E9" w:rsidRDefault="00E354E9" w:rsidP="007248BD">
      <w:r>
        <w:t>The table below summarizes the intents that the bot can process:</w:t>
      </w:r>
    </w:p>
    <w:p w14:paraId="167A75A0" w14:textId="552C86A5" w:rsidR="00E354E9" w:rsidRDefault="00E354E9" w:rsidP="00E354E9">
      <w:pPr>
        <w:pStyle w:val="Caption"/>
        <w:keepNext/>
        <w:jc w:val="center"/>
      </w:pPr>
      <w:bookmarkStart w:id="51" w:name="_Toc111512579"/>
      <w:r>
        <w:t xml:space="preserve">Table </w:t>
      </w:r>
      <w:r w:rsidR="001C3540">
        <w:t>:</w:t>
      </w:r>
      <w:fldSimple w:instr=" SEQ Table \* ARABIC ">
        <w:r w:rsidR="00AF07C5">
          <w:rPr>
            <w:noProof/>
          </w:rPr>
          <w:t>3</w:t>
        </w:r>
      </w:fldSimple>
      <w:r>
        <w:t xml:space="preserve"> NLU Intent</w:t>
      </w:r>
      <w:r w:rsidR="00A80FAD">
        <w:t xml:space="preserve"> data</w:t>
      </w:r>
      <w:bookmarkEnd w:id="51"/>
    </w:p>
    <w:tbl>
      <w:tblPr>
        <w:tblW w:w="9129" w:type="dxa"/>
        <w:tblInd w:w="113" w:type="dxa"/>
        <w:tblLook w:val="04A0" w:firstRow="1" w:lastRow="0" w:firstColumn="1" w:lastColumn="0" w:noHBand="0" w:noVBand="1"/>
      </w:tblPr>
      <w:tblGrid>
        <w:gridCol w:w="1972"/>
        <w:gridCol w:w="3668"/>
        <w:gridCol w:w="1868"/>
        <w:gridCol w:w="1621"/>
      </w:tblGrid>
      <w:tr w:rsidR="009C07E3" w:rsidRPr="00E354E9" w14:paraId="7064E37F" w14:textId="30CB6444" w:rsidTr="009C07E3">
        <w:trPr>
          <w:trHeight w:val="288"/>
        </w:trPr>
        <w:tc>
          <w:tcPr>
            <w:tcW w:w="1972"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18B53CFF" w14:textId="77777777" w:rsidR="009C07E3" w:rsidRPr="00E354E9" w:rsidRDefault="009C07E3" w:rsidP="00E354E9">
            <w:pPr>
              <w:spacing w:after="0" w:line="240" w:lineRule="auto"/>
              <w:rPr>
                <w:rFonts w:ascii="Calibri" w:eastAsia="Times New Roman" w:hAnsi="Calibri" w:cs="Calibri"/>
                <w:color w:val="000000"/>
                <w:lang w:eastAsia="en-IN"/>
              </w:rPr>
            </w:pPr>
            <w:commentRangeStart w:id="52"/>
            <w:r w:rsidRPr="00E354E9">
              <w:rPr>
                <w:rFonts w:ascii="Calibri" w:eastAsia="Times New Roman" w:hAnsi="Calibri" w:cs="Calibri"/>
                <w:color w:val="000000"/>
                <w:lang w:eastAsia="en-IN"/>
              </w:rPr>
              <w:t>Intent</w:t>
            </w:r>
            <w:commentRangeEnd w:id="52"/>
            <w:r w:rsidR="00B76A88">
              <w:rPr>
                <w:rStyle w:val="CommentReference"/>
                <w:lang w:val="en-US"/>
              </w:rPr>
              <w:commentReference w:id="52"/>
            </w:r>
          </w:p>
        </w:tc>
        <w:tc>
          <w:tcPr>
            <w:tcW w:w="3668" w:type="dxa"/>
            <w:tcBorders>
              <w:top w:val="single" w:sz="4" w:space="0" w:color="auto"/>
              <w:left w:val="nil"/>
              <w:bottom w:val="single" w:sz="4" w:space="0" w:color="auto"/>
              <w:right w:val="single" w:sz="4" w:space="0" w:color="auto"/>
            </w:tcBorders>
            <w:shd w:val="clear" w:color="000000" w:fill="8EA9DB"/>
            <w:noWrap/>
            <w:vAlign w:val="center"/>
            <w:hideMark/>
          </w:tcPr>
          <w:p w14:paraId="7BF1D25B" w14:textId="3541A2A4"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Function</w:t>
            </w:r>
          </w:p>
        </w:tc>
        <w:tc>
          <w:tcPr>
            <w:tcW w:w="1868" w:type="dxa"/>
            <w:tcBorders>
              <w:top w:val="single" w:sz="4" w:space="0" w:color="auto"/>
              <w:left w:val="nil"/>
              <w:bottom w:val="single" w:sz="4" w:space="0" w:color="auto"/>
              <w:right w:val="single" w:sz="4" w:space="0" w:color="auto"/>
            </w:tcBorders>
            <w:shd w:val="clear" w:color="000000" w:fill="8EA9DB"/>
            <w:noWrap/>
            <w:vAlign w:val="center"/>
            <w:hideMark/>
          </w:tcPr>
          <w:p w14:paraId="071FF774"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Example</w:t>
            </w:r>
          </w:p>
        </w:tc>
        <w:tc>
          <w:tcPr>
            <w:tcW w:w="1621" w:type="dxa"/>
            <w:tcBorders>
              <w:top w:val="single" w:sz="4" w:space="0" w:color="auto"/>
              <w:left w:val="nil"/>
              <w:bottom w:val="single" w:sz="4" w:space="0" w:color="auto"/>
              <w:right w:val="single" w:sz="4" w:space="0" w:color="auto"/>
            </w:tcBorders>
            <w:shd w:val="clear" w:color="000000" w:fill="8EA9DB"/>
          </w:tcPr>
          <w:p w14:paraId="05D25900" w14:textId="5142BEC3"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Number of examples</w:t>
            </w:r>
          </w:p>
        </w:tc>
      </w:tr>
      <w:tr w:rsidR="009C07E3" w:rsidRPr="00E354E9" w14:paraId="08330676" w14:textId="71AD15BC"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9786E7A"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reet</w:t>
            </w:r>
          </w:p>
        </w:tc>
        <w:tc>
          <w:tcPr>
            <w:tcW w:w="3668" w:type="dxa"/>
            <w:tcBorders>
              <w:top w:val="nil"/>
              <w:left w:val="nil"/>
              <w:bottom w:val="single" w:sz="4" w:space="0" w:color="auto"/>
              <w:right w:val="single" w:sz="4" w:space="0" w:color="auto"/>
            </w:tcBorders>
            <w:shd w:val="clear" w:color="auto" w:fill="auto"/>
            <w:noWrap/>
            <w:vAlign w:val="center"/>
            <w:hideMark/>
          </w:tcPr>
          <w:p w14:paraId="4C333B86" w14:textId="70CC8604"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start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p>
        </w:tc>
        <w:tc>
          <w:tcPr>
            <w:tcW w:w="1868" w:type="dxa"/>
            <w:tcBorders>
              <w:top w:val="nil"/>
              <w:left w:val="nil"/>
              <w:bottom w:val="single" w:sz="4" w:space="0" w:color="auto"/>
              <w:right w:val="single" w:sz="4" w:space="0" w:color="auto"/>
            </w:tcBorders>
            <w:shd w:val="clear" w:color="auto" w:fill="auto"/>
            <w:noWrap/>
            <w:vAlign w:val="center"/>
            <w:hideMark/>
          </w:tcPr>
          <w:p w14:paraId="647F7186"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y</w:t>
            </w:r>
          </w:p>
        </w:tc>
        <w:tc>
          <w:tcPr>
            <w:tcW w:w="1621" w:type="dxa"/>
            <w:tcBorders>
              <w:top w:val="nil"/>
              <w:left w:val="nil"/>
              <w:bottom w:val="single" w:sz="4" w:space="0" w:color="auto"/>
              <w:right w:val="single" w:sz="4" w:space="0" w:color="auto"/>
            </w:tcBorders>
          </w:tcPr>
          <w:p w14:paraId="1827CB1B"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4800FD27" w14:textId="49A77D63"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288B9C1C"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oodbye</w:t>
            </w:r>
          </w:p>
        </w:tc>
        <w:tc>
          <w:tcPr>
            <w:tcW w:w="3668" w:type="dxa"/>
            <w:tcBorders>
              <w:top w:val="nil"/>
              <w:left w:val="nil"/>
              <w:bottom w:val="single" w:sz="4" w:space="0" w:color="auto"/>
              <w:right w:val="single" w:sz="4" w:space="0" w:color="auto"/>
            </w:tcBorders>
            <w:shd w:val="clear" w:color="auto" w:fill="auto"/>
            <w:noWrap/>
            <w:vAlign w:val="center"/>
            <w:hideMark/>
          </w:tcPr>
          <w:p w14:paraId="0EF09D57" w14:textId="78DA9D31"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end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p>
        </w:tc>
        <w:tc>
          <w:tcPr>
            <w:tcW w:w="1868" w:type="dxa"/>
            <w:tcBorders>
              <w:top w:val="nil"/>
              <w:left w:val="nil"/>
              <w:bottom w:val="single" w:sz="4" w:space="0" w:color="auto"/>
              <w:right w:val="single" w:sz="4" w:space="0" w:color="auto"/>
            </w:tcBorders>
            <w:shd w:val="clear" w:color="auto" w:fill="auto"/>
            <w:noWrap/>
            <w:vAlign w:val="center"/>
            <w:hideMark/>
          </w:tcPr>
          <w:p w14:paraId="3FD0CACD" w14:textId="1EED9942"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I</w:t>
            </w:r>
            <w:r w:rsidRPr="00E354E9">
              <w:rPr>
                <w:rFonts w:ascii="Calibri" w:eastAsia="Times New Roman" w:hAnsi="Calibri" w:cs="Calibri"/>
                <w:color w:val="000000"/>
                <w:lang w:eastAsia="en-IN"/>
              </w:rPr>
              <w:t>'m done</w:t>
            </w:r>
          </w:p>
        </w:tc>
        <w:tc>
          <w:tcPr>
            <w:tcW w:w="1621" w:type="dxa"/>
            <w:tcBorders>
              <w:top w:val="nil"/>
              <w:left w:val="nil"/>
              <w:bottom w:val="single" w:sz="4" w:space="0" w:color="auto"/>
              <w:right w:val="single" w:sz="4" w:space="0" w:color="auto"/>
            </w:tcBorders>
          </w:tcPr>
          <w:p w14:paraId="398209BE" w14:textId="77777777" w:rsidR="009C07E3" w:rsidRDefault="009C07E3" w:rsidP="00E354E9">
            <w:pPr>
              <w:spacing w:after="0" w:line="240" w:lineRule="auto"/>
              <w:rPr>
                <w:rFonts w:ascii="Calibri" w:eastAsia="Times New Roman" w:hAnsi="Calibri" w:cs="Calibri"/>
                <w:color w:val="000000"/>
                <w:lang w:eastAsia="en-IN"/>
              </w:rPr>
            </w:pPr>
          </w:p>
        </w:tc>
      </w:tr>
      <w:tr w:rsidR="009C07E3" w:rsidRPr="00E354E9" w14:paraId="0B8B398E" w14:textId="4CBCA280"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8FCA379"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althy_patient</w:t>
            </w:r>
          </w:p>
        </w:tc>
        <w:tc>
          <w:tcPr>
            <w:tcW w:w="3668" w:type="dxa"/>
            <w:tcBorders>
              <w:top w:val="nil"/>
              <w:left w:val="nil"/>
              <w:bottom w:val="single" w:sz="4" w:space="0" w:color="auto"/>
              <w:right w:val="single" w:sz="4" w:space="0" w:color="auto"/>
            </w:tcBorders>
            <w:shd w:val="clear" w:color="auto" w:fill="auto"/>
            <w:noWrap/>
            <w:vAlign w:val="center"/>
            <w:hideMark/>
          </w:tcPr>
          <w:p w14:paraId="3F183EC9" w14:textId="2016EC2B"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healthy</w:t>
            </w:r>
          </w:p>
        </w:tc>
        <w:tc>
          <w:tcPr>
            <w:tcW w:w="1868" w:type="dxa"/>
            <w:tcBorders>
              <w:top w:val="nil"/>
              <w:left w:val="nil"/>
              <w:bottom w:val="single" w:sz="4" w:space="0" w:color="auto"/>
              <w:right w:val="single" w:sz="4" w:space="0" w:color="auto"/>
            </w:tcBorders>
            <w:shd w:val="clear" w:color="auto" w:fill="auto"/>
            <w:noWrap/>
            <w:vAlign w:val="center"/>
            <w:hideMark/>
          </w:tcPr>
          <w:p w14:paraId="202D7917"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perfectly fine</w:t>
            </w:r>
          </w:p>
        </w:tc>
        <w:tc>
          <w:tcPr>
            <w:tcW w:w="1621" w:type="dxa"/>
            <w:tcBorders>
              <w:top w:val="nil"/>
              <w:left w:val="nil"/>
              <w:bottom w:val="single" w:sz="4" w:space="0" w:color="auto"/>
              <w:right w:val="single" w:sz="4" w:space="0" w:color="auto"/>
            </w:tcBorders>
          </w:tcPr>
          <w:p w14:paraId="7BB2F897"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5F6CB6C0" w14:textId="1BF7AEDF"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772BBA06"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unhealthy_patient</w:t>
            </w:r>
          </w:p>
        </w:tc>
        <w:tc>
          <w:tcPr>
            <w:tcW w:w="3668" w:type="dxa"/>
            <w:tcBorders>
              <w:top w:val="nil"/>
              <w:left w:val="nil"/>
              <w:bottom w:val="single" w:sz="4" w:space="0" w:color="auto"/>
              <w:right w:val="single" w:sz="4" w:space="0" w:color="auto"/>
            </w:tcBorders>
            <w:shd w:val="clear" w:color="auto" w:fill="auto"/>
            <w:noWrap/>
            <w:vAlign w:val="center"/>
            <w:hideMark/>
          </w:tcPr>
          <w:p w14:paraId="638C7648" w14:textId="2A6EE4B2"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unhealthy</w:t>
            </w:r>
          </w:p>
        </w:tc>
        <w:tc>
          <w:tcPr>
            <w:tcW w:w="1868" w:type="dxa"/>
            <w:tcBorders>
              <w:top w:val="nil"/>
              <w:left w:val="nil"/>
              <w:bottom w:val="single" w:sz="4" w:space="0" w:color="auto"/>
              <w:right w:val="single" w:sz="4" w:space="0" w:color="auto"/>
            </w:tcBorders>
            <w:shd w:val="clear" w:color="auto" w:fill="auto"/>
            <w:noWrap/>
            <w:vAlign w:val="center"/>
            <w:hideMark/>
          </w:tcPr>
          <w:p w14:paraId="1EA29CF9"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sick</w:t>
            </w:r>
          </w:p>
        </w:tc>
        <w:tc>
          <w:tcPr>
            <w:tcW w:w="1621" w:type="dxa"/>
            <w:tcBorders>
              <w:top w:val="nil"/>
              <w:left w:val="nil"/>
              <w:bottom w:val="single" w:sz="4" w:space="0" w:color="auto"/>
              <w:right w:val="single" w:sz="4" w:space="0" w:color="auto"/>
            </w:tcBorders>
          </w:tcPr>
          <w:p w14:paraId="07FC57CA"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7B65A865" w14:textId="76C08B63"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8ABC9BA"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form_symptoms</w:t>
            </w:r>
          </w:p>
        </w:tc>
        <w:tc>
          <w:tcPr>
            <w:tcW w:w="3668" w:type="dxa"/>
            <w:tcBorders>
              <w:top w:val="nil"/>
              <w:left w:val="nil"/>
              <w:bottom w:val="single" w:sz="4" w:space="0" w:color="auto"/>
              <w:right w:val="single" w:sz="4" w:space="0" w:color="auto"/>
            </w:tcBorders>
            <w:shd w:val="clear" w:color="auto" w:fill="auto"/>
            <w:noWrap/>
            <w:vAlign w:val="center"/>
            <w:hideMark/>
          </w:tcPr>
          <w:p w14:paraId="2166C694" w14:textId="273664B1"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symptoms </w:t>
            </w:r>
          </w:p>
        </w:tc>
        <w:tc>
          <w:tcPr>
            <w:tcW w:w="1868" w:type="dxa"/>
            <w:tcBorders>
              <w:top w:val="nil"/>
              <w:left w:val="nil"/>
              <w:bottom w:val="single" w:sz="4" w:space="0" w:color="auto"/>
              <w:right w:val="single" w:sz="4" w:space="0" w:color="auto"/>
            </w:tcBorders>
            <w:shd w:val="clear" w:color="auto" w:fill="auto"/>
            <w:noWrap/>
            <w:vAlign w:val="center"/>
            <w:hideMark/>
          </w:tcPr>
          <w:p w14:paraId="7EDCE5B7" w14:textId="0E0E2914"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 xml:space="preserve">Seems like I have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headache</w:t>
            </w:r>
          </w:p>
        </w:tc>
        <w:tc>
          <w:tcPr>
            <w:tcW w:w="1621" w:type="dxa"/>
            <w:tcBorders>
              <w:top w:val="nil"/>
              <w:left w:val="nil"/>
              <w:bottom w:val="single" w:sz="4" w:space="0" w:color="auto"/>
              <w:right w:val="single" w:sz="4" w:space="0" w:color="auto"/>
            </w:tcBorders>
          </w:tcPr>
          <w:p w14:paraId="53B05F35"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5ED2CBA1" w14:textId="3041530A"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05FA21E8" w14:textId="77777777" w:rsidR="009C07E3" w:rsidRPr="00E354E9" w:rsidRDefault="009C07E3" w:rsidP="00E354E9">
            <w:pPr>
              <w:spacing w:after="0" w:line="240" w:lineRule="auto"/>
              <w:rPr>
                <w:rFonts w:ascii="Calibri" w:eastAsia="Times New Roman" w:hAnsi="Calibri" w:cs="Calibri"/>
                <w:color w:val="000000"/>
                <w:lang w:eastAsia="en-IN"/>
              </w:rPr>
            </w:pPr>
            <w:commentRangeStart w:id="53"/>
            <w:r w:rsidRPr="00E354E9">
              <w:rPr>
                <w:rFonts w:ascii="Calibri" w:eastAsia="Times New Roman" w:hAnsi="Calibri" w:cs="Calibri"/>
                <w:color w:val="000000"/>
                <w:lang w:eastAsia="en-IN"/>
              </w:rPr>
              <w:t>bot_challenge</w:t>
            </w:r>
            <w:commentRangeEnd w:id="53"/>
            <w:r w:rsidR="0052001E">
              <w:rPr>
                <w:rStyle w:val="CommentReference"/>
                <w:lang w:val="en-US"/>
              </w:rPr>
              <w:commentReference w:id="53"/>
            </w:r>
          </w:p>
        </w:tc>
        <w:tc>
          <w:tcPr>
            <w:tcW w:w="3668" w:type="dxa"/>
            <w:tcBorders>
              <w:top w:val="nil"/>
              <w:left w:val="nil"/>
              <w:bottom w:val="single" w:sz="4" w:space="0" w:color="auto"/>
              <w:right w:val="single" w:sz="4" w:space="0" w:color="auto"/>
            </w:tcBorders>
            <w:shd w:val="clear" w:color="auto" w:fill="auto"/>
            <w:noWrap/>
            <w:vAlign w:val="center"/>
            <w:hideMark/>
          </w:tcPr>
          <w:p w14:paraId="67F37475" w14:textId="5CB8AB4D"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ser wants to know about the agent</w:t>
            </w:r>
          </w:p>
        </w:tc>
        <w:tc>
          <w:tcPr>
            <w:tcW w:w="1868" w:type="dxa"/>
            <w:tcBorders>
              <w:top w:val="nil"/>
              <w:left w:val="nil"/>
              <w:bottom w:val="single" w:sz="4" w:space="0" w:color="auto"/>
              <w:right w:val="single" w:sz="4" w:space="0" w:color="auto"/>
            </w:tcBorders>
            <w:shd w:val="clear" w:color="auto" w:fill="auto"/>
            <w:noWrap/>
            <w:vAlign w:val="center"/>
            <w:hideMark/>
          </w:tcPr>
          <w:p w14:paraId="01C788AB"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are you real?</w:t>
            </w:r>
          </w:p>
        </w:tc>
        <w:tc>
          <w:tcPr>
            <w:tcW w:w="1621" w:type="dxa"/>
            <w:tcBorders>
              <w:top w:val="nil"/>
              <w:left w:val="nil"/>
              <w:bottom w:val="single" w:sz="4" w:space="0" w:color="auto"/>
              <w:right w:val="single" w:sz="4" w:space="0" w:color="auto"/>
            </w:tcBorders>
          </w:tcPr>
          <w:p w14:paraId="551B77DB" w14:textId="77777777" w:rsidR="009C07E3" w:rsidRPr="00E354E9" w:rsidRDefault="009C07E3" w:rsidP="00E354E9">
            <w:pPr>
              <w:spacing w:after="0" w:line="240" w:lineRule="auto"/>
              <w:rPr>
                <w:rFonts w:ascii="Calibri" w:eastAsia="Times New Roman" w:hAnsi="Calibri" w:cs="Calibri"/>
                <w:color w:val="000000"/>
                <w:lang w:eastAsia="en-IN"/>
              </w:rPr>
            </w:pPr>
          </w:p>
        </w:tc>
      </w:tr>
    </w:tbl>
    <w:p w14:paraId="1F13F866" w14:textId="77777777" w:rsidR="00E354E9" w:rsidRDefault="00E354E9" w:rsidP="007248BD"/>
    <w:p w14:paraId="631D8956" w14:textId="0A9C75F5" w:rsidR="00E354E9" w:rsidRDefault="00E354E9" w:rsidP="007248BD">
      <w:r>
        <w:t xml:space="preserve">We also use NLU data to train </w:t>
      </w:r>
      <w:r w:rsidR="009C307A">
        <w:t xml:space="preserve">the </w:t>
      </w:r>
      <w:r>
        <w:t>model for entity extraction.</w:t>
      </w:r>
      <w:r w:rsidR="007817E2">
        <w:t xml:space="preserve"> Below is an example pattern that Rasa use to identify predefined entity types from the input sentence. </w:t>
      </w:r>
      <w:r w:rsidR="0082261E">
        <w:t xml:space="preserve"> </w:t>
      </w:r>
    </w:p>
    <w:p w14:paraId="47848682" w14:textId="2CF7093A" w:rsidR="0082261E" w:rsidRDefault="0082261E" w:rsidP="0082261E">
      <w:r>
        <w:t xml:space="preserve">      - I am observing </w:t>
      </w:r>
      <w:r w:rsidRPr="00057711">
        <w:rPr>
          <w:b/>
          <w:bCs/>
        </w:rPr>
        <w:t>[</w:t>
      </w:r>
      <w:r w:rsidR="00DA4D56">
        <w:rPr>
          <w:b/>
          <w:bCs/>
        </w:rPr>
        <w:t>c</w:t>
      </w:r>
      <w:r w:rsidRPr="00057711">
        <w:rPr>
          <w:b/>
          <w:bCs/>
        </w:rPr>
        <w:t>hest pain] (DISEASE)</w:t>
      </w:r>
    </w:p>
    <w:p w14:paraId="71983664" w14:textId="6A2BCE20" w:rsidR="00461AC3" w:rsidRPr="002B0263" w:rsidRDefault="009E6117" w:rsidP="0082261E">
      <w:r>
        <w:t xml:space="preserve">As </w:t>
      </w:r>
      <w:r w:rsidR="001A3B25">
        <w:t>desc</w:t>
      </w:r>
      <w:r w:rsidR="00581C8B">
        <w:t>r</w:t>
      </w:r>
      <w:r w:rsidR="001A3B25">
        <w:t xml:space="preserve">ibed in </w:t>
      </w:r>
      <w:r w:rsidR="008D14CD">
        <w:fldChar w:fldCharType="begin"/>
      </w:r>
      <w:r w:rsidR="006D465C">
        <w:instrText xml:space="preserve"> ADDIN EN.CITE &lt;EndNote&gt;&lt;Cite&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Xiaoquan Kong&lt;/author&gt;&lt;author&gt;Guan Wang&lt;/author&gt;&lt;author&gt;Alan Nichol&lt;/author&gt;&lt;/authors&gt;&lt;/contributors&gt;&lt;titles&gt;&lt;title&gt;Conversational AI with Rasa: Build, Test, and Deploy AI-powered, Enterprise-grade Virtual Assistants and Chatbots&lt;/title&gt;&lt;/titles&gt;&lt;dates&gt;&lt;year&gt;2021&lt;/year&gt;&lt;/dates&gt;&lt;publisher&gt;Packt Publishing&lt;/publisher&gt;&lt;isbn&gt;978-1-80107-705-7&lt;/isbn&gt;&lt;urls&gt;&lt;/urls&gt;&lt;/record&gt;&lt;/Cite&gt;&lt;/EndNote&gt;</w:instrText>
      </w:r>
      <w:r w:rsidR="008D14CD">
        <w:fldChar w:fldCharType="separate"/>
      </w:r>
      <w:r w:rsidR="006D465C">
        <w:rPr>
          <w:noProof/>
        </w:rPr>
        <w:t>(Kong et al., 2021)</w:t>
      </w:r>
      <w:r w:rsidR="008D14CD">
        <w:fldChar w:fldCharType="end"/>
      </w:r>
      <w:r w:rsidR="006D465C">
        <w:t xml:space="preserve">, </w:t>
      </w:r>
      <w:r w:rsidR="007817E2">
        <w:t>In the training dataset, e</w:t>
      </w:r>
      <w:r w:rsidR="0082261E" w:rsidRPr="0082261E">
        <w:t xml:space="preserve">ntities are </w:t>
      </w:r>
      <w:r w:rsidR="006D465C">
        <w:t xml:space="preserve">annotated and </w:t>
      </w:r>
      <w:r w:rsidR="0082261E" w:rsidRPr="0082261E">
        <w:t xml:space="preserve">written as the Markdown URL expression, namely </w:t>
      </w:r>
      <w:r w:rsidR="0082261E" w:rsidRPr="007817E2">
        <w:rPr>
          <w:b/>
          <w:bCs/>
        </w:rPr>
        <w:t>[entity value] (entity type)</w:t>
      </w:r>
      <w:r w:rsidR="0082261E" w:rsidRPr="0082261E">
        <w:t xml:space="preserve">. </w:t>
      </w:r>
    </w:p>
    <w:p w14:paraId="75B8294A" w14:textId="322718E9" w:rsidR="00461AC3" w:rsidRPr="0008423D" w:rsidRDefault="00461AC3" w:rsidP="0008423D">
      <w:pPr>
        <w:pStyle w:val="Heading3"/>
      </w:pPr>
      <w:r w:rsidRPr="0008423D">
        <w:t>Entities:</w:t>
      </w:r>
    </w:p>
    <w:p w14:paraId="38CBCA73" w14:textId="3601AD33" w:rsidR="00461AC3" w:rsidRDefault="0033644F" w:rsidP="0082261E">
      <w:r>
        <w:t>Entities are used to extract specific inf</w:t>
      </w:r>
      <w:r w:rsidR="00656B38">
        <w:t>or</w:t>
      </w:r>
      <w:r>
        <w:t>mation from the text entered by the user.</w:t>
      </w:r>
      <w:r w:rsidR="00656B38">
        <w:t xml:space="preserve"> </w:t>
      </w:r>
      <w:r w:rsidR="003E75EA">
        <w:t>The cha</w:t>
      </w:r>
      <w:r w:rsidR="005533E2">
        <w:t>t</w:t>
      </w:r>
      <w:r w:rsidR="003E75EA">
        <w:t xml:space="preserve">bot has </w:t>
      </w:r>
      <w:r w:rsidR="005533E2">
        <w:t xml:space="preserve">a </w:t>
      </w:r>
      <w:r w:rsidR="003E75EA" w:rsidRPr="005533E2">
        <w:rPr>
          <w:b/>
          <w:bCs/>
        </w:rPr>
        <w:t>DISEASE</w:t>
      </w:r>
      <w:r w:rsidR="003E75EA">
        <w:t xml:space="preserve"> entity for extracting symptoms from the user’s input text. </w:t>
      </w:r>
      <w:r w:rsidR="00656B38">
        <w:t xml:space="preserve">The NLP pipeline is equipped with Spacy’s en_ner_b5cdr_md model for disease data extraction.   </w:t>
      </w:r>
    </w:p>
    <w:p w14:paraId="77B64BCD" w14:textId="371F6D8B" w:rsidR="007248BD" w:rsidRPr="004E3CAD" w:rsidRDefault="007248BD" w:rsidP="00882E6C">
      <w:pPr>
        <w:pStyle w:val="Heading2"/>
      </w:pPr>
      <w:bookmarkStart w:id="54" w:name="_Toc111512554"/>
      <w:r w:rsidRPr="004E3CAD">
        <w:t>Response data generation</w:t>
      </w:r>
      <w:bookmarkEnd w:id="54"/>
    </w:p>
    <w:p w14:paraId="3889D36E" w14:textId="3FC5E3BC" w:rsidR="009C07E3" w:rsidRDefault="00B07329" w:rsidP="009C07E3">
      <w:r>
        <w:t>NLG</w:t>
      </w:r>
      <w:r w:rsidR="005958E6">
        <w:t xml:space="preserve"> is</w:t>
      </w:r>
      <w:r>
        <w:t xml:space="preserve"> responsible for </w:t>
      </w:r>
      <w:r w:rsidR="005958E6">
        <w:t xml:space="preserve">the </w:t>
      </w:r>
      <w:r>
        <w:t>generation of response</w:t>
      </w:r>
      <w:r w:rsidR="005958E6">
        <w:t>s</w:t>
      </w:r>
      <w:r w:rsidR="00C71448">
        <w:t xml:space="preserve">. The response is generated based on </w:t>
      </w:r>
      <w:r w:rsidR="005958E6">
        <w:t xml:space="preserve">the </w:t>
      </w:r>
      <w:r w:rsidR="00C71448">
        <w:t>user’s input.</w:t>
      </w:r>
      <w:r w:rsidR="0056089B">
        <w:t xml:space="preserve"> </w:t>
      </w:r>
      <w:r w:rsidR="00C71448">
        <w:t xml:space="preserve"> </w:t>
      </w:r>
    </w:p>
    <w:p w14:paraId="0578B5BE" w14:textId="503B6289" w:rsidR="00F82CA6" w:rsidRDefault="00F82CA6" w:rsidP="00F82CA6">
      <w:r>
        <w:lastRenderedPageBreak/>
        <w:t>The table below summarizes the respo</w:t>
      </w:r>
      <w:r w:rsidR="00581C8B">
        <w:t>ns</w:t>
      </w:r>
      <w:r>
        <w:t>es that the bot can generate:</w:t>
      </w:r>
    </w:p>
    <w:p w14:paraId="7B58D7DD" w14:textId="77777777" w:rsidR="002B0263" w:rsidRPr="002B0263" w:rsidRDefault="002B0263" w:rsidP="002B0263"/>
    <w:p w14:paraId="713A3950" w14:textId="067CC2C0" w:rsidR="009C07E3" w:rsidRDefault="009C07E3" w:rsidP="009C07E3"/>
    <w:p w14:paraId="737D21CF" w14:textId="44622DE8" w:rsidR="00A80FAD" w:rsidRDefault="00A80FAD" w:rsidP="00A80FAD">
      <w:pPr>
        <w:pStyle w:val="Caption"/>
        <w:keepNext/>
        <w:jc w:val="center"/>
      </w:pPr>
      <w:bookmarkStart w:id="55" w:name="_Toc111512580"/>
      <w:r>
        <w:t xml:space="preserve">Table </w:t>
      </w:r>
      <w:fldSimple w:instr=" SEQ Table \* ARABIC ">
        <w:r w:rsidR="00AF07C5">
          <w:rPr>
            <w:noProof/>
          </w:rPr>
          <w:t>4</w:t>
        </w:r>
      </w:fldSimple>
      <w:r>
        <w:t>: NLG Resposne data</w:t>
      </w:r>
      <w:bookmarkEnd w:id="55"/>
    </w:p>
    <w:tbl>
      <w:tblPr>
        <w:tblW w:w="8759" w:type="dxa"/>
        <w:jc w:val="center"/>
        <w:tblLook w:val="04A0" w:firstRow="1" w:lastRow="0" w:firstColumn="1" w:lastColumn="0" w:noHBand="0" w:noVBand="1"/>
      </w:tblPr>
      <w:tblGrid>
        <w:gridCol w:w="2985"/>
        <w:gridCol w:w="5774"/>
      </w:tblGrid>
      <w:tr w:rsidR="002B0263" w:rsidRPr="002B0263" w14:paraId="4DBEACB2" w14:textId="77777777" w:rsidTr="002B0263">
        <w:trPr>
          <w:trHeight w:val="288"/>
          <w:jc w:val="center"/>
        </w:trPr>
        <w:tc>
          <w:tcPr>
            <w:tcW w:w="2985"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40B4F4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Response</w:t>
            </w:r>
          </w:p>
        </w:tc>
        <w:tc>
          <w:tcPr>
            <w:tcW w:w="5774" w:type="dxa"/>
            <w:tcBorders>
              <w:top w:val="single" w:sz="4" w:space="0" w:color="auto"/>
              <w:left w:val="nil"/>
              <w:bottom w:val="single" w:sz="4" w:space="0" w:color="auto"/>
              <w:right w:val="single" w:sz="4" w:space="0" w:color="auto"/>
            </w:tcBorders>
            <w:shd w:val="clear" w:color="000000" w:fill="8EA9DB"/>
            <w:noWrap/>
            <w:vAlign w:val="center"/>
            <w:hideMark/>
          </w:tcPr>
          <w:p w14:paraId="70ECF6A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Function</w:t>
            </w:r>
          </w:p>
        </w:tc>
      </w:tr>
      <w:tr w:rsidR="002B0263" w:rsidRPr="002B0263" w14:paraId="3D11C372"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6F40EA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greet</w:t>
            </w:r>
          </w:p>
        </w:tc>
        <w:tc>
          <w:tcPr>
            <w:tcW w:w="5774" w:type="dxa"/>
            <w:tcBorders>
              <w:top w:val="nil"/>
              <w:left w:val="nil"/>
              <w:bottom w:val="single" w:sz="4" w:space="0" w:color="auto"/>
              <w:right w:val="single" w:sz="4" w:space="0" w:color="auto"/>
            </w:tcBorders>
            <w:shd w:val="clear" w:color="auto" w:fill="auto"/>
            <w:noWrap/>
            <w:vAlign w:val="center"/>
            <w:hideMark/>
          </w:tcPr>
          <w:p w14:paraId="7BE28B9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greeting to the user</w:t>
            </w:r>
          </w:p>
        </w:tc>
      </w:tr>
      <w:tr w:rsidR="002B0263" w:rsidRPr="002B0263" w14:paraId="52C3C350"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6D83D10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healthy_bye</w:t>
            </w:r>
          </w:p>
        </w:tc>
        <w:tc>
          <w:tcPr>
            <w:tcW w:w="5774" w:type="dxa"/>
            <w:tcBorders>
              <w:top w:val="nil"/>
              <w:left w:val="nil"/>
              <w:bottom w:val="single" w:sz="4" w:space="0" w:color="auto"/>
              <w:right w:val="single" w:sz="4" w:space="0" w:color="auto"/>
            </w:tcBorders>
            <w:shd w:val="clear" w:color="auto" w:fill="auto"/>
            <w:noWrap/>
            <w:vAlign w:val="center"/>
            <w:hideMark/>
          </w:tcPr>
          <w:p w14:paraId="74F76AA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saying bye to healthy user</w:t>
            </w:r>
          </w:p>
        </w:tc>
      </w:tr>
      <w:tr w:rsidR="002B0263" w:rsidRPr="002B0263" w14:paraId="7584E800"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3B28BFE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unhealth_bye</w:t>
            </w:r>
          </w:p>
        </w:tc>
        <w:tc>
          <w:tcPr>
            <w:tcW w:w="5774" w:type="dxa"/>
            <w:tcBorders>
              <w:top w:val="nil"/>
              <w:left w:val="nil"/>
              <w:bottom w:val="single" w:sz="4" w:space="0" w:color="auto"/>
              <w:right w:val="single" w:sz="4" w:space="0" w:color="auto"/>
            </w:tcBorders>
            <w:shd w:val="clear" w:color="auto" w:fill="auto"/>
            <w:noWrap/>
            <w:vAlign w:val="center"/>
            <w:hideMark/>
          </w:tcPr>
          <w:p w14:paraId="2556298E"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saying bye to unhealthy user</w:t>
            </w:r>
          </w:p>
        </w:tc>
      </w:tr>
      <w:tr w:rsidR="002B0263" w:rsidRPr="002B0263" w14:paraId="3B9B5168"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06C549C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strike/>
                <w:color w:val="000000"/>
                <w:lang w:eastAsia="en-IN"/>
              </w:rPr>
              <w:t>utter_goodbye</w:t>
            </w:r>
            <w:r w:rsidRPr="002B0263">
              <w:rPr>
                <w:rFonts w:ascii="Calibri" w:eastAsia="Times New Roman" w:hAnsi="Calibri" w:cs="Calibri"/>
                <w:strike/>
                <w:color w:val="000000"/>
                <w:sz w:val="16"/>
                <w:szCs w:val="16"/>
                <w:lang w:eastAsia="en-IN"/>
              </w:rPr>
              <w:t> </w:t>
            </w:r>
          </w:p>
        </w:tc>
        <w:tc>
          <w:tcPr>
            <w:tcW w:w="5774" w:type="dxa"/>
            <w:tcBorders>
              <w:top w:val="nil"/>
              <w:left w:val="nil"/>
              <w:bottom w:val="single" w:sz="4" w:space="0" w:color="auto"/>
              <w:right w:val="single" w:sz="4" w:space="0" w:color="auto"/>
            </w:tcBorders>
            <w:shd w:val="clear" w:color="auto" w:fill="auto"/>
            <w:noWrap/>
            <w:vAlign w:val="center"/>
            <w:hideMark/>
          </w:tcPr>
          <w:p w14:paraId="59AC21D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saying bye</w:t>
            </w:r>
          </w:p>
        </w:tc>
      </w:tr>
      <w:tr w:rsidR="002B0263" w:rsidRPr="002B0263" w14:paraId="3AC17A2E" w14:textId="77777777" w:rsidTr="002B0263">
        <w:trPr>
          <w:trHeight w:val="276"/>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508ED8E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ask_disease</w:t>
            </w:r>
          </w:p>
        </w:tc>
        <w:tc>
          <w:tcPr>
            <w:tcW w:w="5774" w:type="dxa"/>
            <w:tcBorders>
              <w:top w:val="nil"/>
              <w:left w:val="nil"/>
              <w:bottom w:val="single" w:sz="4" w:space="0" w:color="auto"/>
              <w:right w:val="single" w:sz="4" w:space="0" w:color="auto"/>
            </w:tcBorders>
            <w:shd w:val="clear" w:color="auto" w:fill="auto"/>
            <w:noWrap/>
            <w:vAlign w:val="center"/>
            <w:hideMark/>
          </w:tcPr>
          <w:p w14:paraId="1322D7E7"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sking for symptom information</w:t>
            </w:r>
          </w:p>
        </w:tc>
      </w:tr>
      <w:tr w:rsidR="002B0263" w:rsidRPr="002B0263" w14:paraId="0ABBE6E3"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B791892"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repeat_information</w:t>
            </w:r>
          </w:p>
        </w:tc>
        <w:tc>
          <w:tcPr>
            <w:tcW w:w="5774" w:type="dxa"/>
            <w:tcBorders>
              <w:top w:val="nil"/>
              <w:left w:val="nil"/>
              <w:bottom w:val="single" w:sz="4" w:space="0" w:color="auto"/>
              <w:right w:val="single" w:sz="4" w:space="0" w:color="auto"/>
            </w:tcBorders>
            <w:shd w:val="clear" w:color="auto" w:fill="auto"/>
            <w:noWrap/>
            <w:vAlign w:val="center"/>
            <w:hideMark/>
          </w:tcPr>
          <w:p w14:paraId="5FB0550E"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repeating collected information</w:t>
            </w:r>
          </w:p>
        </w:tc>
      </w:tr>
      <w:tr w:rsidR="002B0263" w:rsidRPr="002B0263" w14:paraId="542BCA87"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65953C0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iamabot</w:t>
            </w:r>
          </w:p>
        </w:tc>
        <w:tc>
          <w:tcPr>
            <w:tcW w:w="5774" w:type="dxa"/>
            <w:tcBorders>
              <w:top w:val="nil"/>
              <w:left w:val="nil"/>
              <w:bottom w:val="single" w:sz="4" w:space="0" w:color="auto"/>
              <w:right w:val="single" w:sz="4" w:space="0" w:color="auto"/>
            </w:tcBorders>
            <w:shd w:val="clear" w:color="auto" w:fill="auto"/>
            <w:noWrap/>
            <w:vAlign w:val="center"/>
            <w:hideMark/>
          </w:tcPr>
          <w:p w14:paraId="292D914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nswering who it is</w:t>
            </w:r>
          </w:p>
        </w:tc>
      </w:tr>
      <w:tr w:rsidR="002B0263" w:rsidRPr="002B0263" w14:paraId="6DFE3177"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F05868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out_of_scope</w:t>
            </w:r>
          </w:p>
        </w:tc>
        <w:tc>
          <w:tcPr>
            <w:tcW w:w="5774" w:type="dxa"/>
            <w:tcBorders>
              <w:top w:val="nil"/>
              <w:left w:val="nil"/>
              <w:bottom w:val="single" w:sz="4" w:space="0" w:color="auto"/>
              <w:right w:val="single" w:sz="4" w:space="0" w:color="auto"/>
            </w:tcBorders>
            <w:shd w:val="clear" w:color="auto" w:fill="auto"/>
            <w:noWrap/>
            <w:vAlign w:val="center"/>
            <w:hideMark/>
          </w:tcPr>
          <w:p w14:paraId="020752C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nswering out-of-scope questions</w:t>
            </w:r>
          </w:p>
        </w:tc>
      </w:tr>
      <w:tr w:rsidR="002B0263" w:rsidRPr="002B0263" w14:paraId="374413FA"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4BBC986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please_rephrase</w:t>
            </w:r>
          </w:p>
        </w:tc>
        <w:tc>
          <w:tcPr>
            <w:tcW w:w="5774" w:type="dxa"/>
            <w:tcBorders>
              <w:top w:val="nil"/>
              <w:left w:val="nil"/>
              <w:bottom w:val="single" w:sz="4" w:space="0" w:color="auto"/>
              <w:right w:val="single" w:sz="4" w:space="0" w:color="auto"/>
            </w:tcBorders>
            <w:shd w:val="clear" w:color="auto" w:fill="auto"/>
            <w:noWrap/>
            <w:vAlign w:val="center"/>
            <w:hideMark/>
          </w:tcPr>
          <w:p w14:paraId="1D2F365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sking the user to paraphrase ambiguous text</w:t>
            </w:r>
          </w:p>
        </w:tc>
      </w:tr>
      <w:tr w:rsidR="002B0263" w:rsidRPr="002B0263" w14:paraId="26151A96"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49BF210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submit</w:t>
            </w:r>
          </w:p>
        </w:tc>
        <w:tc>
          <w:tcPr>
            <w:tcW w:w="5774" w:type="dxa"/>
            <w:tcBorders>
              <w:top w:val="nil"/>
              <w:left w:val="nil"/>
              <w:bottom w:val="single" w:sz="4" w:space="0" w:color="auto"/>
              <w:right w:val="single" w:sz="4" w:space="0" w:color="auto"/>
            </w:tcBorders>
            <w:shd w:val="clear" w:color="auto" w:fill="auto"/>
            <w:noWrap/>
            <w:vAlign w:val="center"/>
            <w:hideMark/>
          </w:tcPr>
          <w:p w14:paraId="4463071F"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informing the user about submitting data for processing</w:t>
            </w:r>
          </w:p>
        </w:tc>
      </w:tr>
      <w:tr w:rsidR="002B0263" w:rsidRPr="002B0263" w14:paraId="657DAAB7"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12A9BCA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ction_predict_disease</w:t>
            </w:r>
          </w:p>
        </w:tc>
        <w:tc>
          <w:tcPr>
            <w:tcW w:w="5774" w:type="dxa"/>
            <w:tcBorders>
              <w:top w:val="nil"/>
              <w:left w:val="nil"/>
              <w:bottom w:val="single" w:sz="4" w:space="0" w:color="auto"/>
              <w:right w:val="single" w:sz="4" w:space="0" w:color="auto"/>
            </w:tcBorders>
            <w:shd w:val="clear" w:color="auto" w:fill="auto"/>
            <w:noWrap/>
            <w:vAlign w:val="center"/>
            <w:hideMark/>
          </w:tcPr>
          <w:p w14:paraId="14B7AD3D"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informing information about disease prediction</w:t>
            </w:r>
          </w:p>
        </w:tc>
      </w:tr>
      <w:tr w:rsidR="002B0263" w:rsidRPr="002B0263" w14:paraId="396D46C4"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10B191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strike/>
                <w:color w:val="000000"/>
                <w:lang w:eastAsia="en-IN"/>
              </w:rPr>
              <w:t>utter_ask_more_symptoms</w:t>
            </w:r>
            <w:r w:rsidRPr="002B0263">
              <w:rPr>
                <w:rFonts w:ascii="Calibri" w:eastAsia="Times New Roman" w:hAnsi="Calibri" w:cs="Calibri"/>
                <w:strike/>
                <w:color w:val="000000"/>
                <w:sz w:val="16"/>
                <w:szCs w:val="16"/>
                <w:lang w:eastAsia="en-IN"/>
              </w:rPr>
              <w:t> </w:t>
            </w:r>
          </w:p>
        </w:tc>
        <w:tc>
          <w:tcPr>
            <w:tcW w:w="5774" w:type="dxa"/>
            <w:tcBorders>
              <w:top w:val="nil"/>
              <w:left w:val="nil"/>
              <w:bottom w:val="single" w:sz="4" w:space="0" w:color="auto"/>
              <w:right w:val="single" w:sz="4" w:space="0" w:color="auto"/>
            </w:tcBorders>
            <w:shd w:val="clear" w:color="auto" w:fill="auto"/>
            <w:noWrap/>
            <w:vAlign w:val="center"/>
            <w:hideMark/>
          </w:tcPr>
          <w:p w14:paraId="41CEE67E"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sking the user for more symptoms</w:t>
            </w:r>
          </w:p>
        </w:tc>
      </w:tr>
    </w:tbl>
    <w:p w14:paraId="7B47FC5D" w14:textId="77777777" w:rsidR="002B0263" w:rsidRDefault="002B0263" w:rsidP="009C07E3"/>
    <w:p w14:paraId="4BBA4649" w14:textId="2B13FAD0" w:rsidR="007248BD" w:rsidRPr="004E3CAD" w:rsidRDefault="007248BD" w:rsidP="00882E6C">
      <w:pPr>
        <w:pStyle w:val="Heading2"/>
      </w:pPr>
      <w:bookmarkStart w:id="56" w:name="_Toc111512555"/>
      <w:r w:rsidRPr="004E3CAD">
        <w:t>Dialogue Data Generation</w:t>
      </w:r>
      <w:bookmarkEnd w:id="56"/>
    </w:p>
    <w:p w14:paraId="4CD98452" w14:textId="15DCFA7E" w:rsidR="007C7EA9" w:rsidRDefault="00AC7310" w:rsidP="006E0B65">
      <w:r>
        <w:t>Dialogue management data consists of stories and rules for understa</w:t>
      </w:r>
      <w:r w:rsidR="00901956">
        <w:t>n</w:t>
      </w:r>
      <w:r>
        <w:t xml:space="preserve">ding conversation flow between </w:t>
      </w:r>
      <w:r w:rsidR="004C01A9">
        <w:t xml:space="preserve">user and bot. </w:t>
      </w:r>
    </w:p>
    <w:p w14:paraId="08DEE5B5" w14:textId="609A665B" w:rsidR="004C01A9" w:rsidRDefault="004C01A9" w:rsidP="006E0B65">
      <w:r>
        <w:t>The stories should vaguely cover most of the conversational scenarios that are expected to be covered by the system.  Stories and Rules combined with policies are used to predict the next action(s) in each turn.</w:t>
      </w:r>
    </w:p>
    <w:p w14:paraId="1E558C53" w14:textId="03AF985F" w:rsidR="00461AC3" w:rsidRPr="00461AC3" w:rsidRDefault="00461AC3" w:rsidP="0008423D">
      <w:pPr>
        <w:pStyle w:val="Heading3"/>
      </w:pPr>
      <w:r w:rsidRPr="00461AC3">
        <w:t>Stories</w:t>
      </w:r>
    </w:p>
    <w:p w14:paraId="4490906D" w14:textId="0F8E28D4" w:rsidR="005958E6" w:rsidRDefault="005958E6" w:rsidP="006E0B65">
      <w:r>
        <w:t>The table below summarizes the flexible conversation flows that the bot can handle:</w:t>
      </w:r>
    </w:p>
    <w:p w14:paraId="27D408BD" w14:textId="74DAD0F9" w:rsidR="009B5301" w:rsidRDefault="009B5301" w:rsidP="009B5301">
      <w:pPr>
        <w:pStyle w:val="Caption"/>
        <w:keepNext/>
        <w:jc w:val="center"/>
      </w:pPr>
      <w:bookmarkStart w:id="57" w:name="_Toc111512581"/>
      <w:r>
        <w:t xml:space="preserve">Table </w:t>
      </w:r>
      <w:fldSimple w:instr=" SEQ Table \* ARABIC ">
        <w:r w:rsidR="00AF07C5">
          <w:rPr>
            <w:noProof/>
          </w:rPr>
          <w:t>5</w:t>
        </w:r>
      </w:fldSimple>
      <w:r>
        <w:t xml:space="preserve">: Story </w:t>
      </w:r>
      <w:r w:rsidR="00A80FAD">
        <w:t xml:space="preserve">data </w:t>
      </w:r>
      <w:r>
        <w:t>for DM</w:t>
      </w:r>
      <w:bookmarkEnd w:id="57"/>
    </w:p>
    <w:tbl>
      <w:tblPr>
        <w:tblW w:w="8990" w:type="dxa"/>
        <w:tblInd w:w="113" w:type="dxa"/>
        <w:tblLook w:val="04A0" w:firstRow="1" w:lastRow="0" w:firstColumn="1" w:lastColumn="0" w:noHBand="0" w:noVBand="1"/>
      </w:tblPr>
      <w:tblGrid>
        <w:gridCol w:w="3550"/>
        <w:gridCol w:w="5440"/>
      </w:tblGrid>
      <w:tr w:rsidR="002B0263" w:rsidRPr="002B0263" w14:paraId="6A9BBFA3" w14:textId="77777777" w:rsidTr="002B0263">
        <w:trPr>
          <w:trHeight w:val="288"/>
        </w:trPr>
        <w:tc>
          <w:tcPr>
            <w:tcW w:w="355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B5B9A1D"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tory</w:t>
            </w:r>
          </w:p>
        </w:tc>
        <w:tc>
          <w:tcPr>
            <w:tcW w:w="5440" w:type="dxa"/>
            <w:tcBorders>
              <w:top w:val="single" w:sz="4" w:space="0" w:color="auto"/>
              <w:left w:val="nil"/>
              <w:bottom w:val="single" w:sz="4" w:space="0" w:color="auto"/>
              <w:right w:val="single" w:sz="4" w:space="0" w:color="auto"/>
            </w:tcBorders>
            <w:shd w:val="clear" w:color="000000" w:fill="8EA9DB"/>
            <w:noWrap/>
            <w:vAlign w:val="center"/>
            <w:hideMark/>
          </w:tcPr>
          <w:p w14:paraId="54340474"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Function</w:t>
            </w:r>
          </w:p>
        </w:tc>
      </w:tr>
      <w:tr w:rsidR="002B0263" w:rsidRPr="002B0263" w14:paraId="0DE23E09" w14:textId="77777777" w:rsidTr="002B0263">
        <w:trPr>
          <w:trHeight w:val="288"/>
        </w:trPr>
        <w:tc>
          <w:tcPr>
            <w:tcW w:w="3550" w:type="dxa"/>
            <w:tcBorders>
              <w:top w:val="nil"/>
              <w:left w:val="single" w:sz="4" w:space="0" w:color="auto"/>
              <w:bottom w:val="single" w:sz="4" w:space="0" w:color="auto"/>
              <w:right w:val="single" w:sz="4" w:space="0" w:color="auto"/>
            </w:tcBorders>
            <w:shd w:val="clear" w:color="auto" w:fill="auto"/>
            <w:noWrap/>
            <w:vAlign w:val="center"/>
            <w:hideMark/>
          </w:tcPr>
          <w:p w14:paraId="7413C6D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 patient</w:t>
            </w:r>
          </w:p>
        </w:tc>
        <w:tc>
          <w:tcPr>
            <w:tcW w:w="5440" w:type="dxa"/>
            <w:tcBorders>
              <w:top w:val="nil"/>
              <w:left w:val="nil"/>
              <w:bottom w:val="single" w:sz="4" w:space="0" w:color="auto"/>
              <w:right w:val="single" w:sz="4" w:space="0" w:color="auto"/>
            </w:tcBorders>
            <w:shd w:val="clear" w:color="auto" w:fill="auto"/>
            <w:noWrap/>
            <w:vAlign w:val="center"/>
            <w:hideMark/>
          </w:tcPr>
          <w:p w14:paraId="35BF7B1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y patient conversation flow</w:t>
            </w:r>
          </w:p>
        </w:tc>
      </w:tr>
      <w:tr w:rsidR="002B0263" w:rsidRPr="002B0263" w14:paraId="07F3A873" w14:textId="77777777" w:rsidTr="002B0263">
        <w:trPr>
          <w:trHeight w:val="288"/>
        </w:trPr>
        <w:tc>
          <w:tcPr>
            <w:tcW w:w="3550" w:type="dxa"/>
            <w:tcBorders>
              <w:top w:val="nil"/>
              <w:left w:val="single" w:sz="4" w:space="0" w:color="auto"/>
              <w:bottom w:val="single" w:sz="4" w:space="0" w:color="auto"/>
              <w:right w:val="single" w:sz="4" w:space="0" w:color="auto"/>
            </w:tcBorders>
            <w:shd w:val="clear" w:color="auto" w:fill="auto"/>
            <w:noWrap/>
            <w:vAlign w:val="center"/>
            <w:hideMark/>
          </w:tcPr>
          <w:p w14:paraId="3B728B7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informing symptoms</w:t>
            </w:r>
          </w:p>
        </w:tc>
        <w:tc>
          <w:tcPr>
            <w:tcW w:w="5440" w:type="dxa"/>
            <w:tcBorders>
              <w:top w:val="nil"/>
              <w:left w:val="nil"/>
              <w:bottom w:val="single" w:sz="4" w:space="0" w:color="auto"/>
              <w:right w:val="single" w:sz="4" w:space="0" w:color="auto"/>
            </w:tcBorders>
            <w:shd w:val="clear" w:color="auto" w:fill="auto"/>
            <w:noWrap/>
            <w:vAlign w:val="center"/>
            <w:hideMark/>
          </w:tcPr>
          <w:p w14:paraId="345DA79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conversation flow</w:t>
            </w:r>
          </w:p>
        </w:tc>
      </w:tr>
    </w:tbl>
    <w:p w14:paraId="1997559D" w14:textId="02E937F5" w:rsidR="00F82CA6" w:rsidRDefault="00F82CA6" w:rsidP="006E0B65"/>
    <w:p w14:paraId="2E1C8CDF" w14:textId="65157728" w:rsidR="002B0263" w:rsidRDefault="002B0263">
      <w:pPr>
        <w:rPr>
          <w:b/>
          <w:bCs/>
        </w:rPr>
      </w:pPr>
      <w:r>
        <w:rPr>
          <w:b/>
          <w:bCs/>
        </w:rPr>
        <w:br w:type="page"/>
      </w:r>
    </w:p>
    <w:p w14:paraId="4BF1304A" w14:textId="6A3EB5EE" w:rsidR="00461AC3" w:rsidRPr="0008423D" w:rsidRDefault="00461AC3" w:rsidP="0008423D">
      <w:pPr>
        <w:pStyle w:val="Heading3"/>
      </w:pPr>
      <w:r w:rsidRPr="0008423D">
        <w:lastRenderedPageBreak/>
        <w:t>Rules</w:t>
      </w:r>
    </w:p>
    <w:p w14:paraId="069FE42D" w14:textId="77777777" w:rsidR="00EC46D0" w:rsidRDefault="00EC46D0" w:rsidP="005958E6"/>
    <w:p w14:paraId="4F97879A" w14:textId="6AF65175" w:rsidR="005958E6" w:rsidRDefault="005958E6" w:rsidP="005958E6">
      <w:r>
        <w:t>The table below summarizes the strict conversation flows the bot can handle:</w:t>
      </w:r>
    </w:p>
    <w:p w14:paraId="3C66D611" w14:textId="1F5BF68E" w:rsidR="00A80FAD" w:rsidRPr="001618E0" w:rsidRDefault="00A80FAD" w:rsidP="00AF07C5">
      <w:pPr>
        <w:pStyle w:val="Caption"/>
        <w:keepNext/>
        <w:rPr>
          <w:b/>
          <w:bCs/>
          <w:i w:val="0"/>
          <w:iCs w:val="0"/>
          <w:noProof/>
          <w:color w:val="auto"/>
          <w:sz w:val="22"/>
          <w:szCs w:val="22"/>
        </w:rPr>
      </w:pPr>
      <w:bookmarkStart w:id="58" w:name="_Toc111512582"/>
      <w:r w:rsidRPr="00AF07C5">
        <w:rPr>
          <w:b/>
          <w:bCs/>
          <w:i w:val="0"/>
          <w:iCs w:val="0"/>
          <w:color w:val="auto"/>
          <w:sz w:val="22"/>
          <w:szCs w:val="22"/>
        </w:rPr>
        <w:t xml:space="preserve">Table </w:t>
      </w:r>
      <w:r w:rsidRPr="00AF07C5">
        <w:rPr>
          <w:b/>
          <w:bCs/>
          <w:i w:val="0"/>
          <w:iCs w:val="0"/>
          <w:color w:val="auto"/>
          <w:sz w:val="22"/>
          <w:szCs w:val="22"/>
        </w:rPr>
        <w:fldChar w:fldCharType="begin"/>
      </w:r>
      <w:r w:rsidRPr="00AF07C5">
        <w:rPr>
          <w:b/>
          <w:bCs/>
          <w:i w:val="0"/>
          <w:iCs w:val="0"/>
          <w:color w:val="auto"/>
          <w:sz w:val="22"/>
          <w:szCs w:val="22"/>
        </w:rPr>
        <w:instrText xml:space="preserve"> SEQ Table \* ARABIC </w:instrText>
      </w:r>
      <w:r w:rsidRPr="00AF07C5">
        <w:rPr>
          <w:b/>
          <w:bCs/>
          <w:i w:val="0"/>
          <w:iCs w:val="0"/>
          <w:color w:val="auto"/>
          <w:sz w:val="22"/>
          <w:szCs w:val="22"/>
        </w:rPr>
        <w:fldChar w:fldCharType="separate"/>
      </w:r>
      <w:r w:rsidR="00AF07C5" w:rsidRPr="00AF07C5">
        <w:rPr>
          <w:b/>
          <w:bCs/>
          <w:i w:val="0"/>
          <w:iCs w:val="0"/>
          <w:noProof/>
          <w:color w:val="auto"/>
          <w:sz w:val="22"/>
          <w:szCs w:val="22"/>
        </w:rPr>
        <w:t>6</w:t>
      </w:r>
      <w:r w:rsidRPr="00AF07C5">
        <w:rPr>
          <w:b/>
          <w:bCs/>
          <w:i w:val="0"/>
          <w:iCs w:val="0"/>
          <w:noProof/>
          <w:color w:val="auto"/>
          <w:sz w:val="22"/>
          <w:szCs w:val="22"/>
        </w:rPr>
        <w:fldChar w:fldCharType="end"/>
      </w:r>
      <w:r w:rsidR="001618E0">
        <w:rPr>
          <w:b/>
          <w:bCs/>
          <w:i w:val="0"/>
          <w:iCs w:val="0"/>
          <w:noProof/>
          <w:color w:val="auto"/>
          <w:sz w:val="22"/>
          <w:szCs w:val="22"/>
        </w:rPr>
        <w:t xml:space="preserve">: </w:t>
      </w:r>
      <w:r w:rsidR="001618E0" w:rsidRPr="00AF07C5">
        <w:rPr>
          <w:color w:val="auto"/>
          <w:sz w:val="22"/>
          <w:szCs w:val="22"/>
        </w:rPr>
        <w:t>Rule Data for DM</w:t>
      </w:r>
      <w:bookmarkEnd w:id="58"/>
    </w:p>
    <w:tbl>
      <w:tblPr>
        <w:tblW w:w="9350" w:type="dxa"/>
        <w:tblInd w:w="113" w:type="dxa"/>
        <w:tblLook w:val="04A0" w:firstRow="1" w:lastRow="0" w:firstColumn="1" w:lastColumn="0" w:noHBand="0" w:noVBand="1"/>
      </w:tblPr>
      <w:tblGrid>
        <w:gridCol w:w="4258"/>
        <w:gridCol w:w="5092"/>
      </w:tblGrid>
      <w:tr w:rsidR="00AF07C5" w:rsidRPr="00EC46D0" w14:paraId="4044E748" w14:textId="77777777" w:rsidTr="00EC46D0">
        <w:trPr>
          <w:trHeight w:val="288"/>
        </w:trPr>
        <w:tc>
          <w:tcPr>
            <w:tcW w:w="4258" w:type="dxa"/>
            <w:tcBorders>
              <w:top w:val="single" w:sz="12" w:space="0" w:color="auto"/>
              <w:bottom w:val="single" w:sz="4" w:space="0" w:color="auto"/>
            </w:tcBorders>
            <w:shd w:val="clear" w:color="auto" w:fill="auto"/>
            <w:noWrap/>
            <w:vAlign w:val="center"/>
            <w:hideMark/>
          </w:tcPr>
          <w:p w14:paraId="5EE56229" w14:textId="782064E6" w:rsidR="002B0263" w:rsidRPr="00EC46D0" w:rsidRDefault="00EC46D0" w:rsidP="009F2E86">
            <w:pPr>
              <w:spacing w:after="0" w:line="360" w:lineRule="auto"/>
              <w:rPr>
                <w:lang w:eastAsia="en-IN"/>
              </w:rPr>
            </w:pPr>
            <w:r w:rsidRPr="00EC46D0">
              <w:rPr>
                <w:lang w:eastAsia="en-IN"/>
              </w:rPr>
              <w:t>Rule Name</w:t>
            </w:r>
          </w:p>
        </w:tc>
        <w:tc>
          <w:tcPr>
            <w:tcW w:w="5092" w:type="dxa"/>
            <w:tcBorders>
              <w:top w:val="single" w:sz="12" w:space="0" w:color="auto"/>
              <w:bottom w:val="single" w:sz="4" w:space="0" w:color="auto"/>
            </w:tcBorders>
            <w:shd w:val="clear" w:color="auto" w:fill="auto"/>
            <w:noWrap/>
            <w:vAlign w:val="center"/>
            <w:hideMark/>
          </w:tcPr>
          <w:p w14:paraId="20F3B3C9" w14:textId="70633927" w:rsidR="002B0263" w:rsidRPr="00EC46D0" w:rsidRDefault="00EC46D0" w:rsidP="009F2E86">
            <w:pPr>
              <w:spacing w:after="0" w:line="360" w:lineRule="auto"/>
              <w:rPr>
                <w:lang w:eastAsia="en-IN"/>
              </w:rPr>
            </w:pPr>
            <w:r w:rsidRPr="00EC46D0">
              <w:rPr>
                <w:lang w:eastAsia="en-IN"/>
              </w:rPr>
              <w:t>Conversational Flow</w:t>
            </w:r>
          </w:p>
        </w:tc>
      </w:tr>
      <w:tr w:rsidR="00EC46D0" w:rsidRPr="00EC46D0" w14:paraId="125F7F45" w14:textId="77777777" w:rsidTr="00EC46D0">
        <w:trPr>
          <w:trHeight w:val="288"/>
        </w:trPr>
        <w:tc>
          <w:tcPr>
            <w:tcW w:w="4258" w:type="dxa"/>
            <w:tcBorders>
              <w:top w:val="single" w:sz="4" w:space="0" w:color="auto"/>
            </w:tcBorders>
            <w:shd w:val="clear" w:color="auto" w:fill="auto"/>
            <w:noWrap/>
            <w:vAlign w:val="center"/>
          </w:tcPr>
          <w:p w14:paraId="192AE409" w14:textId="011461B3" w:rsidR="00EC46D0" w:rsidRPr="00EC46D0" w:rsidRDefault="00EC46D0" w:rsidP="009F2E86">
            <w:pPr>
              <w:spacing w:after="0" w:line="276" w:lineRule="auto"/>
              <w:rPr>
                <w:lang w:eastAsia="en-IN"/>
              </w:rPr>
            </w:pPr>
            <w:r w:rsidRPr="00EC46D0">
              <w:rPr>
                <w:lang w:eastAsia="en-IN"/>
              </w:rPr>
              <w:t>Utter goodbye anytime the user says goodbye</w:t>
            </w:r>
          </w:p>
        </w:tc>
        <w:tc>
          <w:tcPr>
            <w:tcW w:w="5092" w:type="dxa"/>
            <w:tcBorders>
              <w:top w:val="single" w:sz="4" w:space="0" w:color="auto"/>
            </w:tcBorders>
            <w:shd w:val="clear" w:color="auto" w:fill="auto"/>
            <w:noWrap/>
            <w:vAlign w:val="center"/>
          </w:tcPr>
          <w:p w14:paraId="1D7AFD98" w14:textId="05F4C41B" w:rsidR="00EC46D0" w:rsidRPr="00EC46D0" w:rsidRDefault="00EC46D0" w:rsidP="009F2E86">
            <w:pPr>
              <w:spacing w:after="0" w:line="276" w:lineRule="auto"/>
              <w:rPr>
                <w:lang w:eastAsia="en-IN"/>
              </w:rPr>
            </w:pPr>
            <w:r w:rsidRPr="00EC46D0">
              <w:rPr>
                <w:lang w:eastAsia="en-IN"/>
              </w:rPr>
              <w:t>User’s goodbye</w:t>
            </w:r>
          </w:p>
        </w:tc>
      </w:tr>
      <w:tr w:rsidR="00EC46D0" w:rsidRPr="00EC46D0" w14:paraId="77F75863" w14:textId="77777777" w:rsidTr="00AF07C5">
        <w:trPr>
          <w:trHeight w:val="288"/>
        </w:trPr>
        <w:tc>
          <w:tcPr>
            <w:tcW w:w="4258" w:type="dxa"/>
            <w:shd w:val="clear" w:color="auto" w:fill="auto"/>
            <w:noWrap/>
            <w:vAlign w:val="center"/>
            <w:hideMark/>
          </w:tcPr>
          <w:p w14:paraId="2E699704" w14:textId="77777777" w:rsidR="00EC46D0" w:rsidRPr="00EC46D0" w:rsidRDefault="00EC46D0" w:rsidP="009F2E86">
            <w:pPr>
              <w:spacing w:after="0" w:line="276" w:lineRule="auto"/>
              <w:rPr>
                <w:lang w:eastAsia="en-IN"/>
              </w:rPr>
            </w:pPr>
            <w:r w:rsidRPr="00EC46D0">
              <w:rPr>
                <w:lang w:eastAsia="en-IN"/>
              </w:rPr>
              <w:t>Utter bot information anytime user asks about bot</w:t>
            </w:r>
          </w:p>
        </w:tc>
        <w:tc>
          <w:tcPr>
            <w:tcW w:w="5092" w:type="dxa"/>
            <w:shd w:val="clear" w:color="auto" w:fill="auto"/>
            <w:noWrap/>
            <w:vAlign w:val="center"/>
            <w:hideMark/>
          </w:tcPr>
          <w:p w14:paraId="23D33079" w14:textId="77777777" w:rsidR="00EC46D0" w:rsidRPr="00EC46D0" w:rsidRDefault="00EC46D0" w:rsidP="009F2E86">
            <w:pPr>
              <w:spacing w:after="0" w:line="276" w:lineRule="auto"/>
              <w:rPr>
                <w:lang w:eastAsia="en-IN"/>
              </w:rPr>
            </w:pPr>
            <w:r w:rsidRPr="00EC46D0">
              <w:rPr>
                <w:lang w:eastAsia="en-IN"/>
              </w:rPr>
              <w:t>A user asking about the bot</w:t>
            </w:r>
          </w:p>
        </w:tc>
      </w:tr>
      <w:tr w:rsidR="00EC46D0" w:rsidRPr="00EC46D0" w14:paraId="0D2B71F1" w14:textId="77777777" w:rsidTr="00AF07C5">
        <w:trPr>
          <w:trHeight w:val="276"/>
        </w:trPr>
        <w:tc>
          <w:tcPr>
            <w:tcW w:w="4258" w:type="dxa"/>
            <w:shd w:val="clear" w:color="auto" w:fill="auto"/>
            <w:noWrap/>
            <w:vAlign w:val="center"/>
            <w:hideMark/>
          </w:tcPr>
          <w:p w14:paraId="6706C446" w14:textId="77777777" w:rsidR="00EC46D0" w:rsidRPr="00EC46D0" w:rsidRDefault="00EC46D0" w:rsidP="009F2E86">
            <w:pPr>
              <w:spacing w:after="0" w:line="276" w:lineRule="auto"/>
              <w:rPr>
                <w:lang w:eastAsia="en-IN"/>
              </w:rPr>
            </w:pPr>
            <w:r w:rsidRPr="00EC46D0">
              <w:rPr>
                <w:lang w:eastAsia="en-IN"/>
              </w:rPr>
              <w:t>Handle out-of-scope intents</w:t>
            </w:r>
          </w:p>
        </w:tc>
        <w:tc>
          <w:tcPr>
            <w:tcW w:w="5092" w:type="dxa"/>
            <w:shd w:val="clear" w:color="auto" w:fill="auto"/>
            <w:noWrap/>
            <w:vAlign w:val="center"/>
            <w:hideMark/>
          </w:tcPr>
          <w:p w14:paraId="09A4AA71" w14:textId="77777777" w:rsidR="00EC46D0" w:rsidRPr="00EC46D0" w:rsidRDefault="00EC46D0" w:rsidP="009F2E86">
            <w:pPr>
              <w:spacing w:after="0" w:line="276" w:lineRule="auto"/>
              <w:rPr>
                <w:lang w:eastAsia="en-IN"/>
              </w:rPr>
            </w:pPr>
            <w:r w:rsidRPr="00EC46D0">
              <w:rPr>
                <w:lang w:eastAsia="en-IN"/>
              </w:rPr>
              <w:t>A user asking anything outside the bot’s scope</w:t>
            </w:r>
          </w:p>
        </w:tc>
      </w:tr>
      <w:tr w:rsidR="00EC46D0" w:rsidRPr="00EC46D0" w14:paraId="7C30BE87" w14:textId="77777777" w:rsidTr="00AF07C5">
        <w:trPr>
          <w:trHeight w:val="288"/>
        </w:trPr>
        <w:tc>
          <w:tcPr>
            <w:tcW w:w="4258" w:type="dxa"/>
            <w:shd w:val="clear" w:color="auto" w:fill="auto"/>
            <w:noWrap/>
            <w:vAlign w:val="center"/>
            <w:hideMark/>
          </w:tcPr>
          <w:p w14:paraId="56BEE990" w14:textId="77777777" w:rsidR="00EC46D0" w:rsidRPr="00EC46D0" w:rsidRDefault="00EC46D0" w:rsidP="009F2E86">
            <w:pPr>
              <w:spacing w:after="0" w:line="276" w:lineRule="auto"/>
              <w:rPr>
                <w:lang w:eastAsia="en-IN"/>
              </w:rPr>
            </w:pPr>
            <w:r w:rsidRPr="00EC46D0">
              <w:rPr>
                <w:lang w:eastAsia="en-IN"/>
              </w:rPr>
              <w:t>Ask the user to rephrase the ambiguous text</w:t>
            </w:r>
          </w:p>
        </w:tc>
        <w:tc>
          <w:tcPr>
            <w:tcW w:w="5092" w:type="dxa"/>
            <w:shd w:val="clear" w:color="auto" w:fill="auto"/>
            <w:noWrap/>
            <w:vAlign w:val="center"/>
            <w:hideMark/>
          </w:tcPr>
          <w:p w14:paraId="7513304C" w14:textId="77777777" w:rsidR="00EC46D0" w:rsidRPr="00EC46D0" w:rsidRDefault="00EC46D0" w:rsidP="009F2E86">
            <w:pPr>
              <w:spacing w:after="0" w:line="276" w:lineRule="auto"/>
              <w:rPr>
                <w:lang w:eastAsia="en-IN"/>
              </w:rPr>
            </w:pPr>
            <w:r w:rsidRPr="00EC46D0">
              <w:rPr>
                <w:lang w:eastAsia="en-IN"/>
              </w:rPr>
              <w:t>A user entering ambiguous text</w:t>
            </w:r>
          </w:p>
        </w:tc>
      </w:tr>
      <w:tr w:rsidR="00EC46D0" w:rsidRPr="00EC46D0" w14:paraId="02AC2EEB" w14:textId="77777777" w:rsidTr="00AF07C5">
        <w:trPr>
          <w:trHeight w:val="288"/>
        </w:trPr>
        <w:tc>
          <w:tcPr>
            <w:tcW w:w="4258" w:type="dxa"/>
            <w:shd w:val="clear" w:color="auto" w:fill="auto"/>
            <w:noWrap/>
            <w:vAlign w:val="center"/>
            <w:hideMark/>
          </w:tcPr>
          <w:p w14:paraId="750A4909" w14:textId="77777777" w:rsidR="00EC46D0" w:rsidRPr="00EC46D0" w:rsidRDefault="00EC46D0" w:rsidP="009F2E86">
            <w:pPr>
              <w:spacing w:after="0" w:line="276" w:lineRule="auto"/>
              <w:rPr>
                <w:lang w:eastAsia="en-IN"/>
              </w:rPr>
            </w:pPr>
            <w:r w:rsidRPr="00EC46D0">
              <w:rPr>
                <w:lang w:eastAsia="en-IN"/>
              </w:rPr>
              <w:t>Activate gather_symptoms</w:t>
            </w:r>
          </w:p>
        </w:tc>
        <w:tc>
          <w:tcPr>
            <w:tcW w:w="5092" w:type="dxa"/>
            <w:shd w:val="clear" w:color="auto" w:fill="auto"/>
            <w:noWrap/>
            <w:vAlign w:val="center"/>
            <w:hideMark/>
          </w:tcPr>
          <w:p w14:paraId="26A0D22F" w14:textId="77777777" w:rsidR="00EC46D0" w:rsidRPr="00EC46D0" w:rsidRDefault="00EC46D0" w:rsidP="009F2E86">
            <w:pPr>
              <w:spacing w:after="0" w:line="276" w:lineRule="auto"/>
              <w:rPr>
                <w:lang w:eastAsia="en-IN"/>
              </w:rPr>
            </w:pPr>
            <w:r w:rsidRPr="00EC46D0">
              <w:rPr>
                <w:lang w:eastAsia="en-IN"/>
              </w:rPr>
              <w:t>Gathering symptoms from a user</w:t>
            </w:r>
          </w:p>
        </w:tc>
      </w:tr>
      <w:tr w:rsidR="00EC46D0" w:rsidRPr="00EC46D0" w14:paraId="0B0F0D2D" w14:textId="77777777" w:rsidTr="00EC46D0">
        <w:trPr>
          <w:trHeight w:val="288"/>
        </w:trPr>
        <w:tc>
          <w:tcPr>
            <w:tcW w:w="4258" w:type="dxa"/>
            <w:shd w:val="clear" w:color="auto" w:fill="auto"/>
            <w:noWrap/>
            <w:vAlign w:val="center"/>
            <w:hideMark/>
          </w:tcPr>
          <w:p w14:paraId="229098AF" w14:textId="77777777" w:rsidR="00EC46D0" w:rsidRPr="00EC46D0" w:rsidRDefault="00EC46D0" w:rsidP="009F2E86">
            <w:pPr>
              <w:spacing w:after="0" w:line="276" w:lineRule="auto"/>
              <w:rPr>
                <w:lang w:eastAsia="en-IN"/>
              </w:rPr>
            </w:pPr>
            <w:r w:rsidRPr="00EC46D0">
              <w:rPr>
                <w:lang w:eastAsia="en-IN"/>
              </w:rPr>
              <w:t>Submit gather_symptoms</w:t>
            </w:r>
          </w:p>
        </w:tc>
        <w:tc>
          <w:tcPr>
            <w:tcW w:w="5092" w:type="dxa"/>
            <w:shd w:val="clear" w:color="auto" w:fill="auto"/>
            <w:noWrap/>
            <w:vAlign w:val="center"/>
            <w:hideMark/>
          </w:tcPr>
          <w:p w14:paraId="203E249B" w14:textId="77777777" w:rsidR="00EC46D0" w:rsidRPr="00EC46D0" w:rsidRDefault="00EC46D0" w:rsidP="009F2E86">
            <w:pPr>
              <w:spacing w:after="0" w:line="276" w:lineRule="auto"/>
              <w:rPr>
                <w:lang w:eastAsia="en-IN"/>
              </w:rPr>
            </w:pPr>
            <w:r w:rsidRPr="00EC46D0">
              <w:rPr>
                <w:lang w:eastAsia="en-IN"/>
              </w:rPr>
              <w:t>Submitting symptoms collected from a user</w:t>
            </w:r>
          </w:p>
        </w:tc>
      </w:tr>
      <w:tr w:rsidR="00EC46D0" w:rsidRPr="00AF07C5" w14:paraId="20D7EB59" w14:textId="77777777" w:rsidTr="00EC46D0">
        <w:trPr>
          <w:trHeight w:val="276"/>
        </w:trPr>
        <w:tc>
          <w:tcPr>
            <w:tcW w:w="4258" w:type="dxa"/>
            <w:tcBorders>
              <w:bottom w:val="single" w:sz="12" w:space="0" w:color="auto"/>
            </w:tcBorders>
            <w:shd w:val="clear" w:color="auto" w:fill="auto"/>
            <w:noWrap/>
            <w:vAlign w:val="center"/>
            <w:hideMark/>
          </w:tcPr>
          <w:p w14:paraId="5B793A08" w14:textId="77777777" w:rsidR="00EC46D0" w:rsidRPr="00EC46D0" w:rsidRDefault="00EC46D0" w:rsidP="009F2E86">
            <w:pPr>
              <w:spacing w:after="0" w:line="276" w:lineRule="auto"/>
              <w:rPr>
                <w:lang w:eastAsia="en-IN"/>
              </w:rPr>
            </w:pPr>
            <w:r w:rsidRPr="00EC46D0">
              <w:rPr>
                <w:lang w:eastAsia="en-IN"/>
              </w:rPr>
              <w:t>Add symptom to symptoms list slot</w:t>
            </w:r>
          </w:p>
        </w:tc>
        <w:tc>
          <w:tcPr>
            <w:tcW w:w="5092" w:type="dxa"/>
            <w:tcBorders>
              <w:bottom w:val="single" w:sz="12" w:space="0" w:color="auto"/>
            </w:tcBorders>
            <w:shd w:val="clear" w:color="auto" w:fill="auto"/>
            <w:noWrap/>
            <w:vAlign w:val="center"/>
            <w:hideMark/>
          </w:tcPr>
          <w:p w14:paraId="54B43812" w14:textId="77777777" w:rsidR="00EC46D0" w:rsidRPr="00AF07C5" w:rsidRDefault="00EC46D0" w:rsidP="009F2E86">
            <w:pPr>
              <w:spacing w:after="0" w:line="276" w:lineRule="auto"/>
              <w:rPr>
                <w:lang w:eastAsia="en-IN"/>
              </w:rPr>
            </w:pPr>
            <w:r w:rsidRPr="00EC46D0">
              <w:rPr>
                <w:lang w:eastAsia="en-IN"/>
              </w:rPr>
              <w:t>A user wants to inform symptoms</w:t>
            </w:r>
          </w:p>
        </w:tc>
      </w:tr>
    </w:tbl>
    <w:p w14:paraId="16B0367F" w14:textId="31DDF6A7" w:rsidR="002B0263" w:rsidRPr="00AF07C5" w:rsidRDefault="002B0263" w:rsidP="005958E6"/>
    <w:p w14:paraId="2B4C3BA9" w14:textId="77777777" w:rsidR="00AF07C5" w:rsidRDefault="00AF07C5" w:rsidP="005958E6"/>
    <w:p w14:paraId="55C6EF4F" w14:textId="2623D758" w:rsidR="00461AC3" w:rsidRDefault="00461AC3" w:rsidP="0008423D">
      <w:pPr>
        <w:pStyle w:val="Heading3"/>
      </w:pPr>
      <w:r w:rsidRPr="00461AC3">
        <w:t>Slots</w:t>
      </w:r>
    </w:p>
    <w:p w14:paraId="48091AC4" w14:textId="77777777" w:rsidR="00EC46D0" w:rsidRPr="00EC46D0" w:rsidRDefault="00EC46D0" w:rsidP="00EC46D0"/>
    <w:p w14:paraId="2821721F" w14:textId="6DC4D90D" w:rsidR="00EC46D0" w:rsidRPr="00EC46D0" w:rsidRDefault="00A80FAD" w:rsidP="00D06FD8">
      <w:pPr>
        <w:pStyle w:val="Caption"/>
        <w:keepNext/>
        <w:rPr>
          <w:rFonts w:cstheme="minorHAnsi"/>
          <w:b/>
          <w:bCs/>
          <w:i w:val="0"/>
          <w:iCs w:val="0"/>
          <w:color w:val="auto"/>
          <w:sz w:val="22"/>
          <w:szCs w:val="22"/>
        </w:rPr>
      </w:pPr>
      <w:bookmarkStart w:id="59" w:name="_Toc111512583"/>
      <w:r w:rsidRPr="00EC46D0">
        <w:rPr>
          <w:rFonts w:cstheme="minorHAnsi"/>
          <w:b/>
          <w:bCs/>
          <w:i w:val="0"/>
          <w:iCs w:val="0"/>
          <w:color w:val="auto"/>
          <w:sz w:val="22"/>
          <w:szCs w:val="22"/>
        </w:rPr>
        <w:t xml:space="preserve">Table </w:t>
      </w:r>
      <w:r w:rsidRPr="00EC46D0">
        <w:rPr>
          <w:rFonts w:cstheme="minorHAnsi"/>
          <w:b/>
          <w:bCs/>
          <w:i w:val="0"/>
          <w:iCs w:val="0"/>
          <w:color w:val="auto"/>
          <w:sz w:val="22"/>
          <w:szCs w:val="22"/>
        </w:rPr>
        <w:fldChar w:fldCharType="begin"/>
      </w:r>
      <w:r w:rsidRPr="00EC46D0">
        <w:rPr>
          <w:rFonts w:cstheme="minorHAnsi"/>
          <w:b/>
          <w:bCs/>
          <w:i w:val="0"/>
          <w:iCs w:val="0"/>
          <w:color w:val="auto"/>
          <w:sz w:val="22"/>
          <w:szCs w:val="22"/>
        </w:rPr>
        <w:instrText xml:space="preserve"> SEQ Table \* ARABIC </w:instrText>
      </w:r>
      <w:r w:rsidRPr="00EC46D0">
        <w:rPr>
          <w:rFonts w:cstheme="minorHAnsi"/>
          <w:b/>
          <w:bCs/>
          <w:i w:val="0"/>
          <w:iCs w:val="0"/>
          <w:color w:val="auto"/>
          <w:sz w:val="22"/>
          <w:szCs w:val="22"/>
        </w:rPr>
        <w:fldChar w:fldCharType="separate"/>
      </w:r>
      <w:r w:rsidR="00AF07C5" w:rsidRPr="00EC46D0">
        <w:rPr>
          <w:rFonts w:cstheme="minorHAnsi"/>
          <w:b/>
          <w:bCs/>
          <w:i w:val="0"/>
          <w:iCs w:val="0"/>
          <w:noProof/>
          <w:color w:val="auto"/>
          <w:sz w:val="22"/>
          <w:szCs w:val="22"/>
        </w:rPr>
        <w:t>7</w:t>
      </w:r>
      <w:bookmarkEnd w:id="59"/>
      <w:r w:rsidRPr="00EC46D0">
        <w:rPr>
          <w:rFonts w:cstheme="minorHAnsi"/>
          <w:b/>
          <w:bCs/>
          <w:i w:val="0"/>
          <w:iCs w:val="0"/>
          <w:noProof/>
          <w:color w:val="auto"/>
          <w:sz w:val="22"/>
          <w:szCs w:val="22"/>
        </w:rPr>
        <w:fldChar w:fldCharType="end"/>
      </w:r>
    </w:p>
    <w:p w14:paraId="6F4DA21E" w14:textId="3A6E4FC1" w:rsidR="00A80FAD" w:rsidRPr="00EC46D0" w:rsidRDefault="00A80FAD" w:rsidP="00D06FD8">
      <w:pPr>
        <w:pStyle w:val="Caption"/>
        <w:keepNext/>
        <w:rPr>
          <w:rFonts w:cstheme="minorHAnsi"/>
          <w:i w:val="0"/>
          <w:iCs w:val="0"/>
          <w:color w:val="auto"/>
          <w:sz w:val="22"/>
          <w:szCs w:val="22"/>
        </w:rPr>
      </w:pPr>
      <w:r w:rsidRPr="00EC46D0">
        <w:rPr>
          <w:rFonts w:cstheme="minorHAnsi"/>
          <w:i w:val="0"/>
          <w:iCs w:val="0"/>
          <w:color w:val="auto"/>
          <w:sz w:val="22"/>
          <w:szCs w:val="22"/>
        </w:rPr>
        <w:t xml:space="preserve">Slot </w:t>
      </w:r>
      <w:r w:rsidR="00EC46D0">
        <w:rPr>
          <w:rFonts w:cstheme="minorHAnsi"/>
          <w:i w:val="0"/>
          <w:iCs w:val="0"/>
          <w:color w:val="auto"/>
          <w:sz w:val="22"/>
          <w:szCs w:val="22"/>
        </w:rPr>
        <w:t>D</w:t>
      </w:r>
      <w:r w:rsidRPr="00EC46D0">
        <w:rPr>
          <w:rFonts w:cstheme="minorHAnsi"/>
          <w:i w:val="0"/>
          <w:iCs w:val="0"/>
          <w:color w:val="auto"/>
          <w:sz w:val="22"/>
          <w:szCs w:val="22"/>
        </w:rPr>
        <w:t>ata for DM</w:t>
      </w:r>
    </w:p>
    <w:tbl>
      <w:tblPr>
        <w:tblW w:w="9351" w:type="dxa"/>
        <w:tblInd w:w="113" w:type="dxa"/>
        <w:tblBorders>
          <w:top w:val="single" w:sz="12" w:space="0" w:color="auto"/>
          <w:bottom w:val="single" w:sz="12" w:space="0" w:color="auto"/>
        </w:tblBorders>
        <w:tblLook w:val="04A0" w:firstRow="1" w:lastRow="0" w:firstColumn="1" w:lastColumn="0" w:noHBand="0" w:noVBand="1"/>
      </w:tblPr>
      <w:tblGrid>
        <w:gridCol w:w="3823"/>
        <w:gridCol w:w="5528"/>
      </w:tblGrid>
      <w:tr w:rsidR="00EC46D0" w:rsidRPr="00427751" w14:paraId="24E2B7AA" w14:textId="77777777" w:rsidTr="00EC46D0">
        <w:trPr>
          <w:trHeight w:val="288"/>
        </w:trPr>
        <w:tc>
          <w:tcPr>
            <w:tcW w:w="3823" w:type="dxa"/>
            <w:tcBorders>
              <w:top w:val="single" w:sz="12" w:space="0" w:color="auto"/>
              <w:bottom w:val="single" w:sz="4" w:space="0" w:color="auto"/>
            </w:tcBorders>
            <w:shd w:val="clear" w:color="auto" w:fill="auto"/>
            <w:noWrap/>
          </w:tcPr>
          <w:p w14:paraId="311B08ED" w14:textId="3C35D51A" w:rsidR="00EC46D0" w:rsidRPr="00427751" w:rsidRDefault="00EC46D0" w:rsidP="009F2E86">
            <w:pPr>
              <w:spacing w:after="0" w:line="360" w:lineRule="auto"/>
              <w:rPr>
                <w:rFonts w:ascii="Calibri" w:eastAsia="Times New Roman" w:hAnsi="Calibri" w:cs="Calibri"/>
                <w:color w:val="000000"/>
                <w:lang w:eastAsia="en-IN"/>
              </w:rPr>
            </w:pPr>
            <w:r w:rsidRPr="00905C43">
              <w:t>Slots</w:t>
            </w:r>
          </w:p>
        </w:tc>
        <w:tc>
          <w:tcPr>
            <w:tcW w:w="5528" w:type="dxa"/>
            <w:tcBorders>
              <w:top w:val="single" w:sz="12" w:space="0" w:color="auto"/>
              <w:bottom w:val="single" w:sz="4" w:space="0" w:color="auto"/>
            </w:tcBorders>
            <w:shd w:val="clear" w:color="auto" w:fill="auto"/>
            <w:noWrap/>
          </w:tcPr>
          <w:p w14:paraId="75324735" w14:textId="783D2D3E" w:rsidR="00EC46D0" w:rsidRPr="00427751" w:rsidRDefault="00EC46D0" w:rsidP="009F2E86">
            <w:pPr>
              <w:spacing w:after="0" w:line="360" w:lineRule="auto"/>
              <w:rPr>
                <w:rFonts w:ascii="Calibri" w:eastAsia="Times New Roman" w:hAnsi="Calibri" w:cs="Calibri"/>
                <w:color w:val="000000"/>
                <w:lang w:eastAsia="en-IN"/>
              </w:rPr>
            </w:pPr>
            <w:r w:rsidRPr="00905C43">
              <w:t>Function</w:t>
            </w:r>
          </w:p>
        </w:tc>
      </w:tr>
      <w:tr w:rsidR="00427751" w:rsidRPr="00427751" w14:paraId="0D1C98E2" w14:textId="77777777" w:rsidTr="00EC46D0">
        <w:trPr>
          <w:trHeight w:val="288"/>
        </w:trPr>
        <w:tc>
          <w:tcPr>
            <w:tcW w:w="3823" w:type="dxa"/>
            <w:tcBorders>
              <w:top w:val="single" w:sz="4" w:space="0" w:color="auto"/>
            </w:tcBorders>
            <w:shd w:val="clear" w:color="auto" w:fill="auto"/>
            <w:noWrap/>
            <w:vAlign w:val="center"/>
            <w:hideMark/>
          </w:tcPr>
          <w:p w14:paraId="26706BD2"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disease</w:t>
            </w:r>
          </w:p>
        </w:tc>
        <w:tc>
          <w:tcPr>
            <w:tcW w:w="5528" w:type="dxa"/>
            <w:tcBorders>
              <w:top w:val="single" w:sz="4" w:space="0" w:color="auto"/>
            </w:tcBorders>
            <w:shd w:val="clear" w:color="auto" w:fill="auto"/>
            <w:noWrap/>
            <w:vAlign w:val="center"/>
            <w:hideMark/>
          </w:tcPr>
          <w:p w14:paraId="41E519D3"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 symptom (if any) informed in the last input text </w:t>
            </w:r>
          </w:p>
        </w:tc>
      </w:tr>
      <w:tr w:rsidR="00427751" w:rsidRPr="00427751" w14:paraId="62700DE1" w14:textId="77777777" w:rsidTr="00EC46D0">
        <w:trPr>
          <w:trHeight w:val="276"/>
        </w:trPr>
        <w:tc>
          <w:tcPr>
            <w:tcW w:w="3823" w:type="dxa"/>
            <w:shd w:val="clear" w:color="auto" w:fill="auto"/>
            <w:noWrap/>
            <w:vAlign w:val="center"/>
            <w:hideMark/>
          </w:tcPr>
          <w:p w14:paraId="1D21D8CA"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symptoms</w:t>
            </w:r>
          </w:p>
        </w:tc>
        <w:tc>
          <w:tcPr>
            <w:tcW w:w="5528" w:type="dxa"/>
            <w:shd w:val="clear" w:color="auto" w:fill="auto"/>
            <w:noWrap/>
            <w:vAlign w:val="center"/>
            <w:hideMark/>
          </w:tcPr>
          <w:p w14:paraId="36868A2F"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ll the symptoms informed </w:t>
            </w:r>
          </w:p>
        </w:tc>
      </w:tr>
    </w:tbl>
    <w:p w14:paraId="6ADC1C96" w14:textId="771E714E" w:rsidR="00461AC3" w:rsidRDefault="00461AC3" w:rsidP="00FD3F6A"/>
    <w:p w14:paraId="65EDBDFC" w14:textId="3393F3CE" w:rsidR="00461AC3" w:rsidRPr="00461AC3" w:rsidRDefault="00461AC3" w:rsidP="0008423D">
      <w:pPr>
        <w:pStyle w:val="Heading3"/>
      </w:pPr>
      <w:r w:rsidRPr="00461AC3">
        <w:t>Forms</w:t>
      </w:r>
    </w:p>
    <w:p w14:paraId="6C3901B1" w14:textId="25FBA707" w:rsidR="00121175" w:rsidRDefault="00265B2E" w:rsidP="00FD3F6A">
      <w:r>
        <w:t>Dialogue management also has a</w:t>
      </w:r>
      <w:r w:rsidR="00DC5DA9">
        <w:t xml:space="preserve"> rasa</w:t>
      </w:r>
      <w:r>
        <w:t xml:space="preserve"> form called </w:t>
      </w:r>
      <w:r w:rsidRPr="00206983">
        <w:rPr>
          <w:b/>
          <w:bCs/>
        </w:rPr>
        <w:t>gather_symptoms</w:t>
      </w:r>
      <w:r>
        <w:t xml:space="preserve"> for the systematic gathering of symptom entities.</w:t>
      </w:r>
    </w:p>
    <w:p w14:paraId="30710381" w14:textId="74326AAD" w:rsidR="00461AC3" w:rsidRPr="004E3CAD" w:rsidRDefault="00461AC3" w:rsidP="00882E6C">
      <w:pPr>
        <w:pStyle w:val="Heading2"/>
      </w:pPr>
      <w:bookmarkStart w:id="60" w:name="_Toc111512556"/>
      <w:r w:rsidRPr="004E3CAD">
        <w:t>Training the model</w:t>
      </w:r>
      <w:bookmarkEnd w:id="60"/>
    </w:p>
    <w:p w14:paraId="758E0944" w14:textId="456CC447" w:rsidR="00C40AB7" w:rsidRDefault="00BF5A38" w:rsidP="00461AC3">
      <w:r>
        <w:t>In NLU, incoming messages are processed by a sequence of components</w:t>
      </w:r>
      <w:r w:rsidR="0052001E">
        <w:t xml:space="preserve"> and enriched to a machine-understandable format.</w:t>
      </w:r>
      <w:r>
        <w:t xml:space="preserve"> As per r</w:t>
      </w:r>
      <w:r w:rsidR="00075F66">
        <w:t xml:space="preserve">asa documentation </w:t>
      </w:r>
      <w:r w:rsidR="00075F66">
        <w:fldChar w:fldCharType="begin"/>
      </w:r>
      <w:r w:rsidR="00A767D9">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75F66">
        <w:fldChar w:fldCharType="separate"/>
      </w:r>
      <w:r w:rsidR="00A767D9">
        <w:rPr>
          <w:noProof/>
        </w:rPr>
        <w:t>(Rasa Technologies Inc., 2022)</w:t>
      </w:r>
      <w:r w:rsidR="00075F66">
        <w:fldChar w:fldCharType="end"/>
      </w:r>
      <w:r>
        <w:t>, training the NLU model is controlled by</w:t>
      </w:r>
      <w:r w:rsidR="00337800">
        <w:t xml:space="preserve"> </w:t>
      </w:r>
      <w:r w:rsidR="00E97AFB">
        <w:t>components defined in the configuration file.</w:t>
      </w:r>
      <w:r w:rsidR="00E604E0">
        <w:t xml:space="preserve"> The </w:t>
      </w:r>
      <w:r w:rsidR="00237834">
        <w:t xml:space="preserve">model can be finetuned </w:t>
      </w:r>
      <w:r w:rsidR="00F13539">
        <w:t>by configuring parameters in the configuration file.</w:t>
      </w:r>
      <w:r w:rsidR="0052001E">
        <w:t xml:space="preserve"> The Botfront </w:t>
      </w:r>
      <w:r w:rsidR="0052001E">
        <w:fldChar w:fldCharType="begin"/>
      </w:r>
      <w:r w:rsidR="00012992">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rsidR="0052001E">
        <w:fldChar w:fldCharType="separate"/>
      </w:r>
      <w:r w:rsidR="0052001E">
        <w:rPr>
          <w:noProof/>
        </w:rPr>
        <w:t>(Botfront, n.d.)</w:t>
      </w:r>
      <w:r w:rsidR="0052001E">
        <w:fldChar w:fldCharType="end"/>
      </w:r>
      <w:r w:rsidR="0052001E">
        <w:t xml:space="preserve"> has discussed some of the pipeline optimization techniques for better intent and entity extraction.</w:t>
      </w:r>
    </w:p>
    <w:p w14:paraId="257C3565" w14:textId="040F21E2" w:rsidR="00796D72" w:rsidRPr="00796D72" w:rsidRDefault="00796D72" w:rsidP="0008423D">
      <w:pPr>
        <w:pStyle w:val="Heading3"/>
      </w:pPr>
      <w:r w:rsidRPr="00796D72">
        <w:t>NER Language model</w:t>
      </w:r>
    </w:p>
    <w:p w14:paraId="1C875B2B" w14:textId="6C08C396" w:rsidR="00BA3823" w:rsidRDefault="00B20C01" w:rsidP="00B20C01">
      <w:pPr>
        <w:autoSpaceDE w:val="0"/>
        <w:autoSpaceDN w:val="0"/>
        <w:adjustRightInd w:val="0"/>
        <w:spacing w:after="0" w:line="240" w:lineRule="auto"/>
        <w:rPr>
          <w:rFonts w:ascii="NimbusRomNo9L-Regu" w:hAnsi="NimbusRomNo9L-Regu" w:cs="NimbusRomNo9L-Regu"/>
        </w:rPr>
      </w:pPr>
      <w:r>
        <w:t xml:space="preserve">We have used the ScispaCy Language model </w:t>
      </w:r>
      <w:bookmarkStart w:id="61" w:name="_Hlk111066838"/>
      <w:r w:rsidRPr="00B20C01">
        <w:t>en_ner_bc5cdr_md</w:t>
      </w:r>
      <w:r>
        <w:t xml:space="preserve"> </w:t>
      </w:r>
      <w:bookmarkEnd w:id="61"/>
      <w:r>
        <w:fldChar w:fldCharType="begin"/>
      </w:r>
      <w:r>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t xml:space="preserve"> which is a fined </w:t>
      </w:r>
      <w:r>
        <w:rPr>
          <w:rFonts w:ascii="NimbusRomNo9L-Regu" w:hAnsi="NimbusRomNo9L-Regu" w:cs="NimbusRomNo9L-Regu"/>
        </w:rPr>
        <w:t>finer-grained NER model trained on BC5CDR dataset for diseases and chemicals.</w:t>
      </w:r>
      <w:r w:rsidR="00C259FE">
        <w:rPr>
          <w:rFonts w:ascii="NimbusRomNo9L-Regu" w:hAnsi="NimbusRomNo9L-Regu" w:cs="NimbusRomNo9L-Regu"/>
        </w:rPr>
        <w:t xml:space="preserve"> It loads pre-trained models with pre-trained word vectors in the NLU pipeline. All the other spacy components used in the pipeline relied on the spaCy structures. The model is configured to be case insensitive.</w:t>
      </w:r>
    </w:p>
    <w:p w14:paraId="5BA489A4" w14:textId="77777777" w:rsidR="00796D72" w:rsidRPr="00B20C01" w:rsidRDefault="00796D72" w:rsidP="00B20C01">
      <w:pPr>
        <w:autoSpaceDE w:val="0"/>
        <w:autoSpaceDN w:val="0"/>
        <w:adjustRightInd w:val="0"/>
        <w:spacing w:after="0" w:line="240" w:lineRule="auto"/>
        <w:rPr>
          <w:rFonts w:ascii="NimbusRomNo9L-Regu" w:hAnsi="NimbusRomNo9L-Regu" w:cs="NimbusRomNo9L-Regu"/>
        </w:rPr>
      </w:pPr>
    </w:p>
    <w:p w14:paraId="4486E9C4" w14:textId="53938CC7" w:rsidR="00FD3F6A" w:rsidRDefault="00FD3F6A" w:rsidP="0008423D">
      <w:pPr>
        <w:pStyle w:val="Heading3"/>
      </w:pPr>
      <w:r w:rsidRPr="00085F8D">
        <w:lastRenderedPageBreak/>
        <w:t>Tokenizer</w:t>
      </w:r>
    </w:p>
    <w:p w14:paraId="0AE4FF68" w14:textId="5290064C" w:rsidR="00C33EE5" w:rsidRDefault="003E4E11" w:rsidP="00FD3F6A">
      <w:r>
        <w:t xml:space="preserve">Tokenizers split received text into tokens.  As the system is using the spaCy language model, the </w:t>
      </w:r>
      <w:r w:rsidR="00C33EE5">
        <w:t xml:space="preserve">pipeline is configured with </w:t>
      </w:r>
      <w:r w:rsidR="00C33EE5" w:rsidRPr="00C33EE5">
        <w:t>SpacyTokenizer</w:t>
      </w:r>
      <w:r>
        <w:t xml:space="preserve"> as recommended by rasa</w:t>
      </w:r>
      <w:r>
        <w:fldChar w:fldCharType="begin"/>
      </w:r>
      <w:r>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Pr>
          <w:noProof/>
        </w:rPr>
        <w:t>(Rasa Technologies Inc., 2022)</w:t>
      </w:r>
      <w:r>
        <w:fldChar w:fldCharType="end"/>
      </w:r>
      <w:r>
        <w:t>.</w:t>
      </w:r>
    </w:p>
    <w:p w14:paraId="7A4E726A" w14:textId="11D1EFFF" w:rsidR="007F08C8" w:rsidRPr="00085F8D" w:rsidRDefault="007F08C8" w:rsidP="00FD3F6A">
      <w:pPr>
        <w:rPr>
          <w:b/>
          <w:bCs/>
        </w:rPr>
      </w:pPr>
      <w:r w:rsidRPr="007F08C8">
        <w:rPr>
          <w:highlight w:val="yellow"/>
        </w:rPr>
        <w:t>WHY?</w:t>
      </w:r>
    </w:p>
    <w:p w14:paraId="602A3A62" w14:textId="405D1267" w:rsidR="00FD3F6A" w:rsidRDefault="00FD3F6A" w:rsidP="0008423D">
      <w:pPr>
        <w:pStyle w:val="Heading3"/>
      </w:pPr>
      <w:r w:rsidRPr="00085F8D">
        <w:t>Featurizer</w:t>
      </w:r>
    </w:p>
    <w:p w14:paraId="3FE3CC33" w14:textId="6E8B3F8C" w:rsidR="00332B10" w:rsidRDefault="00332B10" w:rsidP="00FD3F6A">
      <w:r>
        <w:t xml:space="preserve">The NLU pipeline is configured with </w:t>
      </w:r>
      <w:r w:rsidRPr="00332B10">
        <w:t>SpacyFeaturizer</w:t>
      </w:r>
      <w:r>
        <w:t xml:space="preserve">, </w:t>
      </w:r>
      <w:r w:rsidRPr="00332B10">
        <w:t>RegexFeaturizer</w:t>
      </w:r>
      <w:r>
        <w:t xml:space="preserve">, </w:t>
      </w:r>
      <w:r w:rsidR="006B1852">
        <w:t xml:space="preserve">and </w:t>
      </w:r>
      <w:r w:rsidRPr="00332B10">
        <w:t>LanguageModelFeaturizer</w:t>
      </w:r>
      <w:r>
        <w:t>.</w:t>
      </w:r>
    </w:p>
    <w:p w14:paraId="21382C84" w14:textId="418149F4" w:rsidR="006B1852" w:rsidRDefault="006B1852" w:rsidP="00FD3F6A">
      <w:r w:rsidRPr="00332B10">
        <w:t>SpacyFeaturizer</w:t>
      </w:r>
      <w:r>
        <w:t xml:space="preserve"> is used by </w:t>
      </w:r>
      <w:r w:rsidR="00A275ED">
        <w:t xml:space="preserve">the </w:t>
      </w:r>
      <w:r>
        <w:t>Spacy NLP pipeline for entity extraction.</w:t>
      </w:r>
    </w:p>
    <w:p w14:paraId="142880F8" w14:textId="0EDB9593" w:rsidR="00332B10" w:rsidRDefault="00332B10" w:rsidP="00FD3F6A">
      <w:r w:rsidRPr="00332B10">
        <w:t>LanguageModelFeaturizer</w:t>
      </w:r>
      <w:r>
        <w:t xml:space="preserve"> </w:t>
      </w:r>
      <w:r w:rsidR="00A45D03">
        <w:t>is</w:t>
      </w:r>
      <w:r w:rsidR="0052001E">
        <w:t xml:space="preserve"> based on HuggingFace</w:t>
      </w:r>
      <w:r w:rsidR="00A45D03">
        <w:t xml:space="preserve"> </w:t>
      </w:r>
      <w:r w:rsidR="0052001E">
        <w:t>pre-trained model LaBSE developed by Rasa.</w:t>
      </w:r>
      <w:r w:rsidR="00A275ED">
        <w:t xml:space="preserve"> It c</w:t>
      </w:r>
      <w:r w:rsidR="00A275ED" w:rsidRPr="00A275ED">
        <w:t>reates features for entity extraction, intent classification, and response selection</w:t>
      </w:r>
      <w:r w:rsidR="00A275ED">
        <w:t xml:space="preserve"> using the configured pre-train model.</w:t>
      </w:r>
      <w:r w:rsidR="00A275ED" w:rsidRPr="00A275ED">
        <w:t xml:space="preserve"> </w:t>
      </w:r>
      <w:r w:rsidR="00012992">
        <w:t xml:space="preserve"> Tokenizer components should appear before featureziers </w:t>
      </w:r>
      <w:r w:rsidR="00012992">
        <w:fldChar w:fldCharType="begin"/>
      </w:r>
      <w:r w:rsidR="00012992">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12992">
        <w:fldChar w:fldCharType="separate"/>
      </w:r>
      <w:r w:rsidR="00012992">
        <w:rPr>
          <w:noProof/>
        </w:rPr>
        <w:t>(Rasa Technologies Inc., 2022)</w:t>
      </w:r>
      <w:r w:rsidR="00012992">
        <w:fldChar w:fldCharType="end"/>
      </w:r>
      <w:r w:rsidR="00012992">
        <w:t xml:space="preserve">. </w:t>
      </w:r>
    </w:p>
    <w:p w14:paraId="52FDF7C3" w14:textId="77777777" w:rsidR="007F08C8" w:rsidRPr="00085F8D" w:rsidRDefault="007F08C8" w:rsidP="007F08C8">
      <w:pPr>
        <w:rPr>
          <w:b/>
          <w:bCs/>
        </w:rPr>
      </w:pPr>
      <w:r w:rsidRPr="007F08C8">
        <w:rPr>
          <w:highlight w:val="yellow"/>
        </w:rPr>
        <w:t>WHY?</w:t>
      </w:r>
    </w:p>
    <w:p w14:paraId="1905ED6A" w14:textId="77777777" w:rsidR="007F08C8" w:rsidRDefault="007F08C8" w:rsidP="00FD3F6A"/>
    <w:p w14:paraId="2E70EC7A" w14:textId="01985566" w:rsidR="00FD3F6A" w:rsidRPr="00085F8D" w:rsidRDefault="00FD3F6A" w:rsidP="0008423D">
      <w:pPr>
        <w:pStyle w:val="Heading3"/>
      </w:pPr>
      <w:r w:rsidRPr="00085F8D">
        <w:t xml:space="preserve">Entity </w:t>
      </w:r>
      <w:r w:rsidR="0008423D">
        <w:t>extractor</w:t>
      </w:r>
    </w:p>
    <w:p w14:paraId="3792FC41" w14:textId="77777777" w:rsidR="0008423D" w:rsidRDefault="00812E82" w:rsidP="00D04FE6">
      <w:r>
        <w:t xml:space="preserve">The pipeline makes use of </w:t>
      </w:r>
      <w:r w:rsidRPr="00812E82">
        <w:t>SpacyEntityExtractor</w:t>
      </w:r>
      <w:r>
        <w:t xml:space="preserve">. Although the spacy language model </w:t>
      </w:r>
      <w:r w:rsidRPr="00812E82">
        <w:rPr>
          <w:i/>
          <w:iCs/>
        </w:rPr>
        <w:t xml:space="preserve">en_ner_bc5cdr_md </w:t>
      </w:r>
      <w:r>
        <w:t xml:space="preserve">can perform NER for disease and chemical entities, the system only makes use of </w:t>
      </w:r>
      <w:r w:rsidRPr="00812E82">
        <w:t>DISEASE</w:t>
      </w:r>
      <w:r>
        <w:t xml:space="preserve"> dimension of the model.</w:t>
      </w:r>
    </w:p>
    <w:p w14:paraId="2AF2C114" w14:textId="2FF6FBF2" w:rsidR="00D04FE6" w:rsidRDefault="00384931" w:rsidP="00D04FE6">
      <w:r>
        <w:t xml:space="preserve">Dual Intent Entity Transformer (DIET)  based </w:t>
      </w:r>
      <w:r w:rsidR="00D04FE6" w:rsidRPr="00085F8D">
        <w:t>DIETClassifier</w:t>
      </w:r>
      <w:r w:rsidR="00D04FE6">
        <w:t xml:space="preserve"> is also capable of extracting the entities and is used along with the S</w:t>
      </w:r>
      <w:r w:rsidR="00D04FE6" w:rsidRPr="00812E82">
        <w:t>pacyEntityExtractor</w:t>
      </w:r>
      <w:r w:rsidR="00D04FE6">
        <w:t xml:space="preserve"> for disease NER.</w:t>
      </w:r>
    </w:p>
    <w:p w14:paraId="2B253DEF" w14:textId="77777777" w:rsidR="00FE73B6" w:rsidRPr="00085F8D" w:rsidRDefault="00FE73B6" w:rsidP="00FE73B6">
      <w:pPr>
        <w:rPr>
          <w:b/>
          <w:bCs/>
        </w:rPr>
      </w:pPr>
      <w:r w:rsidRPr="007F08C8">
        <w:rPr>
          <w:highlight w:val="yellow"/>
        </w:rPr>
        <w:t>WHY?</w:t>
      </w:r>
    </w:p>
    <w:p w14:paraId="312C45C9" w14:textId="77777777" w:rsidR="00FE73B6" w:rsidRPr="00384931" w:rsidRDefault="00FE73B6" w:rsidP="00D04FE6"/>
    <w:p w14:paraId="588D46B5" w14:textId="35D9B4CA" w:rsidR="00FD3F6A" w:rsidRDefault="00FD3F6A" w:rsidP="0008423D">
      <w:pPr>
        <w:pStyle w:val="Heading3"/>
      </w:pPr>
      <w:r w:rsidRPr="00EA2FC9">
        <w:t xml:space="preserve">Intent </w:t>
      </w:r>
      <w:r w:rsidR="0008423D">
        <w:t>classifier</w:t>
      </w:r>
    </w:p>
    <w:p w14:paraId="0D1AE3D9" w14:textId="4882D4B8" w:rsidR="00384931" w:rsidRDefault="00384931" w:rsidP="00384931">
      <w:r>
        <w:t xml:space="preserve">The system uses </w:t>
      </w:r>
      <w:r w:rsidRPr="00085F8D">
        <w:t>DIETClassifier</w:t>
      </w:r>
      <w:r>
        <w:t xml:space="preserve"> for intent identification and classification purpose. DIET makes use of pre-trained word embedding made available through </w:t>
      </w:r>
      <w:r w:rsidRPr="00332B10">
        <w:t>LanguageModelFeaturizer</w:t>
      </w:r>
      <w:r>
        <w:t>.</w:t>
      </w:r>
      <w:r w:rsidR="006A348C">
        <w:t xml:space="preserve"> </w:t>
      </w:r>
      <w:r>
        <w:t xml:space="preserve">DIET exposes many hyperparameters available to tune the model.  As discussed by Botfront </w:t>
      </w:r>
      <w:r>
        <w:fldChar w:fldCharType="begin"/>
      </w:r>
      <w:r>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fldChar w:fldCharType="separate"/>
      </w:r>
      <w:r>
        <w:rPr>
          <w:noProof/>
        </w:rPr>
        <w:t>(Botfront, n.d.)</w:t>
      </w:r>
      <w:r>
        <w:fldChar w:fldCharType="end"/>
      </w:r>
      <w:r>
        <w:t xml:space="preserve">, some of the key parameters have been set. </w:t>
      </w:r>
    </w:p>
    <w:p w14:paraId="5E2764B1" w14:textId="58945BE2" w:rsidR="006A348C" w:rsidRDefault="006A348C" w:rsidP="00384931">
      <w:r w:rsidRPr="006A348C">
        <w:rPr>
          <w:highlight w:val="yellow"/>
        </w:rPr>
        <w:t>&lt;Add sample NLU response showing intent and entity extraction&gt;</w:t>
      </w:r>
    </w:p>
    <w:p w14:paraId="299C5C55" w14:textId="6F9B0057" w:rsidR="006A348C" w:rsidRPr="006A348C" w:rsidRDefault="006A348C" w:rsidP="00384931">
      <w:r>
        <w:t xml:space="preserve">A FallbackClassifier is configured to handle cases where the NLU intent classification score becomes ambiguous. </w:t>
      </w:r>
      <w:r w:rsidR="00211B17">
        <w:t>The threshold parameter of the classifier ensures that if no intent is classified with a confidence level greater than the threshold, a fallback intent is triggered. The ambiguity threshold parameter is used to maintain enough confidence score difference between the highest ranked intents.</w:t>
      </w:r>
    </w:p>
    <w:p w14:paraId="09912C91" w14:textId="77777777" w:rsidR="000E3817" w:rsidRPr="004E3CAD" w:rsidRDefault="000E3817" w:rsidP="00882E6C">
      <w:pPr>
        <w:pStyle w:val="Heading2"/>
      </w:pPr>
      <w:bookmarkStart w:id="62" w:name="_Toc111512557"/>
      <w:r w:rsidRPr="004E3CAD">
        <w:t>Action Server</w:t>
      </w:r>
      <w:bookmarkEnd w:id="62"/>
    </w:p>
    <w:p w14:paraId="0B12AE50" w14:textId="42119BB5" w:rsidR="00FD3F6A" w:rsidRDefault="002D2363" w:rsidP="006E0B65">
      <w:r>
        <w:t>As documented by</w:t>
      </w:r>
      <w:r w:rsidR="00B05BEC">
        <w:t xml:space="preserve"> rasa</w:t>
      </w:r>
      <w:r>
        <w:t xml:space="preserve"> </w:t>
      </w:r>
      <w:r>
        <w:fldChar w:fldCharType="begin"/>
      </w:r>
      <w:r w:rsidR="00A767D9">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A767D9">
        <w:rPr>
          <w:noProof/>
        </w:rPr>
        <w:t>(Rasa Technologies Inc., 2022)</w:t>
      </w:r>
      <w:r>
        <w:fldChar w:fldCharType="end"/>
      </w:r>
      <w:r>
        <w:t xml:space="preserve"> t</w:t>
      </w:r>
      <w:r w:rsidR="00DB5B59">
        <w:t xml:space="preserve">he action server acts as a backend system of the chatbot </w:t>
      </w:r>
      <w:r>
        <w:t>and executes custom actions and any other business logic</w:t>
      </w:r>
      <w:r w:rsidR="00DB5B59">
        <w:t xml:space="preserve">. </w:t>
      </w:r>
    </w:p>
    <w:p w14:paraId="2050C84D" w14:textId="1CE424BB" w:rsidR="0057099E" w:rsidRPr="0057099E" w:rsidRDefault="0057099E" w:rsidP="0008423D">
      <w:pPr>
        <w:pStyle w:val="Heading3"/>
      </w:pPr>
      <w:r w:rsidRPr="0057099E">
        <w:t>Custom actions</w:t>
      </w:r>
    </w:p>
    <w:p w14:paraId="62D0C1E0" w14:textId="257F50F0" w:rsidR="003C0B0F" w:rsidRDefault="003C0B0F" w:rsidP="006E0B65">
      <w:r>
        <w:t>The chatbot system is using the action server for the following two reasons:</w:t>
      </w:r>
    </w:p>
    <w:p w14:paraId="21480B77" w14:textId="63EE5576" w:rsidR="003C0B0F" w:rsidRDefault="003C0B0F" w:rsidP="003C0B0F">
      <w:pPr>
        <w:pStyle w:val="ListParagraph"/>
        <w:numPr>
          <w:ilvl w:val="0"/>
          <w:numId w:val="20"/>
        </w:numPr>
      </w:pPr>
      <w:r>
        <w:lastRenderedPageBreak/>
        <w:t>To collect the symptoms entered by the user</w:t>
      </w:r>
    </w:p>
    <w:p w14:paraId="49517938" w14:textId="30C192AE" w:rsidR="003C0B0F" w:rsidRDefault="00C76203" w:rsidP="003C0B0F">
      <w:pPr>
        <w:pStyle w:val="ListParagraph"/>
      </w:pPr>
      <w:r>
        <w:t xml:space="preserve">A rasa custom action is used to </w:t>
      </w:r>
      <w:r w:rsidR="003C0B0F">
        <w:t xml:space="preserve">extract all the </w:t>
      </w:r>
      <w:r w:rsidR="003C0B0F" w:rsidRPr="003C0B0F">
        <w:t>DISEASE</w:t>
      </w:r>
      <w:r w:rsidR="003C0B0F">
        <w:t xml:space="preserve"> entities identified by the NLU and add </w:t>
      </w:r>
      <w:r>
        <w:t>them</w:t>
      </w:r>
      <w:r w:rsidR="003C0B0F">
        <w:t xml:space="preserve"> to the ‘</w:t>
      </w:r>
      <w:r w:rsidR="003C0B0F" w:rsidRPr="003C0B0F">
        <w:t>symptoms</w:t>
      </w:r>
      <w:r w:rsidR="003C0B0F">
        <w:t>’ slot</w:t>
      </w:r>
    </w:p>
    <w:p w14:paraId="275012CC" w14:textId="67C3565A" w:rsidR="003C0B0F" w:rsidRDefault="003C0B0F" w:rsidP="003C0B0F">
      <w:pPr>
        <w:pStyle w:val="ListParagraph"/>
        <w:numPr>
          <w:ilvl w:val="0"/>
          <w:numId w:val="20"/>
        </w:numPr>
      </w:pPr>
      <w:r>
        <w:t xml:space="preserve">To call the backend service </w:t>
      </w:r>
      <w:r w:rsidR="00C76203">
        <w:t xml:space="preserve">for identifying the disease matching the collected symptoms </w:t>
      </w:r>
    </w:p>
    <w:p w14:paraId="7EC0D81A" w14:textId="63CD4B5A" w:rsidR="00C76203" w:rsidRDefault="00C76203" w:rsidP="00C76203">
      <w:pPr>
        <w:pStyle w:val="ListParagraph"/>
      </w:pPr>
      <w:r>
        <w:t>This rasa custom action sends the collected symptoms to a disease matching service and renders the response of the servi</w:t>
      </w:r>
      <w:r w:rsidR="00775666">
        <w:t>c</w:t>
      </w:r>
      <w:r>
        <w:t>e to the user.</w:t>
      </w:r>
    </w:p>
    <w:p w14:paraId="3D20919F" w14:textId="77777777" w:rsidR="0057099E" w:rsidRDefault="0057099E" w:rsidP="00C76203">
      <w:pPr>
        <w:pStyle w:val="ListParagraph"/>
      </w:pPr>
    </w:p>
    <w:p w14:paraId="70F68B02" w14:textId="3E8D8C61" w:rsidR="003C0B0F" w:rsidRPr="0057099E" w:rsidRDefault="0057099E" w:rsidP="0008423D">
      <w:pPr>
        <w:pStyle w:val="Heading3"/>
      </w:pPr>
      <w:r w:rsidRPr="0057099E">
        <w:t>Disease and symptom matcher</w:t>
      </w:r>
    </w:p>
    <w:p w14:paraId="1893BE01" w14:textId="71EFBA2E" w:rsidR="000E3817" w:rsidRDefault="004B0A40" w:rsidP="006E0B65">
      <w:r>
        <w:t xml:space="preserve">This is a backend service and is a part of the action server. It received a list of symptoms and matches it with the symptom list of diseases present in the database. It rates each matched disease based on the number of matches symptoms. </w:t>
      </w:r>
    </w:p>
    <w:p w14:paraId="14C67677" w14:textId="27CF6AEA" w:rsidR="00160957" w:rsidRDefault="00160957" w:rsidP="006E0B65">
      <w:r w:rsidRPr="00C61E78">
        <w:rPr>
          <w:highlight w:val="yellow"/>
        </w:rPr>
        <w:t>&lt;Add the example response&gt;</w:t>
      </w:r>
    </w:p>
    <w:p w14:paraId="5B45498E" w14:textId="77777777" w:rsidR="0008423D" w:rsidRDefault="0008423D" w:rsidP="006E0B65"/>
    <w:p w14:paraId="7B2B4C0E" w14:textId="300B2CB0" w:rsidR="000E3817" w:rsidRPr="004E3CAD" w:rsidRDefault="000E3817" w:rsidP="00882E6C">
      <w:pPr>
        <w:pStyle w:val="Heading2"/>
      </w:pPr>
      <w:bookmarkStart w:id="63" w:name="_Toc111512558"/>
      <w:r w:rsidRPr="004E3CAD">
        <w:t xml:space="preserve">Data </w:t>
      </w:r>
      <w:r w:rsidR="0057099E" w:rsidRPr="004E3CAD">
        <w:t>preprocessing</w:t>
      </w:r>
      <w:bookmarkEnd w:id="63"/>
    </w:p>
    <w:p w14:paraId="6CBAAEB2" w14:textId="7F14B4A0" w:rsidR="002E731D" w:rsidRDefault="002E731D" w:rsidP="002E731D">
      <w:r>
        <w:t xml:space="preserve">The disease data obtained from the </w:t>
      </w:r>
      <w:r w:rsidR="007928E2">
        <w:t>K</w:t>
      </w:r>
      <w:r>
        <w:t>aggle (</w:t>
      </w:r>
      <w:r w:rsidR="007928E2" w:rsidRPr="00B66D52">
        <w:t>https://www.kaggle.com/datasets/priya1207/diseases-dataset</w:t>
      </w:r>
      <w:r>
        <w:t xml:space="preserve">) required some preprocessing. </w:t>
      </w:r>
    </w:p>
    <w:p w14:paraId="5571BCF3" w14:textId="16A0BC2B" w:rsidR="007928E2" w:rsidRPr="002E731D" w:rsidRDefault="007928E2" w:rsidP="002E731D">
      <w:r>
        <w:t>The original dataset contained the following columns:</w:t>
      </w:r>
    </w:p>
    <w:p w14:paraId="191ABC5B" w14:textId="77777777" w:rsidR="007928E2" w:rsidRDefault="007928E2" w:rsidP="007928E2">
      <w:pPr>
        <w:pStyle w:val="ListParagraph"/>
        <w:numPr>
          <w:ilvl w:val="0"/>
          <w:numId w:val="20"/>
        </w:numPr>
      </w:pPr>
      <w:r>
        <w:t>name</w:t>
      </w:r>
    </w:p>
    <w:p w14:paraId="31B8B7AA" w14:textId="77777777" w:rsidR="007928E2" w:rsidRDefault="007928E2" w:rsidP="007928E2">
      <w:pPr>
        <w:pStyle w:val="ListParagraph"/>
        <w:numPr>
          <w:ilvl w:val="0"/>
          <w:numId w:val="20"/>
        </w:numPr>
      </w:pPr>
      <w:r>
        <w:t>link</w:t>
      </w:r>
    </w:p>
    <w:p w14:paraId="166ACEF9" w14:textId="77777777" w:rsidR="007928E2" w:rsidRDefault="007928E2" w:rsidP="007928E2">
      <w:pPr>
        <w:pStyle w:val="ListParagraph"/>
        <w:numPr>
          <w:ilvl w:val="0"/>
          <w:numId w:val="20"/>
        </w:numPr>
      </w:pPr>
      <w:r>
        <w:t>symptoms</w:t>
      </w:r>
    </w:p>
    <w:p w14:paraId="1A92F49C" w14:textId="77777777" w:rsidR="007928E2" w:rsidRDefault="007928E2" w:rsidP="007928E2">
      <w:pPr>
        <w:pStyle w:val="ListParagraph"/>
        <w:numPr>
          <w:ilvl w:val="0"/>
          <w:numId w:val="20"/>
        </w:numPr>
      </w:pPr>
      <w:r>
        <w:t>causes</w:t>
      </w:r>
    </w:p>
    <w:p w14:paraId="12BEC976" w14:textId="77777777" w:rsidR="007928E2" w:rsidRDefault="007928E2" w:rsidP="007928E2">
      <w:pPr>
        <w:pStyle w:val="ListParagraph"/>
        <w:numPr>
          <w:ilvl w:val="0"/>
          <w:numId w:val="20"/>
        </w:numPr>
      </w:pPr>
      <w:r>
        <w:t>risk_factor</w:t>
      </w:r>
    </w:p>
    <w:p w14:paraId="3C435D9A" w14:textId="77777777" w:rsidR="007928E2" w:rsidRDefault="007928E2" w:rsidP="007928E2">
      <w:pPr>
        <w:pStyle w:val="ListParagraph"/>
        <w:numPr>
          <w:ilvl w:val="0"/>
          <w:numId w:val="20"/>
        </w:numPr>
      </w:pPr>
      <w:r>
        <w:t>overview</w:t>
      </w:r>
    </w:p>
    <w:p w14:paraId="7F6ABD73" w14:textId="77777777" w:rsidR="007928E2" w:rsidRDefault="007928E2" w:rsidP="007928E2">
      <w:pPr>
        <w:pStyle w:val="ListParagraph"/>
        <w:numPr>
          <w:ilvl w:val="0"/>
          <w:numId w:val="20"/>
        </w:numPr>
      </w:pPr>
      <w:r>
        <w:t>treatment</w:t>
      </w:r>
    </w:p>
    <w:p w14:paraId="3CF2E32F" w14:textId="77777777" w:rsidR="007928E2" w:rsidRDefault="007928E2" w:rsidP="007928E2">
      <w:pPr>
        <w:pStyle w:val="ListParagraph"/>
        <w:numPr>
          <w:ilvl w:val="0"/>
          <w:numId w:val="20"/>
        </w:numPr>
      </w:pPr>
      <w:r>
        <w:t>medication</w:t>
      </w:r>
    </w:p>
    <w:p w14:paraId="61622EEC" w14:textId="4D024609" w:rsidR="00FD3F6A" w:rsidRDefault="007928E2" w:rsidP="007928E2">
      <w:pPr>
        <w:pStyle w:val="ListParagraph"/>
        <w:numPr>
          <w:ilvl w:val="0"/>
          <w:numId w:val="20"/>
        </w:numPr>
      </w:pPr>
      <w:r>
        <w:t>home_remedies</w:t>
      </w:r>
    </w:p>
    <w:p w14:paraId="68C4236E" w14:textId="34D2056E" w:rsidR="00960D8C" w:rsidRDefault="007928E2">
      <w:r>
        <w:t xml:space="preserve">Of these, ‘name’ and ‘symptoms’ were considered for further processing. An additional column for the symptom list was created by extracting symptoms from the ‘symptoms’ column of the dataset We applied Spacy </w:t>
      </w:r>
      <w:r w:rsidR="003B3DBF" w:rsidRPr="003B3DBF">
        <w:t>en_ner_bc5cdr_md</w:t>
      </w:r>
      <w:r w:rsidR="003B3DBF">
        <w:t xml:space="preserve"> </w:t>
      </w:r>
      <w:r>
        <w:t>mode</w:t>
      </w:r>
      <w:r w:rsidR="003B3DBF">
        <w:t xml:space="preserve"> for disease NER</w:t>
      </w:r>
      <w:r>
        <w:t xml:space="preserve"> </w:t>
      </w:r>
      <w:r>
        <w:fldChar w:fldCharType="begin"/>
      </w:r>
      <w:r w:rsidR="00075F66">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rsidR="003B3DBF">
        <w:t xml:space="preserve">. </w:t>
      </w:r>
      <w:r w:rsidR="00960D8C">
        <w:br w:type="page"/>
      </w:r>
    </w:p>
    <w:p w14:paraId="14098CCC" w14:textId="311F5F0B" w:rsidR="00566E6C" w:rsidRDefault="00F6115E" w:rsidP="00566E6C">
      <w:pPr>
        <w:pStyle w:val="Heading1"/>
      </w:pPr>
      <w:bookmarkStart w:id="64" w:name="_Toc111512559"/>
      <w:r>
        <w:lastRenderedPageBreak/>
        <w:t>Evaluation</w:t>
      </w:r>
      <w:bookmarkEnd w:id="64"/>
    </w:p>
    <w:p w14:paraId="263B1206" w14:textId="5246DA92" w:rsidR="00FE73B6" w:rsidRDefault="00E32A43" w:rsidP="00E32A43">
      <w:pPr>
        <w:pStyle w:val="Heading2"/>
        <w:rPr>
          <w:rFonts w:eastAsia="Times New Roman"/>
          <w:lang w:eastAsia="en-IN"/>
        </w:rPr>
      </w:pPr>
      <w:bookmarkStart w:id="65" w:name="_Toc111512560"/>
      <w:r>
        <w:rPr>
          <w:rFonts w:eastAsia="Times New Roman"/>
          <w:lang w:eastAsia="en-IN"/>
        </w:rPr>
        <w:t>Experimental Setup</w:t>
      </w:r>
      <w:bookmarkEnd w:id="65"/>
    </w:p>
    <w:p w14:paraId="033C0742" w14:textId="77777777" w:rsidR="00AF07C5" w:rsidRPr="00AF07C5" w:rsidRDefault="00AF07C5" w:rsidP="00AF07C5">
      <w:pPr>
        <w:rPr>
          <w:lang w:eastAsia="en-IN"/>
        </w:rPr>
      </w:pPr>
    </w:p>
    <w:p w14:paraId="66565D67" w14:textId="75DB134E" w:rsidR="00D06FD8" w:rsidRPr="00D06FD8" w:rsidRDefault="00AF07C5" w:rsidP="00D06FD8">
      <w:pPr>
        <w:pStyle w:val="Caption"/>
        <w:keepNext/>
        <w:rPr>
          <w:i w:val="0"/>
          <w:iCs w:val="0"/>
          <w:color w:val="auto"/>
          <w:sz w:val="22"/>
          <w:szCs w:val="22"/>
        </w:rPr>
      </w:pPr>
      <w:bookmarkStart w:id="66" w:name="_Toc111512584"/>
      <w:r w:rsidRPr="00D06FD8">
        <w:rPr>
          <w:i w:val="0"/>
          <w:iCs w:val="0"/>
          <w:color w:val="auto"/>
          <w:sz w:val="22"/>
          <w:szCs w:val="22"/>
        </w:rPr>
        <w:t xml:space="preserve">Table </w:t>
      </w:r>
      <w:r w:rsidRPr="00D06FD8">
        <w:rPr>
          <w:i w:val="0"/>
          <w:iCs w:val="0"/>
          <w:color w:val="auto"/>
          <w:sz w:val="22"/>
          <w:szCs w:val="22"/>
        </w:rPr>
        <w:fldChar w:fldCharType="begin"/>
      </w:r>
      <w:r w:rsidRPr="00D06FD8">
        <w:rPr>
          <w:i w:val="0"/>
          <w:iCs w:val="0"/>
          <w:color w:val="auto"/>
          <w:sz w:val="22"/>
          <w:szCs w:val="22"/>
        </w:rPr>
        <w:instrText xml:space="preserve"> SEQ Table \* ARABIC </w:instrText>
      </w:r>
      <w:r w:rsidRPr="00D06FD8">
        <w:rPr>
          <w:i w:val="0"/>
          <w:iCs w:val="0"/>
          <w:color w:val="auto"/>
          <w:sz w:val="22"/>
          <w:szCs w:val="22"/>
        </w:rPr>
        <w:fldChar w:fldCharType="separate"/>
      </w:r>
      <w:r w:rsidRPr="00D06FD8">
        <w:rPr>
          <w:i w:val="0"/>
          <w:iCs w:val="0"/>
          <w:noProof/>
          <w:color w:val="auto"/>
          <w:sz w:val="22"/>
          <w:szCs w:val="22"/>
        </w:rPr>
        <w:t>8</w:t>
      </w:r>
      <w:bookmarkEnd w:id="66"/>
      <w:r w:rsidRPr="00D06FD8">
        <w:rPr>
          <w:i w:val="0"/>
          <w:iCs w:val="0"/>
          <w:color w:val="auto"/>
          <w:sz w:val="22"/>
          <w:szCs w:val="22"/>
        </w:rPr>
        <w:fldChar w:fldCharType="end"/>
      </w:r>
    </w:p>
    <w:p w14:paraId="5CDE4047" w14:textId="6352460D" w:rsidR="00AF07C5" w:rsidRPr="00D06FD8" w:rsidRDefault="00AF07C5" w:rsidP="00D06FD8">
      <w:pPr>
        <w:pStyle w:val="Caption"/>
        <w:keepNext/>
        <w:rPr>
          <w:color w:val="auto"/>
          <w:sz w:val="22"/>
          <w:szCs w:val="22"/>
        </w:rPr>
      </w:pPr>
      <w:r w:rsidRPr="00D06FD8">
        <w:rPr>
          <w:color w:val="auto"/>
          <w:sz w:val="22"/>
          <w:szCs w:val="22"/>
        </w:rPr>
        <w:t>Experimental Setup</w:t>
      </w:r>
    </w:p>
    <w:tbl>
      <w:tblPr>
        <w:tblW w:w="8261" w:type="dxa"/>
        <w:tblBorders>
          <w:top w:val="single" w:sz="4" w:space="0" w:color="auto"/>
          <w:bottom w:val="single" w:sz="4" w:space="0" w:color="auto"/>
        </w:tblBorders>
        <w:tblLook w:val="04A0" w:firstRow="1" w:lastRow="0" w:firstColumn="1" w:lastColumn="0" w:noHBand="0" w:noVBand="1"/>
      </w:tblPr>
      <w:tblGrid>
        <w:gridCol w:w="3020"/>
        <w:gridCol w:w="5241"/>
      </w:tblGrid>
      <w:tr w:rsidR="00D06FD8" w:rsidRPr="00AF07C5" w14:paraId="0330590A" w14:textId="77777777" w:rsidTr="00D06FD8">
        <w:trPr>
          <w:trHeight w:val="288"/>
        </w:trPr>
        <w:tc>
          <w:tcPr>
            <w:tcW w:w="3020" w:type="dxa"/>
            <w:tcBorders>
              <w:top w:val="single" w:sz="12" w:space="0" w:color="auto"/>
              <w:bottom w:val="single" w:sz="4" w:space="0" w:color="auto"/>
            </w:tcBorders>
            <w:shd w:val="clear" w:color="auto" w:fill="auto"/>
            <w:noWrap/>
            <w:vAlign w:val="bottom"/>
          </w:tcPr>
          <w:p w14:paraId="7BD27643" w14:textId="4581BE7F"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Specification</w:t>
            </w:r>
          </w:p>
        </w:tc>
        <w:tc>
          <w:tcPr>
            <w:tcW w:w="5241" w:type="dxa"/>
            <w:tcBorders>
              <w:top w:val="single" w:sz="12" w:space="0" w:color="auto"/>
              <w:bottom w:val="single" w:sz="4" w:space="0" w:color="auto"/>
            </w:tcBorders>
            <w:shd w:val="clear" w:color="auto" w:fill="auto"/>
            <w:noWrap/>
            <w:vAlign w:val="bottom"/>
          </w:tcPr>
          <w:p w14:paraId="540FF4D4" w14:textId="1D75E98D"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Details</w:t>
            </w:r>
          </w:p>
        </w:tc>
      </w:tr>
      <w:tr w:rsidR="00D06FD8" w:rsidRPr="00AF07C5" w14:paraId="01F7AB95" w14:textId="77777777" w:rsidTr="00D06FD8">
        <w:trPr>
          <w:trHeight w:val="288"/>
        </w:trPr>
        <w:tc>
          <w:tcPr>
            <w:tcW w:w="3020" w:type="dxa"/>
            <w:tcBorders>
              <w:top w:val="single" w:sz="4" w:space="0" w:color="auto"/>
            </w:tcBorders>
            <w:shd w:val="clear" w:color="auto" w:fill="auto"/>
            <w:noWrap/>
            <w:vAlign w:val="bottom"/>
            <w:hideMark/>
          </w:tcPr>
          <w:p w14:paraId="64F6D26E"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System Type</w:t>
            </w:r>
          </w:p>
        </w:tc>
        <w:tc>
          <w:tcPr>
            <w:tcW w:w="5241" w:type="dxa"/>
            <w:tcBorders>
              <w:top w:val="single" w:sz="4" w:space="0" w:color="auto"/>
            </w:tcBorders>
            <w:shd w:val="clear" w:color="auto" w:fill="auto"/>
            <w:noWrap/>
            <w:vAlign w:val="bottom"/>
            <w:hideMark/>
          </w:tcPr>
          <w:p w14:paraId="6BF3C5C9"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Laptop Running Windows 10</w:t>
            </w:r>
          </w:p>
        </w:tc>
      </w:tr>
      <w:tr w:rsidR="00D06FD8" w:rsidRPr="00AF07C5" w14:paraId="6E764908" w14:textId="77777777" w:rsidTr="00D06FD8">
        <w:trPr>
          <w:trHeight w:val="288"/>
        </w:trPr>
        <w:tc>
          <w:tcPr>
            <w:tcW w:w="3020" w:type="dxa"/>
            <w:shd w:val="clear" w:color="auto" w:fill="auto"/>
            <w:noWrap/>
            <w:vAlign w:val="bottom"/>
            <w:hideMark/>
          </w:tcPr>
          <w:p w14:paraId="157E147A" w14:textId="77777777" w:rsidR="00D06FD8" w:rsidRPr="00AF07C5" w:rsidRDefault="00D06FD8" w:rsidP="00BD1355">
            <w:pPr>
              <w:spacing w:after="0" w:line="276" w:lineRule="auto"/>
              <w:rPr>
                <w:rFonts w:ascii="Calibri" w:eastAsia="Times New Roman" w:hAnsi="Calibri" w:cs="Calibri"/>
                <w:color w:val="000000"/>
                <w:lang w:eastAsia="en-IN"/>
              </w:rPr>
            </w:pPr>
            <w:r w:rsidRPr="00AF07C5">
              <w:t>Processor</w:t>
            </w:r>
            <w:r w:rsidRPr="00AF07C5">
              <w:rPr>
                <w:rFonts w:ascii="Calibri" w:eastAsia="Times New Roman" w:hAnsi="Calibri" w:cs="Calibri"/>
                <w:color w:val="000000"/>
                <w:lang w:eastAsia="en-IN"/>
              </w:rPr>
              <w:t xml:space="preserve"> and Cores</w:t>
            </w:r>
          </w:p>
        </w:tc>
        <w:tc>
          <w:tcPr>
            <w:tcW w:w="5241" w:type="dxa"/>
            <w:shd w:val="clear" w:color="auto" w:fill="auto"/>
            <w:noWrap/>
            <w:vAlign w:val="bottom"/>
            <w:hideMark/>
          </w:tcPr>
          <w:p w14:paraId="20E43948"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Intel(R) Core(TM) i5-8265U CPU @ 1.60GHz   1.80 GHz</w:t>
            </w:r>
          </w:p>
        </w:tc>
      </w:tr>
      <w:tr w:rsidR="00D06FD8" w:rsidRPr="00AF07C5" w14:paraId="03B55544" w14:textId="77777777" w:rsidTr="00D06FD8">
        <w:trPr>
          <w:trHeight w:val="288"/>
        </w:trPr>
        <w:tc>
          <w:tcPr>
            <w:tcW w:w="3020" w:type="dxa"/>
            <w:shd w:val="clear" w:color="auto" w:fill="auto"/>
            <w:noWrap/>
            <w:vAlign w:val="bottom"/>
            <w:hideMark/>
          </w:tcPr>
          <w:p w14:paraId="4ADCBBDB"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Memory (RAM)</w:t>
            </w:r>
          </w:p>
        </w:tc>
        <w:tc>
          <w:tcPr>
            <w:tcW w:w="5241" w:type="dxa"/>
            <w:shd w:val="clear" w:color="auto" w:fill="auto"/>
            <w:noWrap/>
            <w:vAlign w:val="bottom"/>
            <w:hideMark/>
          </w:tcPr>
          <w:p w14:paraId="111F9575"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20.0 GB </w:t>
            </w:r>
          </w:p>
        </w:tc>
      </w:tr>
      <w:tr w:rsidR="00D06FD8" w:rsidRPr="00AF07C5" w14:paraId="2C88DF9E" w14:textId="77777777" w:rsidTr="00D06FD8">
        <w:trPr>
          <w:trHeight w:val="288"/>
        </w:trPr>
        <w:tc>
          <w:tcPr>
            <w:tcW w:w="3020" w:type="dxa"/>
            <w:shd w:val="clear" w:color="auto" w:fill="auto"/>
            <w:noWrap/>
            <w:vAlign w:val="bottom"/>
            <w:hideMark/>
          </w:tcPr>
          <w:p w14:paraId="5E94C82D"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Operating System</w:t>
            </w:r>
          </w:p>
        </w:tc>
        <w:tc>
          <w:tcPr>
            <w:tcW w:w="5241" w:type="dxa"/>
            <w:shd w:val="clear" w:color="auto" w:fill="auto"/>
            <w:noWrap/>
            <w:vAlign w:val="bottom"/>
            <w:hideMark/>
          </w:tcPr>
          <w:p w14:paraId="0CD04237"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 Windows 10 Home Single Language (Version 21H2)</w:t>
            </w:r>
          </w:p>
        </w:tc>
      </w:tr>
      <w:tr w:rsidR="00D06FD8" w:rsidRPr="00AF07C5" w14:paraId="3122BCD9" w14:textId="77777777" w:rsidTr="00D06FD8">
        <w:trPr>
          <w:trHeight w:val="288"/>
        </w:trPr>
        <w:tc>
          <w:tcPr>
            <w:tcW w:w="3020" w:type="dxa"/>
            <w:shd w:val="clear" w:color="auto" w:fill="auto"/>
            <w:noWrap/>
            <w:vAlign w:val="bottom"/>
            <w:hideMark/>
          </w:tcPr>
          <w:p w14:paraId="19F78D9D"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Environment Manager</w:t>
            </w:r>
          </w:p>
        </w:tc>
        <w:tc>
          <w:tcPr>
            <w:tcW w:w="5241" w:type="dxa"/>
            <w:shd w:val="clear" w:color="auto" w:fill="auto"/>
            <w:noWrap/>
            <w:vAlign w:val="bottom"/>
            <w:hideMark/>
          </w:tcPr>
          <w:p w14:paraId="49007203"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Conda Environment</w:t>
            </w:r>
          </w:p>
        </w:tc>
      </w:tr>
      <w:tr w:rsidR="00D06FD8" w:rsidRPr="00AF07C5" w14:paraId="5D7B7E44" w14:textId="77777777" w:rsidTr="00D06FD8">
        <w:trPr>
          <w:trHeight w:val="288"/>
        </w:trPr>
        <w:tc>
          <w:tcPr>
            <w:tcW w:w="3020" w:type="dxa"/>
            <w:shd w:val="clear" w:color="auto" w:fill="auto"/>
            <w:noWrap/>
            <w:vAlign w:val="bottom"/>
            <w:hideMark/>
          </w:tcPr>
          <w:p w14:paraId="1CB3AFEB"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Version</w:t>
            </w:r>
          </w:p>
        </w:tc>
        <w:tc>
          <w:tcPr>
            <w:tcW w:w="5241" w:type="dxa"/>
            <w:shd w:val="clear" w:color="auto" w:fill="auto"/>
            <w:noWrap/>
            <w:vAlign w:val="bottom"/>
            <w:hideMark/>
          </w:tcPr>
          <w:p w14:paraId="3470911B"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3.8</w:t>
            </w:r>
          </w:p>
        </w:tc>
      </w:tr>
      <w:tr w:rsidR="00D06FD8" w:rsidRPr="00AF07C5" w14:paraId="59E591B0" w14:textId="77777777" w:rsidTr="00D06FD8">
        <w:trPr>
          <w:trHeight w:val="288"/>
        </w:trPr>
        <w:tc>
          <w:tcPr>
            <w:tcW w:w="3020" w:type="dxa"/>
            <w:tcBorders>
              <w:bottom w:val="single" w:sz="12" w:space="0" w:color="auto"/>
            </w:tcBorders>
            <w:shd w:val="clear" w:color="auto" w:fill="auto"/>
            <w:noWrap/>
            <w:vAlign w:val="bottom"/>
            <w:hideMark/>
          </w:tcPr>
          <w:p w14:paraId="65A7DF27"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Development IDE</w:t>
            </w:r>
          </w:p>
        </w:tc>
        <w:tc>
          <w:tcPr>
            <w:tcW w:w="5241" w:type="dxa"/>
            <w:tcBorders>
              <w:bottom w:val="single" w:sz="12" w:space="0" w:color="auto"/>
            </w:tcBorders>
            <w:shd w:val="clear" w:color="auto" w:fill="auto"/>
            <w:noWrap/>
            <w:vAlign w:val="bottom"/>
            <w:hideMark/>
          </w:tcPr>
          <w:p w14:paraId="7428BCF2"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Charm 2022.1.3 (Professional Edition)</w:t>
            </w:r>
          </w:p>
        </w:tc>
      </w:tr>
    </w:tbl>
    <w:p w14:paraId="7AE62AFD" w14:textId="77777777" w:rsidR="00AF07C5" w:rsidRPr="00AF07C5" w:rsidRDefault="00AF07C5" w:rsidP="00AF07C5">
      <w:pPr>
        <w:rPr>
          <w:lang w:eastAsia="en-IN"/>
        </w:rPr>
      </w:pPr>
    </w:p>
    <w:p w14:paraId="67997AF0" w14:textId="26077017" w:rsidR="00E32A43" w:rsidRDefault="00E32A43" w:rsidP="00E32A43">
      <w:pPr>
        <w:pStyle w:val="Heading2"/>
        <w:rPr>
          <w:rFonts w:eastAsia="Times New Roman"/>
          <w:lang w:eastAsia="en-IN"/>
        </w:rPr>
      </w:pPr>
      <w:bookmarkStart w:id="67" w:name="_Toc111512561"/>
      <w:r>
        <w:rPr>
          <w:rFonts w:eastAsia="Times New Roman"/>
          <w:lang w:eastAsia="en-IN"/>
        </w:rPr>
        <w:t>Data validation</w:t>
      </w:r>
      <w:bookmarkEnd w:id="67"/>
    </w:p>
    <w:p w14:paraId="0663F8C0" w14:textId="77777777" w:rsidR="00924BF8" w:rsidRPr="00924BF8" w:rsidRDefault="00924BF8" w:rsidP="00924BF8">
      <w:pPr>
        <w:rPr>
          <w:lang w:eastAsia="en-IN"/>
        </w:rPr>
      </w:pPr>
    </w:p>
    <w:p w14:paraId="631CF938" w14:textId="5E209E2D" w:rsidR="00E32A43" w:rsidRDefault="00E32A43" w:rsidP="00E32A43">
      <w:pPr>
        <w:pStyle w:val="Heading2"/>
        <w:rPr>
          <w:rFonts w:eastAsia="Times New Roman"/>
          <w:lang w:eastAsia="en-IN"/>
        </w:rPr>
      </w:pPr>
      <w:bookmarkStart w:id="68" w:name="_Toc111512562"/>
      <w:r>
        <w:rPr>
          <w:rFonts w:eastAsia="Times New Roman"/>
          <w:lang w:eastAsia="en-IN"/>
        </w:rPr>
        <w:t>Flow tests</w:t>
      </w:r>
      <w:bookmarkEnd w:id="68"/>
    </w:p>
    <w:p w14:paraId="246102AF" w14:textId="463BF8E4" w:rsidR="00E32A43" w:rsidRDefault="00E32A43" w:rsidP="00E32A43">
      <w:pPr>
        <w:pStyle w:val="Heading2"/>
        <w:rPr>
          <w:rFonts w:eastAsia="Times New Roman"/>
          <w:lang w:eastAsia="en-IN"/>
        </w:rPr>
      </w:pPr>
      <w:bookmarkStart w:id="69" w:name="_Toc111512563"/>
      <w:r>
        <w:rPr>
          <w:rFonts w:eastAsia="Times New Roman"/>
          <w:lang w:eastAsia="en-IN"/>
        </w:rPr>
        <w:t>Unit tests</w:t>
      </w:r>
      <w:bookmarkEnd w:id="69"/>
    </w:p>
    <w:p w14:paraId="7E1ACA0E" w14:textId="03E8A42D" w:rsidR="00E32A43" w:rsidRDefault="00E32A43" w:rsidP="00E32A43">
      <w:pPr>
        <w:pStyle w:val="Heading2"/>
        <w:rPr>
          <w:rFonts w:eastAsia="Times New Roman"/>
          <w:lang w:eastAsia="en-IN"/>
        </w:rPr>
      </w:pPr>
      <w:bookmarkStart w:id="70" w:name="_Toc111512564"/>
      <w:r>
        <w:rPr>
          <w:rFonts w:eastAsia="Times New Roman"/>
          <w:lang w:eastAsia="en-IN"/>
        </w:rPr>
        <w:t>Interactive Mode validations</w:t>
      </w:r>
      <w:bookmarkEnd w:id="70"/>
    </w:p>
    <w:p w14:paraId="71F37E5B" w14:textId="67A1E947" w:rsidR="00E32A43" w:rsidRDefault="00E32A43" w:rsidP="00E32A43">
      <w:pPr>
        <w:pStyle w:val="Heading2"/>
        <w:rPr>
          <w:rFonts w:eastAsia="Times New Roman"/>
          <w:lang w:eastAsia="en-IN"/>
        </w:rPr>
      </w:pPr>
      <w:bookmarkStart w:id="71" w:name="_Toc111512565"/>
      <w:r>
        <w:rPr>
          <w:rFonts w:eastAsia="Times New Roman"/>
          <w:lang w:eastAsia="en-IN"/>
        </w:rPr>
        <w:t>Survey responses</w:t>
      </w:r>
      <w:bookmarkEnd w:id="71"/>
    </w:p>
    <w:p w14:paraId="497F44F3" w14:textId="77777777" w:rsidR="00E32A43" w:rsidRPr="00E32A43" w:rsidRDefault="00E32A43" w:rsidP="00E32A43">
      <w:pPr>
        <w:rPr>
          <w:lang w:eastAsia="en-IN"/>
        </w:rPr>
      </w:pPr>
    </w:p>
    <w:p w14:paraId="0C1AB47E" w14:textId="7EC71DF6" w:rsidR="00FE73B6" w:rsidRDefault="00FE73B6" w:rsidP="00566E6C">
      <w:pPr>
        <w:rPr>
          <w:rFonts w:eastAsia="Times New Roman" w:cstheme="minorHAnsi"/>
          <w:lang w:eastAsia="en-IN"/>
        </w:rPr>
      </w:pPr>
      <w:r>
        <w:rPr>
          <w:rFonts w:eastAsia="Times New Roman" w:cstheme="minorHAnsi"/>
          <w:lang w:eastAsia="en-IN"/>
        </w:rPr>
        <w:t>Move to evaluation:</w:t>
      </w:r>
    </w:p>
    <w:p w14:paraId="37D55F01" w14:textId="77777777" w:rsidR="00FE73B6" w:rsidRDefault="00FE73B6" w:rsidP="00566E6C">
      <w:pPr>
        <w:rPr>
          <w:rFonts w:eastAsia="Times New Roman" w:cstheme="minorHAnsi"/>
          <w:lang w:eastAsia="en-IN"/>
        </w:rPr>
      </w:pPr>
    </w:p>
    <w:p w14:paraId="4F66052C" w14:textId="422BD299" w:rsidR="004B20F9" w:rsidRPr="00BB4B09" w:rsidRDefault="004B20F9" w:rsidP="00566E6C">
      <w:pPr>
        <w:rPr>
          <w:rFonts w:eastAsia="Times New Roman" w:cstheme="minorHAnsi"/>
          <w:lang w:eastAsia="en-IN"/>
        </w:rPr>
      </w:pPr>
      <w:r w:rsidRPr="00BB4B09">
        <w:rPr>
          <w:rFonts w:eastAsia="Times New Roman" w:cstheme="minorHAnsi"/>
          <w:lang w:eastAsia="en-IN"/>
        </w:rPr>
        <w:t xml:space="preserve">A user experience test was conducted to understand if users find the chatbot flexible, interactive, convenient and useful. A screen record video of different scenarios of the chatbot was uploaded to the university's internal website and was made available to respondents. Using the university-provided qualtrics website, anonymous feedback was collected for the below-mentioned quandaries. </w:t>
      </w:r>
    </w:p>
    <w:p w14:paraId="66E86F63" w14:textId="0C0C4776" w:rsidR="00137759" w:rsidRPr="00BB4B09" w:rsidRDefault="00137759" w:rsidP="00566E6C">
      <w:pPr>
        <w:rPr>
          <w:rFonts w:eastAsia="Times New Roman" w:cstheme="minorHAnsi"/>
          <w:lang w:eastAsia="en-IN"/>
        </w:rPr>
      </w:pPr>
      <w:r w:rsidRPr="00BB4B09">
        <w:rPr>
          <w:rFonts w:eastAsia="Times New Roman" w:cstheme="minorHAnsi"/>
          <w:lang w:eastAsia="en-IN"/>
        </w:rPr>
        <w:t xml:space="preserve">The questionnaire has 8 requestions and each question can be answered with one of the five choices: strongly agree, agree, neutral, disagree, </w:t>
      </w:r>
      <w:r w:rsidR="00F96327" w:rsidRPr="00BB4B09">
        <w:rPr>
          <w:rFonts w:eastAsia="Times New Roman" w:cstheme="minorHAnsi"/>
          <w:lang w:eastAsia="en-IN"/>
        </w:rPr>
        <w:t xml:space="preserve">and </w:t>
      </w:r>
      <w:r w:rsidRPr="00BB4B09">
        <w:rPr>
          <w:rFonts w:eastAsia="Times New Roman" w:cstheme="minorHAnsi"/>
          <w:lang w:eastAsia="en-IN"/>
        </w:rPr>
        <w:t>strongly disagree.</w:t>
      </w:r>
    </w:p>
    <w:p w14:paraId="7811404B" w14:textId="5A85D368" w:rsidR="00566E6C" w:rsidRPr="00BB4B09" w:rsidRDefault="00BB4B09" w:rsidP="00566E6C">
      <w:pPr>
        <w:rPr>
          <w:rFonts w:eastAsia="Times New Roman" w:cstheme="minorHAnsi"/>
          <w:b/>
          <w:bCs/>
          <w:lang w:eastAsia="en-IN"/>
        </w:rPr>
      </w:pPr>
      <w:r w:rsidRPr="00BB4B09">
        <w:rPr>
          <w:rFonts w:eastAsia="Times New Roman" w:cstheme="minorHAnsi"/>
          <w:b/>
          <w:bCs/>
          <w:lang w:eastAsia="en-IN"/>
        </w:rPr>
        <w:t>The Questionnaire consists of the following questions:</w:t>
      </w:r>
      <w:r w:rsidR="00566E6C" w:rsidRPr="00BB4B09">
        <w:rPr>
          <w:rFonts w:eastAsia="Times New Roman" w:cstheme="minorHAnsi"/>
          <w:b/>
          <w:bCs/>
          <w:lang w:eastAsia="en-IN"/>
        </w:rPr>
        <w:t xml:space="preserve"> </w:t>
      </w:r>
    </w:p>
    <w:p w14:paraId="0330152A" w14:textId="28A1C47E" w:rsidR="002B0263" w:rsidRPr="00DA41CC" w:rsidRDefault="002B0263" w:rsidP="00772F8C">
      <w:pPr>
        <w:pStyle w:val="ListParagraph"/>
        <w:numPr>
          <w:ilvl w:val="0"/>
          <w:numId w:val="47"/>
        </w:numPr>
        <w:spacing w:after="0" w:line="360" w:lineRule="auto"/>
        <w:ind w:left="0" w:firstLine="0"/>
        <w:rPr>
          <w:rFonts w:eastAsia="Times New Roman" w:cstheme="minorHAnsi"/>
          <w:lang w:eastAsia="en-IN"/>
        </w:rPr>
      </w:pPr>
      <w:bookmarkStart w:id="72" w:name="_Hlk111427140"/>
      <w:r w:rsidRPr="00DA41CC">
        <w:rPr>
          <w:rFonts w:eastAsia="Times New Roman" w:cstheme="minorHAnsi"/>
          <w:lang w:eastAsia="en-IN"/>
        </w:rPr>
        <w:t xml:space="preserve">The chatbot </w:t>
      </w:r>
      <w:r w:rsidR="008C1219" w:rsidRPr="00DA41CC">
        <w:rPr>
          <w:rFonts w:eastAsia="Times New Roman" w:cstheme="minorHAnsi"/>
          <w:lang w:eastAsia="en-IN"/>
        </w:rPr>
        <w:t>introduction was clear.</w:t>
      </w:r>
    </w:p>
    <w:p w14:paraId="6AD30F9E" w14:textId="3D52239E" w:rsidR="00DA1AE9" w:rsidRPr="00DA41CC" w:rsidRDefault="00DA1AE9" w:rsidP="00772F8C">
      <w:pPr>
        <w:pStyle w:val="ListParagraph"/>
        <w:numPr>
          <w:ilvl w:val="0"/>
          <w:numId w:val="47"/>
        </w:numPr>
        <w:spacing w:after="0" w:line="360" w:lineRule="auto"/>
        <w:ind w:left="0" w:firstLine="0"/>
        <w:rPr>
          <w:rFonts w:eastAsia="Times New Roman" w:cstheme="minorHAnsi"/>
          <w:lang w:eastAsia="en-IN"/>
        </w:rPr>
      </w:pPr>
      <w:r w:rsidRPr="00DA41CC">
        <w:rPr>
          <w:rFonts w:eastAsia="Times New Roman" w:cstheme="minorHAnsi"/>
          <w:lang w:eastAsia="en-IN"/>
        </w:rPr>
        <w:t xml:space="preserve">The chatbot clearly </w:t>
      </w:r>
      <w:r w:rsidR="00623BF7" w:rsidRPr="00DA41CC">
        <w:rPr>
          <w:rFonts w:eastAsia="Times New Roman" w:cstheme="minorHAnsi"/>
          <w:lang w:eastAsia="en-IN"/>
        </w:rPr>
        <w:t xml:space="preserve">understood </w:t>
      </w:r>
      <w:r w:rsidRPr="00DA41CC">
        <w:rPr>
          <w:rFonts w:eastAsia="Times New Roman" w:cstheme="minorHAnsi"/>
          <w:lang w:eastAsia="en-IN"/>
        </w:rPr>
        <w:t>the user’s intentions (</w:t>
      </w:r>
      <w:r w:rsidR="00772F8C" w:rsidRPr="00DA41CC">
        <w:rPr>
          <w:rFonts w:eastAsia="Times New Roman" w:cstheme="minorHAnsi"/>
          <w:lang w:eastAsia="en-IN"/>
        </w:rPr>
        <w:t>healthy/unhealthy user, informing symptoms, asking about the chatbot</w:t>
      </w:r>
      <w:r w:rsidRPr="00DA41CC">
        <w:rPr>
          <w:rFonts w:eastAsia="Times New Roman" w:cstheme="minorHAnsi"/>
          <w:lang w:eastAsia="en-IN"/>
        </w:rPr>
        <w:t>).</w:t>
      </w:r>
    </w:p>
    <w:p w14:paraId="76F14173" w14:textId="49EE88B0" w:rsidR="00B95F0D" w:rsidRPr="00DA41CC" w:rsidRDefault="00B95F0D" w:rsidP="00772F8C">
      <w:pPr>
        <w:pStyle w:val="ListParagraph"/>
        <w:numPr>
          <w:ilvl w:val="0"/>
          <w:numId w:val="47"/>
        </w:numPr>
        <w:spacing w:after="0" w:line="360" w:lineRule="auto"/>
        <w:ind w:left="0" w:firstLine="0"/>
        <w:rPr>
          <w:rFonts w:eastAsia="Times New Roman" w:cstheme="minorHAnsi"/>
          <w:lang w:eastAsia="en-IN"/>
        </w:rPr>
      </w:pPr>
      <w:r w:rsidRPr="00DA41CC">
        <w:rPr>
          <w:rFonts w:eastAsia="Times New Roman" w:cstheme="minorHAnsi"/>
          <w:lang w:eastAsia="en-IN"/>
        </w:rPr>
        <w:t>The chatbot sought appropriate information from</w:t>
      </w:r>
      <w:r w:rsidR="006D7876" w:rsidRPr="00DA41CC">
        <w:rPr>
          <w:rFonts w:eastAsia="Times New Roman" w:cstheme="minorHAnsi"/>
          <w:lang w:eastAsia="en-IN"/>
        </w:rPr>
        <w:t xml:space="preserve"> the user.</w:t>
      </w:r>
      <w:r w:rsidRPr="00DA41CC">
        <w:rPr>
          <w:rFonts w:eastAsia="Times New Roman" w:cstheme="minorHAnsi"/>
          <w:lang w:eastAsia="en-IN"/>
        </w:rPr>
        <w:t xml:space="preserve"> </w:t>
      </w:r>
    </w:p>
    <w:p w14:paraId="184BEDE2" w14:textId="6E16DA97" w:rsidR="008B7673" w:rsidRPr="00DA41CC" w:rsidRDefault="008B7673" w:rsidP="00772F8C">
      <w:pPr>
        <w:pStyle w:val="ListParagraph"/>
        <w:numPr>
          <w:ilvl w:val="0"/>
          <w:numId w:val="47"/>
        </w:numPr>
        <w:spacing w:after="0" w:line="360" w:lineRule="auto"/>
        <w:ind w:left="0" w:firstLine="0"/>
        <w:rPr>
          <w:rFonts w:eastAsia="Times New Roman" w:cstheme="minorHAnsi"/>
          <w:lang w:eastAsia="en-IN"/>
        </w:rPr>
      </w:pPr>
      <w:r w:rsidRPr="00DA41CC">
        <w:rPr>
          <w:rFonts w:eastAsia="Times New Roman" w:cstheme="minorHAnsi"/>
          <w:lang w:eastAsia="en-IN"/>
        </w:rPr>
        <w:t>The chatbot could handle out-of-context interactions gracefully.</w:t>
      </w:r>
    </w:p>
    <w:p w14:paraId="7D68CF83" w14:textId="70D86588" w:rsidR="00566E6C" w:rsidRPr="00DA41CC" w:rsidRDefault="0077508E" w:rsidP="00772F8C">
      <w:pPr>
        <w:pStyle w:val="ListParagraph"/>
        <w:numPr>
          <w:ilvl w:val="0"/>
          <w:numId w:val="47"/>
        </w:numPr>
        <w:spacing w:after="0" w:line="360" w:lineRule="auto"/>
        <w:ind w:left="0" w:firstLine="0"/>
        <w:rPr>
          <w:rFonts w:eastAsia="Times New Roman" w:cstheme="minorHAnsi"/>
          <w:lang w:eastAsia="en-IN"/>
        </w:rPr>
      </w:pPr>
      <w:r w:rsidRPr="00DA41CC">
        <w:rPr>
          <w:rFonts w:eastAsia="Times New Roman" w:cstheme="minorHAnsi"/>
          <w:lang w:eastAsia="en-IN"/>
        </w:rPr>
        <w:lastRenderedPageBreak/>
        <w:t>The chatbo</w:t>
      </w:r>
      <w:r w:rsidR="00DA41CC">
        <w:rPr>
          <w:rFonts w:eastAsia="Times New Roman" w:cstheme="minorHAnsi"/>
          <w:lang w:eastAsia="en-IN"/>
        </w:rPr>
        <w:t>t appropriately responded</w:t>
      </w:r>
      <w:r w:rsidRPr="00DA41CC">
        <w:rPr>
          <w:rFonts w:eastAsia="Times New Roman" w:cstheme="minorHAnsi"/>
          <w:lang w:eastAsia="en-IN"/>
        </w:rPr>
        <w:t xml:space="preserve"> to the </w:t>
      </w:r>
      <w:r w:rsidR="00772F8C" w:rsidRPr="00DA41CC">
        <w:rPr>
          <w:rFonts w:eastAsia="Times New Roman" w:cstheme="minorHAnsi"/>
          <w:lang w:eastAsia="en-IN"/>
        </w:rPr>
        <w:t xml:space="preserve">user’s </w:t>
      </w:r>
      <w:r w:rsidRPr="00DA41CC">
        <w:rPr>
          <w:rFonts w:eastAsia="Times New Roman" w:cstheme="minorHAnsi"/>
          <w:lang w:eastAsia="en-IN"/>
        </w:rPr>
        <w:t>question.</w:t>
      </w:r>
    </w:p>
    <w:p w14:paraId="509A60A0" w14:textId="26BF3B38" w:rsidR="00566E6C" w:rsidRPr="00DA41CC" w:rsidRDefault="002960C4" w:rsidP="00772F8C">
      <w:pPr>
        <w:pStyle w:val="ListParagraph"/>
        <w:numPr>
          <w:ilvl w:val="0"/>
          <w:numId w:val="47"/>
        </w:numPr>
        <w:spacing w:after="0" w:line="360" w:lineRule="auto"/>
        <w:ind w:left="0" w:firstLine="0"/>
        <w:rPr>
          <w:rFonts w:eastAsia="Times New Roman" w:cstheme="minorHAnsi"/>
          <w:lang w:eastAsia="en-IN"/>
        </w:rPr>
      </w:pPr>
      <w:r w:rsidRPr="00DA41CC">
        <w:rPr>
          <w:rFonts w:eastAsia="Times New Roman" w:cstheme="minorHAnsi"/>
          <w:lang w:eastAsia="en-IN"/>
        </w:rPr>
        <w:t xml:space="preserve">The chatbot recognized the symptoms </w:t>
      </w:r>
      <w:r w:rsidR="00772F8C" w:rsidRPr="00DA41CC">
        <w:rPr>
          <w:rFonts w:eastAsia="Times New Roman" w:cstheme="minorHAnsi"/>
          <w:lang w:eastAsia="en-IN"/>
        </w:rPr>
        <w:t>entered by the chatbot</w:t>
      </w:r>
      <w:r w:rsidR="00DA41CC">
        <w:rPr>
          <w:rFonts w:eastAsia="Times New Roman" w:cstheme="minorHAnsi"/>
          <w:lang w:eastAsia="en-IN"/>
        </w:rPr>
        <w:t>.</w:t>
      </w:r>
    </w:p>
    <w:p w14:paraId="52F0E5C5" w14:textId="510BBB29" w:rsidR="00566E6C" w:rsidRPr="00DA41CC" w:rsidRDefault="002960C4" w:rsidP="00772F8C">
      <w:pPr>
        <w:pStyle w:val="ListParagraph"/>
        <w:numPr>
          <w:ilvl w:val="0"/>
          <w:numId w:val="47"/>
        </w:numPr>
        <w:spacing w:after="0" w:line="360" w:lineRule="auto"/>
        <w:ind w:left="0" w:firstLine="0"/>
        <w:rPr>
          <w:rFonts w:eastAsia="Times New Roman" w:cstheme="minorHAnsi"/>
          <w:lang w:eastAsia="en-IN"/>
        </w:rPr>
      </w:pPr>
      <w:r w:rsidRPr="00DA41CC">
        <w:rPr>
          <w:rFonts w:eastAsia="Times New Roman" w:cstheme="minorHAnsi"/>
          <w:lang w:eastAsia="en-IN"/>
        </w:rPr>
        <w:t xml:space="preserve">The chatbot </w:t>
      </w:r>
      <w:r w:rsidR="0077508E" w:rsidRPr="00DA41CC">
        <w:rPr>
          <w:rFonts w:eastAsia="Times New Roman" w:cstheme="minorHAnsi"/>
          <w:lang w:eastAsia="en-IN"/>
        </w:rPr>
        <w:t xml:space="preserve">kept </w:t>
      </w:r>
      <w:r w:rsidR="00A919F2" w:rsidRPr="00DA41CC">
        <w:rPr>
          <w:rFonts w:eastAsia="Times New Roman" w:cstheme="minorHAnsi"/>
          <w:lang w:eastAsia="en-IN"/>
        </w:rPr>
        <w:t>the user</w:t>
      </w:r>
      <w:r w:rsidR="0077508E" w:rsidRPr="00DA41CC">
        <w:rPr>
          <w:rFonts w:eastAsia="Times New Roman" w:cstheme="minorHAnsi"/>
          <w:lang w:eastAsia="en-IN"/>
        </w:rPr>
        <w:t xml:space="preserve"> informed about the progress</w:t>
      </w:r>
      <w:r w:rsidRPr="00DA41CC">
        <w:rPr>
          <w:rFonts w:eastAsia="Times New Roman" w:cstheme="minorHAnsi"/>
          <w:lang w:eastAsia="en-IN"/>
        </w:rPr>
        <w:t xml:space="preserve"> </w:t>
      </w:r>
      <w:r w:rsidR="0077508E" w:rsidRPr="00DA41CC">
        <w:rPr>
          <w:rFonts w:eastAsia="Times New Roman" w:cstheme="minorHAnsi"/>
          <w:lang w:eastAsia="en-IN"/>
        </w:rPr>
        <w:t>and the conversation was engaging.</w:t>
      </w:r>
    </w:p>
    <w:p w14:paraId="7DA2CD86" w14:textId="59F7F731" w:rsidR="00566E6C" w:rsidRPr="00DA41CC" w:rsidRDefault="0077508E" w:rsidP="00772F8C">
      <w:pPr>
        <w:pStyle w:val="ListParagraph"/>
        <w:numPr>
          <w:ilvl w:val="0"/>
          <w:numId w:val="47"/>
        </w:numPr>
        <w:spacing w:after="0" w:line="360" w:lineRule="auto"/>
        <w:ind w:left="0" w:firstLine="0"/>
        <w:rPr>
          <w:rFonts w:eastAsia="Times New Roman" w:cstheme="minorHAnsi"/>
          <w:lang w:eastAsia="en-IN"/>
        </w:rPr>
      </w:pPr>
      <w:r w:rsidRPr="00DA41CC">
        <w:rPr>
          <w:rFonts w:eastAsia="Times New Roman" w:cstheme="minorHAnsi"/>
          <w:lang w:eastAsia="en-IN"/>
        </w:rPr>
        <w:t>The predicted disease was matching with the entered symptoms.</w:t>
      </w:r>
      <w:r w:rsidR="00566E6C" w:rsidRPr="00DA41CC">
        <w:rPr>
          <w:rFonts w:eastAsia="Times New Roman" w:cstheme="minorHAnsi"/>
          <w:lang w:eastAsia="en-IN"/>
        </w:rPr>
        <w:t xml:space="preserve"> </w:t>
      </w:r>
    </w:p>
    <w:p w14:paraId="7D90C750" w14:textId="412F8425" w:rsidR="00DA1AE9" w:rsidRPr="00DA41CC" w:rsidRDefault="00DA1AE9" w:rsidP="00772F8C">
      <w:pPr>
        <w:pStyle w:val="ListParagraph"/>
        <w:numPr>
          <w:ilvl w:val="0"/>
          <w:numId w:val="47"/>
        </w:numPr>
        <w:spacing w:after="0" w:line="360" w:lineRule="auto"/>
        <w:ind w:left="0" w:firstLine="0"/>
        <w:rPr>
          <w:rFonts w:eastAsia="Times New Roman" w:cstheme="minorHAnsi"/>
          <w:lang w:eastAsia="en-IN"/>
        </w:rPr>
      </w:pPr>
      <w:r w:rsidRPr="00DA41CC">
        <w:rPr>
          <w:rFonts w:eastAsia="Times New Roman" w:cstheme="minorHAnsi"/>
          <w:lang w:eastAsia="en-IN"/>
        </w:rPr>
        <w:t xml:space="preserve">The chatbot politely acknowledged its shortcomings. </w:t>
      </w:r>
    </w:p>
    <w:p w14:paraId="3245C7FC" w14:textId="64CDE624" w:rsidR="0077508E" w:rsidRPr="00DA41CC" w:rsidRDefault="0077508E" w:rsidP="00772F8C">
      <w:pPr>
        <w:pStyle w:val="ListParagraph"/>
        <w:numPr>
          <w:ilvl w:val="0"/>
          <w:numId w:val="47"/>
        </w:numPr>
        <w:spacing w:after="0" w:line="360" w:lineRule="auto"/>
        <w:ind w:left="0" w:firstLine="0"/>
        <w:rPr>
          <w:rFonts w:eastAsia="Times New Roman"/>
          <w:lang w:eastAsia="en-IN"/>
        </w:rPr>
      </w:pPr>
      <w:r w:rsidRPr="00DA41CC">
        <w:rPr>
          <w:rFonts w:eastAsia="Times New Roman" w:cstheme="minorHAnsi"/>
          <w:lang w:eastAsia="en-IN"/>
        </w:rPr>
        <w:t xml:space="preserve">The predicted information was </w:t>
      </w:r>
      <w:r w:rsidR="006D7876" w:rsidRPr="00DA41CC">
        <w:rPr>
          <w:rFonts w:eastAsia="Times New Roman" w:cstheme="minorHAnsi"/>
          <w:lang w:eastAsia="en-IN"/>
        </w:rPr>
        <w:t xml:space="preserve">appropriately </w:t>
      </w:r>
      <w:r w:rsidRPr="00DA41CC">
        <w:rPr>
          <w:rFonts w:eastAsia="Times New Roman" w:cstheme="minorHAnsi"/>
          <w:lang w:eastAsia="en-IN"/>
        </w:rPr>
        <w:t>presented in the chat window.</w:t>
      </w:r>
    </w:p>
    <w:p w14:paraId="10B87020" w14:textId="27F1667B" w:rsidR="00772F8C" w:rsidRDefault="0077508E" w:rsidP="00772F8C">
      <w:pPr>
        <w:pStyle w:val="ListParagraph"/>
        <w:numPr>
          <w:ilvl w:val="0"/>
          <w:numId w:val="47"/>
        </w:numPr>
        <w:spacing w:after="0" w:line="360" w:lineRule="auto"/>
        <w:ind w:left="0" w:firstLine="0"/>
        <w:rPr>
          <w:rFonts w:eastAsia="Times New Roman" w:cstheme="minorHAnsi"/>
          <w:lang w:eastAsia="en-IN"/>
        </w:rPr>
      </w:pPr>
      <w:r w:rsidRPr="00DA41CC">
        <w:rPr>
          <w:rFonts w:eastAsia="Times New Roman" w:cstheme="minorHAnsi"/>
          <w:lang w:eastAsia="en-IN"/>
        </w:rPr>
        <w:t>The conversation ended gracefully.</w:t>
      </w:r>
    </w:p>
    <w:p w14:paraId="72F54DC1" w14:textId="784FB6DF" w:rsidR="00417747" w:rsidRPr="00DA41CC" w:rsidRDefault="00417747" w:rsidP="00772F8C">
      <w:pPr>
        <w:pStyle w:val="ListParagraph"/>
        <w:numPr>
          <w:ilvl w:val="0"/>
          <w:numId w:val="47"/>
        </w:numPr>
        <w:spacing w:after="0" w:line="360" w:lineRule="auto"/>
        <w:ind w:left="0" w:firstLine="0"/>
        <w:rPr>
          <w:rFonts w:eastAsia="Times New Roman" w:cstheme="minorHAnsi"/>
          <w:lang w:eastAsia="en-IN"/>
        </w:rPr>
      </w:pPr>
      <w:r w:rsidRPr="00417747">
        <w:rPr>
          <w:rFonts w:eastAsia="Times New Roman" w:cstheme="minorHAnsi"/>
          <w:lang w:eastAsia="en-IN"/>
        </w:rPr>
        <w:t>Have you used any other chatbot before?</w:t>
      </w:r>
    </w:p>
    <w:bookmarkEnd w:id="72"/>
    <w:p w14:paraId="1201784D" w14:textId="77777777" w:rsidR="00772F8C" w:rsidRPr="00772F8C" w:rsidRDefault="00772F8C" w:rsidP="00772F8C">
      <w:pPr>
        <w:spacing w:after="0" w:line="240" w:lineRule="auto"/>
        <w:rPr>
          <w:rFonts w:eastAsia="Times New Roman" w:cstheme="minorHAnsi"/>
          <w:lang w:eastAsia="en-IN"/>
        </w:rPr>
      </w:pPr>
    </w:p>
    <w:p w14:paraId="4276F148" w14:textId="70DF686E" w:rsidR="00BB4B09" w:rsidRDefault="00F223EC" w:rsidP="00BB4B09">
      <w:pPr>
        <w:rPr>
          <w:rFonts w:eastAsia="Times New Roman" w:cstheme="minorHAnsi"/>
          <w:lang w:eastAsia="en-IN"/>
        </w:rPr>
      </w:pPr>
      <w:r w:rsidRPr="00F223EC">
        <w:rPr>
          <w:rFonts w:eastAsia="Times New Roman" w:cstheme="minorHAnsi"/>
          <w:lang w:eastAsia="en-IN"/>
        </w:rPr>
        <w:t xml:space="preserve">The following figure shows </w:t>
      </w:r>
      <w:r>
        <w:rPr>
          <w:rFonts w:eastAsia="Times New Roman" w:cstheme="minorHAnsi"/>
          <w:lang w:eastAsia="en-IN"/>
        </w:rPr>
        <w:t xml:space="preserve">the </w:t>
      </w:r>
      <w:r w:rsidRPr="00F223EC">
        <w:rPr>
          <w:rFonts w:eastAsia="Times New Roman" w:cstheme="minorHAnsi"/>
          <w:lang w:eastAsia="en-IN"/>
        </w:rPr>
        <w:t>results of the question</w:t>
      </w:r>
      <w:r>
        <w:rPr>
          <w:rFonts w:eastAsia="Times New Roman" w:cstheme="minorHAnsi"/>
          <w:lang w:eastAsia="en-IN"/>
        </w:rPr>
        <w:t>nair</w:t>
      </w:r>
      <w:r w:rsidRPr="00F223EC">
        <w:rPr>
          <w:rFonts w:eastAsia="Times New Roman" w:cstheme="minorHAnsi"/>
          <w:lang w:eastAsia="en-IN"/>
        </w:rPr>
        <w:t>es</w:t>
      </w:r>
      <w:r>
        <w:rPr>
          <w:rFonts w:eastAsia="Times New Roman" w:cstheme="minorHAnsi"/>
          <w:lang w:eastAsia="en-IN"/>
        </w:rPr>
        <w:t>:</w:t>
      </w:r>
    </w:p>
    <w:p w14:paraId="45B63122" w14:textId="0874FADE" w:rsidR="00F223EC" w:rsidRPr="00F223EC" w:rsidRDefault="00C97BEB" w:rsidP="00BB4B09">
      <w:pPr>
        <w:rPr>
          <w:rFonts w:eastAsia="Times New Roman" w:cstheme="minorHAnsi"/>
          <w:lang w:eastAsia="en-IN"/>
        </w:rPr>
      </w:pPr>
      <w:r w:rsidRPr="00C97BEB">
        <w:rPr>
          <w:rFonts w:eastAsia="Times New Roman" w:cstheme="minorHAnsi"/>
          <w:noProof/>
          <w:lang w:eastAsia="en-IN"/>
        </w:rPr>
        <w:drawing>
          <wp:inline distT="0" distB="0" distL="0" distR="0" wp14:anchorId="0AC8C076" wp14:editId="43B14969">
            <wp:extent cx="2536371" cy="1453681"/>
            <wp:effectExtent l="0" t="0" r="0" b="0"/>
            <wp:docPr id="37" name="Picture 37"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icon&#10;&#10;Description automatically generated"/>
                    <pic:cNvPicPr/>
                  </pic:nvPicPr>
                  <pic:blipFill>
                    <a:blip r:embed="rId33"/>
                    <a:stretch>
                      <a:fillRect/>
                    </a:stretch>
                  </pic:blipFill>
                  <pic:spPr>
                    <a:xfrm>
                      <a:off x="0" y="0"/>
                      <a:ext cx="2538161" cy="1454707"/>
                    </a:xfrm>
                    <a:prstGeom prst="rect">
                      <a:avLst/>
                    </a:prstGeom>
                  </pic:spPr>
                </pic:pic>
              </a:graphicData>
            </a:graphic>
          </wp:inline>
        </w:drawing>
      </w:r>
    </w:p>
    <w:p w14:paraId="3F488389" w14:textId="1548C507" w:rsidR="00427751" w:rsidRDefault="00B33C24" w:rsidP="008B7673">
      <w:r>
        <w:t>&lt;</w:t>
      </w:r>
      <w:commentRangeStart w:id="73"/>
      <w:r>
        <w:t>FIGURE</w:t>
      </w:r>
      <w:commentRangeEnd w:id="73"/>
      <w:r>
        <w:rPr>
          <w:rStyle w:val="CommentReference"/>
          <w:lang w:val="en-US"/>
        </w:rPr>
        <w:commentReference w:id="73"/>
      </w:r>
      <w:r>
        <w:t>&gt;</w:t>
      </w:r>
      <w:r w:rsidR="00427751">
        <w:br w:type="page"/>
      </w:r>
    </w:p>
    <w:p w14:paraId="64518BAA" w14:textId="77777777" w:rsidR="006F60CB" w:rsidRDefault="006F60CB">
      <w:r>
        <w:lastRenderedPageBreak/>
        <w:t>Testing the pipelines:</w:t>
      </w:r>
    </w:p>
    <w:p w14:paraId="4D7E63E8" w14:textId="70E21A04" w:rsidR="006F60CB" w:rsidRDefault="006F60CB">
      <w:r w:rsidRPr="006F60CB">
        <w:t xml:space="preserve">https://rasa.com/docs/rasa/testing-your-assistant/#comparing-nlu-pipelines </w:t>
      </w:r>
    </w:p>
    <w:p w14:paraId="2D0D0DFB" w14:textId="26CC3FF3" w:rsidR="003E6842" w:rsidRDefault="003E6842"/>
    <w:p w14:paraId="33DC06A9" w14:textId="24142E1A" w:rsidR="003E6842" w:rsidRDefault="003E6842">
      <w:r>
        <w:t xml:space="preserve">Bot maturity </w:t>
      </w:r>
      <w:r w:rsidR="005D0B6D">
        <w:t>(productionization) process:</w:t>
      </w:r>
    </w:p>
    <w:p w14:paraId="3E7416BF" w14:textId="5642BCA0" w:rsidR="005A1E67" w:rsidRDefault="005A1E67"/>
    <w:p w14:paraId="594B1865" w14:textId="75F247F8" w:rsidR="005A1E67" w:rsidRDefault="005A1E67">
      <w:r>
        <w:t>How we achieved pobj</w:t>
      </w:r>
    </w:p>
    <w:p w14:paraId="3D5DAAD9" w14:textId="35372E68" w:rsidR="00546224" w:rsidRDefault="005A1E67">
      <w:r>
        <w:rPr>
          <w:noProof/>
        </w:rPr>
        <w:t>\\</w:t>
      </w:r>
      <w:r w:rsidR="00EE7536" w:rsidRPr="00EE7536">
        <w:rPr>
          <w:noProof/>
        </w:rPr>
        <w:drawing>
          <wp:inline distT="0" distB="0" distL="0" distR="0" wp14:anchorId="2C6EFC96" wp14:editId="1B481845">
            <wp:extent cx="5731510" cy="3004820"/>
            <wp:effectExtent l="0" t="0" r="0" b="0"/>
            <wp:docPr id="16" name="Picture 1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pic:nvPicPr>
                  <pic:blipFill>
                    <a:blip r:embed="rId34"/>
                    <a:stretch>
                      <a:fillRect/>
                    </a:stretch>
                  </pic:blipFill>
                  <pic:spPr>
                    <a:xfrm>
                      <a:off x="0" y="0"/>
                      <a:ext cx="5731510" cy="3004820"/>
                    </a:xfrm>
                    <a:prstGeom prst="rect">
                      <a:avLst/>
                    </a:prstGeom>
                  </pic:spPr>
                </pic:pic>
              </a:graphicData>
            </a:graphic>
          </wp:inline>
        </w:drawing>
      </w:r>
      <w:r w:rsidR="00546224">
        <w:br w:type="page"/>
      </w:r>
    </w:p>
    <w:p w14:paraId="43542B1B" w14:textId="77777777" w:rsidR="00EE7536" w:rsidRDefault="00EE7536">
      <w:pPr>
        <w:rPr>
          <w:rFonts w:asciiTheme="majorHAnsi" w:eastAsiaTheme="majorEastAsia" w:hAnsiTheme="majorHAnsi" w:cstheme="majorBidi"/>
          <w:color w:val="2F5496" w:themeColor="accent1" w:themeShade="BF"/>
          <w:sz w:val="32"/>
          <w:szCs w:val="32"/>
        </w:rPr>
      </w:pPr>
    </w:p>
    <w:p w14:paraId="61CE4DD2" w14:textId="40A60D6B" w:rsidR="00787AF2" w:rsidRDefault="00787AF2" w:rsidP="00787AF2">
      <w:pPr>
        <w:pStyle w:val="Heading1"/>
      </w:pPr>
      <w:bookmarkStart w:id="74" w:name="_Toc111512566"/>
      <w:r>
        <w:t>Future Work</w:t>
      </w:r>
      <w:bookmarkEnd w:id="74"/>
    </w:p>
    <w:p w14:paraId="24B91026" w14:textId="06FA8B9B" w:rsidR="00546224" w:rsidRDefault="00CD04DF" w:rsidP="00D06FD8">
      <w:r>
        <w:t>The focus of the dissertation was developing a chatbot capable of understanding the user’s health status and extracting the symptoms from the input text and maintaining the dialogue without forgetting the information collected in previous dialogue turns.</w:t>
      </w:r>
      <w:r w:rsidR="00547E97">
        <w:t xml:space="preserve"> During the development, it was observed that knowing users in detail can help the bot in delivering a better user experience. Bot system can maintain detailed user profiles in the backend and can during a conversation the system can extract key profile details and frame a contextualized </w:t>
      </w:r>
      <w:r w:rsidR="00AA2F93">
        <w:t xml:space="preserve">and personalized </w:t>
      </w:r>
      <w:r w:rsidR="00547E97">
        <w:t>conversation.</w:t>
      </w:r>
    </w:p>
    <w:p w14:paraId="2855578D" w14:textId="3943589C" w:rsidR="00CD04DF" w:rsidRDefault="00451CE2">
      <w:r>
        <w:t>The NER model used for the disease was found to miss some of the words which are closely related to the actual symptom. It is believed that the model can be further customized to include those additional closely related word tokens as disease entities in the model</w:t>
      </w:r>
    </w:p>
    <w:p w14:paraId="3C160332" w14:textId="2EF963A6" w:rsidR="000B2C1D" w:rsidRDefault="000B2C1D">
      <w:r>
        <w:t xml:space="preserve">Knowledge graph for better data </w:t>
      </w:r>
      <w:commentRangeStart w:id="75"/>
      <w:r>
        <w:t>representation</w:t>
      </w:r>
      <w:commentRangeEnd w:id="75"/>
      <w:r w:rsidR="00F63950">
        <w:rPr>
          <w:rStyle w:val="CommentReference"/>
          <w:lang w:val="en-US"/>
        </w:rPr>
        <w:commentReference w:id="75"/>
      </w:r>
    </w:p>
    <w:p w14:paraId="25BF5794" w14:textId="77777777" w:rsidR="00E97B85" w:rsidRDefault="0052001E">
      <w:r>
        <w:t>Bias in the pre-trained dataset</w:t>
      </w:r>
    </w:p>
    <w:p w14:paraId="0468D696" w14:textId="323F2976" w:rsidR="00461AC3" w:rsidRDefault="00000000">
      <w:hyperlink r:id="rId35" w:anchor="idm45146323434784" w:history="1">
        <w:r w:rsidR="00E97B85" w:rsidRPr="00863117">
          <w:rPr>
            <w:rStyle w:val="Hyperlink"/>
          </w:rPr>
          <w:t>https://learning.oreilly.com/library/view/natural-language-processing/9781098136789/ch01.html#idm45146323434784</w:t>
        </w:r>
      </w:hyperlink>
      <w:r w:rsidR="00E97B85">
        <w:t xml:space="preserve"> </w:t>
      </w:r>
      <w:r w:rsidR="00E97B85" w:rsidRPr="00E97B85">
        <w:t>Main Challenges with Transformers</w:t>
      </w:r>
      <w:r w:rsidR="00461AC3">
        <w:br w:type="page"/>
      </w:r>
    </w:p>
    <w:p w14:paraId="7A126329" w14:textId="783EBB7B" w:rsidR="00787AF2" w:rsidRDefault="00787AF2" w:rsidP="00787AF2">
      <w:pPr>
        <w:pStyle w:val="Heading1"/>
      </w:pPr>
      <w:bookmarkStart w:id="76" w:name="_Toc111512567"/>
      <w:r>
        <w:lastRenderedPageBreak/>
        <w:t>Conclusion</w:t>
      </w:r>
      <w:bookmarkEnd w:id="76"/>
    </w:p>
    <w:p w14:paraId="21A59AFC" w14:textId="09D5DD7B" w:rsidR="00787AF2" w:rsidRDefault="007F18B1" w:rsidP="00F75A80">
      <w:r>
        <w:br w:type="page"/>
      </w:r>
    </w:p>
    <w:p w14:paraId="64E2157E" w14:textId="7EDA7C63" w:rsidR="0059790E" w:rsidRDefault="0059790E" w:rsidP="0059790E">
      <w:pPr>
        <w:pStyle w:val="Heading1"/>
      </w:pPr>
      <w:bookmarkStart w:id="77" w:name="_Toc111512568"/>
      <w:r>
        <w:lastRenderedPageBreak/>
        <w:t>Project Timeline</w:t>
      </w:r>
      <w:bookmarkEnd w:id="77"/>
    </w:p>
    <w:p w14:paraId="3D9D733C" w14:textId="677DCF2C" w:rsidR="005A55DC" w:rsidRDefault="005A55DC" w:rsidP="005A55DC">
      <w:pPr>
        <w:pStyle w:val="Caption"/>
        <w:keepNext/>
        <w:jc w:val="center"/>
      </w:pPr>
      <w:bookmarkStart w:id="78" w:name="_Toc111512576"/>
      <w:r>
        <w:t xml:space="preserve">Figure </w:t>
      </w:r>
      <w:fldSimple w:instr=" SEQ Figure \* ARABIC ">
        <w:r w:rsidR="009B265A">
          <w:rPr>
            <w:noProof/>
          </w:rPr>
          <w:t>5</w:t>
        </w:r>
      </w:fldSimple>
      <w:r>
        <w:t xml:space="preserve"> Project Timeline</w:t>
      </w:r>
      <w:bookmarkEnd w:id="78"/>
    </w:p>
    <w:p w14:paraId="1EE2CD31" w14:textId="172F3509" w:rsidR="0059790E" w:rsidRPr="0059790E" w:rsidRDefault="005A55DC" w:rsidP="0059790E">
      <w:r>
        <w:rPr>
          <w:noProof/>
        </w:rPr>
        <w:drawing>
          <wp:inline distT="0" distB="0" distL="0" distR="0" wp14:anchorId="33984753" wp14:editId="32790822">
            <wp:extent cx="5731510" cy="3999230"/>
            <wp:effectExtent l="0" t="0" r="254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p>
    <w:p w14:paraId="38F01CFB" w14:textId="6E949622" w:rsidR="00461AC3" w:rsidRPr="00461AC3" w:rsidRDefault="00546224" w:rsidP="00461AC3">
      <w:pPr>
        <w:rPr>
          <w:rFonts w:asciiTheme="majorHAnsi" w:eastAsiaTheme="majorEastAsia" w:hAnsiTheme="majorHAnsi" w:cstheme="majorBidi"/>
          <w:color w:val="2F5496" w:themeColor="accent1" w:themeShade="BF"/>
          <w:sz w:val="32"/>
          <w:szCs w:val="32"/>
        </w:rPr>
      </w:pPr>
      <w:r>
        <w:br w:type="page"/>
      </w:r>
    </w:p>
    <w:p w14:paraId="7B6457E6" w14:textId="55508518" w:rsidR="00787AF2" w:rsidRPr="00787AF2" w:rsidRDefault="00787AF2" w:rsidP="00461AC3">
      <w:pPr>
        <w:pStyle w:val="Heading1"/>
      </w:pPr>
      <w:bookmarkStart w:id="79" w:name="_Toc111512569"/>
      <w:r w:rsidRPr="00787AF2">
        <w:lastRenderedPageBreak/>
        <w:t>Appendix B User Guide</w:t>
      </w:r>
      <w:bookmarkEnd w:id="79"/>
    </w:p>
    <w:p w14:paraId="3E75D650" w14:textId="77777777" w:rsidR="0038724C" w:rsidRDefault="0038724C"/>
    <w:p w14:paraId="3A18C8E5" w14:textId="31C1DA2D" w:rsidR="00212D0B" w:rsidRDefault="00212D0B" w:rsidP="006542B4">
      <w:pPr>
        <w:pStyle w:val="ListParagraph"/>
        <w:numPr>
          <w:ilvl w:val="0"/>
          <w:numId w:val="39"/>
        </w:numPr>
      </w:pPr>
      <w:r>
        <w:t>Clone the repository to a local drive.</w:t>
      </w:r>
    </w:p>
    <w:p w14:paraId="181C801B" w14:textId="2246D90A" w:rsidR="00212D0B" w:rsidRDefault="00212D0B" w:rsidP="006542B4">
      <w:pPr>
        <w:pStyle w:val="ListParagraph"/>
        <w:numPr>
          <w:ilvl w:val="0"/>
          <w:numId w:val="39"/>
        </w:numPr>
      </w:pPr>
      <w:r>
        <w:t xml:space="preserve">Change </w:t>
      </w:r>
      <w:r w:rsidR="006542B4">
        <w:t xml:space="preserve">the </w:t>
      </w:r>
      <w:r>
        <w:t xml:space="preserve">directory to the root of </w:t>
      </w:r>
      <w:r w:rsidR="006542B4">
        <w:t xml:space="preserve">the </w:t>
      </w:r>
      <w:r>
        <w:t>cloned repository</w:t>
      </w:r>
      <w:r w:rsidR="006542B4">
        <w:t>.</w:t>
      </w:r>
    </w:p>
    <w:p w14:paraId="350333FD" w14:textId="77777777" w:rsidR="006542B4" w:rsidRPr="006542B4" w:rsidRDefault="006542B4" w:rsidP="006542B4">
      <w:pPr>
        <w:pStyle w:val="ListParagraph"/>
        <w:numPr>
          <w:ilvl w:val="0"/>
          <w:numId w:val="39"/>
        </w:numPr>
        <w:rPr>
          <w:b/>
          <w:bCs/>
        </w:rPr>
      </w:pPr>
      <w:r>
        <w:t>Make sure all the python dependencies are correctly installed.</w:t>
      </w:r>
    </w:p>
    <w:p w14:paraId="452F699A" w14:textId="45A754E8" w:rsidR="00212D0B" w:rsidRPr="006542B4" w:rsidRDefault="006542B4" w:rsidP="0046013C">
      <w:pPr>
        <w:pStyle w:val="ListParagraph"/>
        <w:numPr>
          <w:ilvl w:val="0"/>
          <w:numId w:val="39"/>
        </w:numPr>
        <w:rPr>
          <w:b/>
          <w:bCs/>
        </w:rPr>
      </w:pPr>
      <w:r>
        <w:t>Follow the instructions mentioned below to access the chatbot:</w:t>
      </w:r>
    </w:p>
    <w:p w14:paraId="1CEC6FB4" w14:textId="18245722" w:rsidR="00212D0B" w:rsidRDefault="0038724C" w:rsidP="0038724C">
      <w:pPr>
        <w:rPr>
          <w:rStyle w:val="cm-string"/>
          <w:rFonts w:ascii="Cascadia Code" w:hAnsi="Cascadia Code"/>
          <w:color w:val="2A00FF"/>
          <w:sz w:val="21"/>
          <w:szCs w:val="21"/>
          <w:shd w:val="clear" w:color="auto" w:fill="FFFFFF"/>
        </w:rPr>
      </w:pPr>
      <w:r w:rsidRPr="0038724C">
        <w:rPr>
          <w:b/>
          <w:bCs/>
        </w:rPr>
        <w:t>Rasa server</w:t>
      </w:r>
      <w:r w:rsidRPr="0038724C">
        <w:br/>
        <w:t>To run the server, use the following command:</w:t>
      </w:r>
      <w:r w:rsidRPr="0038724C">
        <w:br/>
      </w:r>
      <w:r w:rsidRPr="0038724C">
        <w:br/>
      </w:r>
      <w:r w:rsidR="00212D0B">
        <w:rPr>
          <w:rFonts w:ascii="Cascadia Code" w:hAnsi="Cascadia Code"/>
          <w:color w:val="242424"/>
          <w:sz w:val="21"/>
          <w:szCs w:val="21"/>
          <w:shd w:val="clear" w:color="auto" w:fill="FFFFFF"/>
        </w:rPr>
        <w:t xml:space="preserve">rasa run </w:t>
      </w:r>
      <w:r w:rsidR="00212D0B">
        <w:rPr>
          <w:rStyle w:val="cm-attribute"/>
          <w:rFonts w:ascii="Cascadia Code" w:hAnsi="Cascadia Code"/>
          <w:color w:val="0000CC"/>
          <w:sz w:val="21"/>
          <w:szCs w:val="21"/>
          <w:shd w:val="clear" w:color="auto" w:fill="FFFFFF"/>
        </w:rPr>
        <w:t>--cors</w:t>
      </w:r>
      <w:r w:rsidR="00212D0B">
        <w:rPr>
          <w:rFonts w:ascii="Cascadia Code" w:hAnsi="Cascadia Code"/>
          <w:color w:val="242424"/>
          <w:sz w:val="21"/>
          <w:szCs w:val="21"/>
          <w:shd w:val="clear" w:color="auto" w:fill="FFFFFF"/>
        </w:rPr>
        <w:t xml:space="preserve"> </w:t>
      </w:r>
      <w:r w:rsidR="00212D0B">
        <w:rPr>
          <w:rStyle w:val="cm-string"/>
          <w:rFonts w:ascii="Cascadia Code" w:hAnsi="Cascadia Code"/>
          <w:color w:val="2A00FF"/>
          <w:sz w:val="21"/>
          <w:szCs w:val="21"/>
          <w:shd w:val="clear" w:color="auto" w:fill="FFFFFF"/>
        </w:rPr>
        <w:t>"*"</w:t>
      </w:r>
    </w:p>
    <w:p w14:paraId="6F226664" w14:textId="77777777" w:rsidR="00212D0B" w:rsidRPr="00212D0B" w:rsidRDefault="0038724C" w:rsidP="00212D0B">
      <w:pPr>
        <w:rPr>
          <w:rFonts w:ascii="Cascadia Code" w:eastAsia="Times New Roman" w:hAnsi="Cascadia Code" w:cs="Times New Roman"/>
          <w:color w:val="242424"/>
          <w:sz w:val="21"/>
          <w:szCs w:val="21"/>
          <w:shd w:val="clear" w:color="auto" w:fill="FFFFFF"/>
          <w:lang w:eastAsia="en-IN"/>
        </w:rPr>
      </w:pPr>
      <w:r w:rsidRPr="0038724C">
        <w:br/>
        <w:t xml:space="preserve">The --cors "*" command is used to solve the cross-origin resource sharing (CORS) problem between </w:t>
      </w:r>
      <w:r>
        <w:t xml:space="preserve">the </w:t>
      </w:r>
      <w:r w:rsidRPr="0038724C">
        <w:t>client and Rasa servers.</w:t>
      </w:r>
      <w:r w:rsidRPr="0038724C">
        <w:br/>
      </w:r>
      <w:r w:rsidRPr="0038724C">
        <w:br/>
      </w:r>
      <w:r w:rsidRPr="0038724C">
        <w:br/>
      </w:r>
      <w:r w:rsidRPr="0038724C">
        <w:rPr>
          <w:b/>
          <w:bCs/>
        </w:rPr>
        <w:t>Run Action server</w:t>
      </w:r>
      <w:r w:rsidRPr="0038724C">
        <w:br/>
      </w:r>
      <w:r w:rsidRPr="0038724C">
        <w:br/>
      </w:r>
      <w:r w:rsidR="00212D0B" w:rsidRPr="00212D0B">
        <w:rPr>
          <w:rFonts w:ascii="Cascadia Code" w:eastAsia="Times New Roman" w:hAnsi="Cascadia Code" w:cs="Times New Roman"/>
          <w:color w:val="242424"/>
          <w:sz w:val="21"/>
          <w:szCs w:val="21"/>
          <w:shd w:val="clear" w:color="auto" w:fill="FFFFFF"/>
          <w:lang w:eastAsia="en-IN"/>
        </w:rPr>
        <w:t>rasa run actions</w:t>
      </w:r>
    </w:p>
    <w:p w14:paraId="1E9C20BF" w14:textId="06C613D6" w:rsidR="00212D0B" w:rsidRPr="00212D0B" w:rsidRDefault="00212D0B" w:rsidP="00212D0B">
      <w:pPr>
        <w:rPr>
          <w:rFonts w:ascii="Cascadia Code" w:eastAsia="Times New Roman" w:hAnsi="Cascadia Code" w:cs="Times New Roman"/>
          <w:color w:val="242424"/>
          <w:sz w:val="21"/>
          <w:szCs w:val="21"/>
          <w:shd w:val="clear" w:color="auto" w:fill="FFFFFF"/>
          <w:lang w:eastAsia="en-IN"/>
        </w:rPr>
      </w:pPr>
      <w:r>
        <w:t>This will start the action server service.</w:t>
      </w:r>
      <w:r w:rsidR="0038724C" w:rsidRPr="0038724C">
        <w:br/>
      </w:r>
      <w:r w:rsidR="0038724C" w:rsidRPr="0038724C">
        <w:br/>
      </w:r>
      <w:r w:rsidR="0038724C" w:rsidRPr="0038724C">
        <w:rPr>
          <w:b/>
          <w:bCs/>
        </w:rPr>
        <w:t>Web client-server</w:t>
      </w:r>
      <w:r w:rsidR="0038724C" w:rsidRPr="0038724C">
        <w:rPr>
          <w:b/>
          <w:bCs/>
        </w:rPr>
        <w:br/>
      </w:r>
      <w:r w:rsidR="0038724C" w:rsidRPr="0038724C">
        <w:t>Run the following command:</w:t>
      </w:r>
      <w:r w:rsidR="0038724C" w:rsidRPr="0038724C">
        <w:br/>
      </w:r>
      <w:r w:rsidR="0038724C" w:rsidRPr="0038724C">
        <w:br/>
      </w:r>
      <w:r w:rsidRPr="00212D0B">
        <w:rPr>
          <w:rFonts w:ascii="Cascadia Code" w:eastAsia="Times New Roman" w:hAnsi="Cascadia Code" w:cs="Times New Roman"/>
          <w:color w:val="242424"/>
          <w:sz w:val="21"/>
          <w:szCs w:val="21"/>
          <w:shd w:val="clear" w:color="auto" w:fill="FFFFFF"/>
          <w:lang w:eastAsia="en-IN"/>
        </w:rPr>
        <w:t xml:space="preserve">python </w:t>
      </w:r>
      <w:r w:rsidRPr="00212D0B">
        <w:rPr>
          <w:rFonts w:ascii="Cascadia Code" w:eastAsia="Times New Roman" w:hAnsi="Cascadia Code" w:cs="Times New Roman"/>
          <w:color w:val="0000CC"/>
          <w:sz w:val="21"/>
          <w:szCs w:val="21"/>
          <w:shd w:val="clear" w:color="auto" w:fill="FFFFFF"/>
          <w:lang w:eastAsia="en-IN"/>
        </w:rPr>
        <w:t>-m</w:t>
      </w:r>
      <w:r w:rsidRPr="00212D0B">
        <w:rPr>
          <w:rFonts w:ascii="Cascadia Code" w:eastAsia="Times New Roman" w:hAnsi="Cascadia Code" w:cs="Times New Roman"/>
          <w:color w:val="242424"/>
          <w:sz w:val="21"/>
          <w:szCs w:val="21"/>
          <w:shd w:val="clear" w:color="auto" w:fill="FFFFFF"/>
          <w:lang w:eastAsia="en-IN"/>
        </w:rPr>
        <w:t xml:space="preserve"> http.server</w:t>
      </w:r>
    </w:p>
    <w:p w14:paraId="12DADDBD" w14:textId="66A0FA34" w:rsidR="0038724C" w:rsidRPr="0038724C" w:rsidRDefault="0038724C" w:rsidP="0038724C"/>
    <w:p w14:paraId="1ADB0C1C" w14:textId="00A4FDB9" w:rsidR="00212D0B" w:rsidRPr="00212D0B" w:rsidRDefault="00212D0B" w:rsidP="0038724C">
      <w:pPr>
        <w:rPr>
          <w:b/>
          <w:bCs/>
        </w:rPr>
      </w:pPr>
      <w:r w:rsidRPr="00212D0B">
        <w:rPr>
          <w:b/>
          <w:bCs/>
        </w:rPr>
        <w:t>Acce</w:t>
      </w:r>
      <w:r>
        <w:rPr>
          <w:b/>
          <w:bCs/>
        </w:rPr>
        <w:t>s</w:t>
      </w:r>
      <w:r w:rsidRPr="00212D0B">
        <w:rPr>
          <w:b/>
          <w:bCs/>
        </w:rPr>
        <w:t>sing chatbot:</w:t>
      </w:r>
    </w:p>
    <w:p w14:paraId="496FFAF2" w14:textId="1C203697" w:rsidR="0038724C" w:rsidRDefault="0038724C" w:rsidP="0038724C">
      <w:r w:rsidRPr="0038724C">
        <w:t xml:space="preserve">This will start an HTTP-based server in the local 8000 port. </w:t>
      </w:r>
    </w:p>
    <w:p w14:paraId="55506186" w14:textId="5F36D4A0" w:rsidR="0038724C" w:rsidRPr="0038724C" w:rsidRDefault="0038724C" w:rsidP="0038724C">
      <w:r>
        <w:t>V</w:t>
      </w:r>
      <w:r w:rsidRPr="0038724C">
        <w:t xml:space="preserve">isit </w:t>
      </w:r>
      <w:hyperlink r:id="rId37" w:history="1">
        <w:r w:rsidR="00212D0B" w:rsidRPr="00863117">
          <w:rPr>
            <w:rStyle w:val="Hyperlink"/>
            <w:rFonts w:ascii="Cascadia Code" w:hAnsi="Cascadia Code"/>
            <w:sz w:val="21"/>
            <w:szCs w:val="21"/>
            <w:shd w:val="clear" w:color="auto" w:fill="FFFFFF"/>
          </w:rPr>
          <w:t>http://localhost:8000</w:t>
        </w:r>
      </w:hyperlink>
      <w:r w:rsidR="00212D0B">
        <w:rPr>
          <w:rFonts w:ascii="Cascadia Code" w:hAnsi="Cascadia Code"/>
          <w:color w:val="242424"/>
          <w:sz w:val="21"/>
          <w:szCs w:val="21"/>
          <w:shd w:val="clear" w:color="auto" w:fill="FFFFFF"/>
        </w:rPr>
        <w:t xml:space="preserve"> </w:t>
      </w:r>
      <w:r w:rsidRPr="0038724C">
        <w:t xml:space="preserve"> in a browser to </w:t>
      </w:r>
      <w:r>
        <w:t>access</w:t>
      </w:r>
      <w:r w:rsidRPr="0038724C">
        <w:t xml:space="preserve"> the chatbot.</w:t>
      </w:r>
    </w:p>
    <w:p w14:paraId="52AED0C4" w14:textId="5287CAA4" w:rsidR="00546224" w:rsidRDefault="00546224">
      <w:pPr>
        <w:rPr>
          <w:rFonts w:asciiTheme="majorHAnsi" w:eastAsiaTheme="majorEastAsia" w:hAnsiTheme="majorHAnsi" w:cstheme="majorBidi"/>
          <w:color w:val="2F5496" w:themeColor="accent1" w:themeShade="BF"/>
          <w:sz w:val="32"/>
          <w:szCs w:val="32"/>
        </w:rPr>
      </w:pPr>
      <w:r>
        <w:br w:type="page"/>
      </w:r>
    </w:p>
    <w:p w14:paraId="672961CE" w14:textId="0B1243AF" w:rsidR="00787AF2" w:rsidRDefault="00787AF2" w:rsidP="00787AF2">
      <w:pPr>
        <w:pStyle w:val="Heading1"/>
      </w:pPr>
      <w:bookmarkStart w:id="80" w:name="_Toc111512570"/>
      <w:r w:rsidRPr="00787AF2">
        <w:lastRenderedPageBreak/>
        <w:t>Appendix C Ethics Documents</w:t>
      </w:r>
      <w:bookmarkEnd w:id="80"/>
    </w:p>
    <w:p w14:paraId="56BB4147" w14:textId="77777777" w:rsidR="004967A1" w:rsidRPr="004967A1" w:rsidRDefault="004967A1" w:rsidP="004967A1"/>
    <w:p w14:paraId="633A00CF" w14:textId="0FF0F235" w:rsidR="004967A1" w:rsidRPr="004967A1" w:rsidRDefault="004967A1" w:rsidP="004967A1">
      <w:r w:rsidRPr="004967A1">
        <w:rPr>
          <w:noProof/>
        </w:rPr>
        <w:drawing>
          <wp:inline distT="0" distB="0" distL="0" distR="0" wp14:anchorId="3004041E" wp14:editId="4348218B">
            <wp:extent cx="5813087" cy="8183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l="17671" t="4582" r="17791" b="25217"/>
                    <a:stretch/>
                  </pic:blipFill>
                  <pic:spPr bwMode="auto">
                    <a:xfrm>
                      <a:off x="0" y="0"/>
                      <a:ext cx="5830630" cy="8208578"/>
                    </a:xfrm>
                    <a:prstGeom prst="rect">
                      <a:avLst/>
                    </a:prstGeom>
                    <a:noFill/>
                    <a:ln>
                      <a:noFill/>
                    </a:ln>
                    <a:extLst>
                      <a:ext uri="{53640926-AAD7-44D8-BBD7-CCE9431645EC}">
                        <a14:shadowObscured xmlns:a14="http://schemas.microsoft.com/office/drawing/2010/main"/>
                      </a:ext>
                    </a:extLst>
                  </pic:spPr>
                </pic:pic>
              </a:graphicData>
            </a:graphic>
          </wp:inline>
        </w:drawing>
      </w:r>
    </w:p>
    <w:p w14:paraId="541251C6" w14:textId="023D3DE0" w:rsidR="0066030B" w:rsidRDefault="00D06FD8" w:rsidP="0066030B">
      <w:pPr>
        <w:pStyle w:val="Heading1"/>
      </w:pPr>
      <w:bookmarkStart w:id="81" w:name="_Toc111512571"/>
      <w:r>
        <w:lastRenderedPageBreak/>
        <w:t>References</w:t>
      </w:r>
      <w:bookmarkEnd w:id="81"/>
    </w:p>
    <w:p w14:paraId="3250D414" w14:textId="77777777" w:rsidR="0066030B" w:rsidRDefault="0066030B" w:rsidP="00787AF2"/>
    <w:p w14:paraId="5AE4E961" w14:textId="4899BB7A" w:rsidR="001E2D10" w:rsidRPr="001E2D10" w:rsidRDefault="00455BA4" w:rsidP="001E2D10">
      <w:pPr>
        <w:pStyle w:val="EndNoteBibliography"/>
        <w:spacing w:after="0"/>
        <w:ind w:left="720" w:hanging="720"/>
      </w:pPr>
      <w:r>
        <w:fldChar w:fldCharType="begin"/>
      </w:r>
      <w:r>
        <w:instrText xml:space="preserve"> ADDIN EN.REFLIST </w:instrText>
      </w:r>
      <w:r>
        <w:fldChar w:fldCharType="separate"/>
      </w:r>
      <w:r w:rsidR="001E2D10" w:rsidRPr="001E2D10">
        <w:t xml:space="preserve">Amazon Web Services. (2019). </w:t>
      </w:r>
      <w:r w:rsidR="001E2D10" w:rsidRPr="001E2D10">
        <w:rPr>
          <w:i/>
        </w:rPr>
        <w:t>Amazon Lex – Build Conversation Bots</w:t>
      </w:r>
      <w:r w:rsidR="001E2D10" w:rsidRPr="001E2D10">
        <w:t xml:space="preserve">. Amazon Web Services, Inc. </w:t>
      </w:r>
      <w:hyperlink r:id="rId39" w:history="1">
        <w:r w:rsidR="001E2D10" w:rsidRPr="001E2D10">
          <w:rPr>
            <w:rStyle w:val="Hyperlink"/>
          </w:rPr>
          <w:t>https://aws.amazon.com/lex/</w:t>
        </w:r>
      </w:hyperlink>
    </w:p>
    <w:p w14:paraId="300A0B72" w14:textId="77777777" w:rsidR="001E2D10" w:rsidRPr="001E2D10" w:rsidRDefault="001E2D10" w:rsidP="001E2D10">
      <w:pPr>
        <w:pStyle w:val="EndNoteBibliography"/>
        <w:spacing w:after="0"/>
        <w:ind w:left="720" w:hanging="720"/>
      </w:pPr>
      <w:r w:rsidRPr="001E2D10">
        <w:t xml:space="preserve">Bocklisch, T., Faulkner, J., Pawlowski, N., &amp; Nichol, A. (2017). Rasa: Open source language understanding and dialogue management. </w:t>
      </w:r>
      <w:r w:rsidRPr="001E2D10">
        <w:rPr>
          <w:i/>
        </w:rPr>
        <w:t>arXiv preprint arXiv:1712.05181</w:t>
      </w:r>
      <w:r w:rsidRPr="001E2D10">
        <w:t xml:space="preserve">. </w:t>
      </w:r>
    </w:p>
    <w:p w14:paraId="66A3DC25" w14:textId="7A8E2656" w:rsidR="001E2D10" w:rsidRPr="001E2D10" w:rsidRDefault="001E2D10" w:rsidP="001E2D10">
      <w:pPr>
        <w:pStyle w:val="EndNoteBibliography"/>
        <w:spacing w:after="0"/>
        <w:ind w:left="720" w:hanging="720"/>
      </w:pPr>
      <w:r w:rsidRPr="001E2D10">
        <w:t xml:space="preserve">Botfront. (n.d.). </w:t>
      </w:r>
      <w:r w:rsidRPr="001E2D10">
        <w:rPr>
          <w:i/>
        </w:rPr>
        <w:t>Better intent classification and entity extraction with Dietclassifier pipeline optimization</w:t>
      </w:r>
      <w:r w:rsidRPr="001E2D10">
        <w:t xml:space="preserve">. Dialogue Technologies Inc. Retrieved July 10 from </w:t>
      </w:r>
      <w:hyperlink r:id="rId40" w:history="1">
        <w:r w:rsidRPr="001E2D10">
          <w:rPr>
            <w:rStyle w:val="Hyperlink"/>
          </w:rPr>
          <w:t>https://botfront.io/blog/better-intent-classification-and-entity-extraction-with-diet-classifier-pipeline-optimization</w:t>
        </w:r>
      </w:hyperlink>
    </w:p>
    <w:p w14:paraId="64083896" w14:textId="77777777" w:rsidR="001E2D10" w:rsidRPr="001E2D10" w:rsidRDefault="001E2D10" w:rsidP="001E2D10">
      <w:pPr>
        <w:pStyle w:val="EndNoteBibliography"/>
        <w:spacing w:after="0"/>
        <w:ind w:left="720" w:hanging="720"/>
      </w:pPr>
      <w:r w:rsidRPr="001E2D10">
        <w:t xml:space="preserve">Brasoveanu, A. M. P., &amp; Andonie, R. (2020). Visualizing Transformers for NLP: A Brief Survey. </w:t>
      </w:r>
    </w:p>
    <w:p w14:paraId="39B56F1D" w14:textId="1DF33BF5" w:rsidR="001E2D10" w:rsidRPr="001E2D10" w:rsidRDefault="001E2D10" w:rsidP="001E2D10">
      <w:pPr>
        <w:pStyle w:val="EndNoteBibliography"/>
        <w:spacing w:after="0"/>
        <w:ind w:left="720" w:hanging="720"/>
      </w:pPr>
      <w:r w:rsidRPr="001E2D10">
        <w:t xml:space="preserve">Damani, S., Narahari, K. N., Chatterjee, A., Gupta, M., &amp; Agrawal, P. (2020). Optimized Transformer Models for FAQ Answering. In (pp. 235-248). Springer International Publishing. </w:t>
      </w:r>
      <w:hyperlink r:id="rId41" w:history="1">
        <w:r w:rsidRPr="001E2D10">
          <w:rPr>
            <w:rStyle w:val="Hyperlink"/>
          </w:rPr>
          <w:t>https://doi.org/10.1007/978-3-030-47426-3_19</w:t>
        </w:r>
      </w:hyperlink>
      <w:r w:rsidRPr="001E2D10">
        <w:t xml:space="preserve"> </w:t>
      </w:r>
    </w:p>
    <w:p w14:paraId="143804A2" w14:textId="77777777" w:rsidR="001E2D10" w:rsidRPr="001E2D10" w:rsidRDefault="001E2D10" w:rsidP="001E2D10">
      <w:pPr>
        <w:pStyle w:val="EndNoteBibliography"/>
        <w:spacing w:after="0"/>
        <w:ind w:left="720" w:hanging="720"/>
      </w:pPr>
      <w:r w:rsidRPr="001E2D10">
        <w:t xml:space="preserve">Devlin, J., Chang, M.-W., Lee, K., &amp; Toutanova, K. (2018). Bert: Pre-training of deep bidirectional transformers for language understanding. </w:t>
      </w:r>
      <w:r w:rsidRPr="001E2D10">
        <w:rPr>
          <w:i/>
        </w:rPr>
        <w:t>arXiv preprint arXiv:1810.04805</w:t>
      </w:r>
      <w:r w:rsidRPr="001E2D10">
        <w:t xml:space="preserve">. </w:t>
      </w:r>
    </w:p>
    <w:p w14:paraId="7E5E26E9" w14:textId="6659D693" w:rsidR="001E2D10" w:rsidRPr="001E2D10" w:rsidRDefault="001E2D10" w:rsidP="001E2D10">
      <w:pPr>
        <w:pStyle w:val="EndNoteBibliography"/>
        <w:spacing w:after="0"/>
        <w:ind w:left="720" w:hanging="720"/>
      </w:pPr>
      <w:r w:rsidRPr="001E2D10">
        <w:t xml:space="preserve">Dolan, S. (2022). </w:t>
      </w:r>
      <w:r w:rsidRPr="001E2D10">
        <w:rPr>
          <w:i/>
        </w:rPr>
        <w:t>How mobile users spend their time on their smartphones in 2022</w:t>
      </w:r>
      <w:r w:rsidRPr="001E2D10">
        <w:t xml:space="preserve">. Insider Intelligence. Retrieved June 29 from </w:t>
      </w:r>
      <w:hyperlink r:id="rId42" w:anchor=":~:text=Mobile%20usage%20statistics,digital%20media%20time%20per%20day" w:history="1">
        <w:r w:rsidRPr="001E2D10">
          <w:rPr>
            <w:rStyle w:val="Hyperlink"/>
          </w:rPr>
          <w:t>https://www.insiderintelligence.com/insights/mobile-users-smartphone-usage/#:~:text=Mobile%20usage%20statistics,digital%20media%20time%20per%20day</w:t>
        </w:r>
      </w:hyperlink>
    </w:p>
    <w:p w14:paraId="2A8AC2C1" w14:textId="77777777" w:rsidR="001E2D10" w:rsidRPr="001E2D10" w:rsidRDefault="001E2D10" w:rsidP="001E2D10">
      <w:pPr>
        <w:pStyle w:val="EndNoteBibliography"/>
        <w:spacing w:after="0"/>
        <w:ind w:left="720" w:hanging="720"/>
      </w:pPr>
      <w:r w:rsidRPr="001E2D10">
        <w:t xml:space="preserve">Freed, A. (2021). </w:t>
      </w:r>
      <w:r w:rsidRPr="001E2D10">
        <w:rPr>
          <w:i/>
        </w:rPr>
        <w:t>Conversational AI</w:t>
      </w:r>
      <w:r w:rsidRPr="001E2D10">
        <w:t xml:space="preserve">. Manning Publications Co. </w:t>
      </w:r>
    </w:p>
    <w:p w14:paraId="4260C9F8" w14:textId="77777777" w:rsidR="001E2D10" w:rsidRPr="001E2D10" w:rsidRDefault="001E2D10" w:rsidP="001E2D10">
      <w:pPr>
        <w:pStyle w:val="EndNoteBibliography"/>
        <w:spacing w:after="0"/>
        <w:ind w:left="720" w:hanging="720"/>
      </w:pPr>
      <w:r w:rsidRPr="001E2D10">
        <w:t xml:space="preserve">Gillioz, A., Casas, J., Mugellini, E., &amp; Khaled, O. A. (2020). Overview of the Transformer-based Models for NLP Tasks. </w:t>
      </w:r>
    </w:p>
    <w:p w14:paraId="6AE3679D" w14:textId="40D5F1A1" w:rsidR="001E2D10" w:rsidRPr="001E2D10" w:rsidRDefault="001E2D10" w:rsidP="001E2D10">
      <w:pPr>
        <w:pStyle w:val="EndNoteBibliography"/>
        <w:spacing w:after="0"/>
        <w:ind w:left="720" w:hanging="720"/>
      </w:pPr>
      <w:r w:rsidRPr="001E2D10">
        <w:t xml:space="preserve">Google. (2022). </w:t>
      </w:r>
      <w:r w:rsidRPr="001E2D10">
        <w:rPr>
          <w:i/>
        </w:rPr>
        <w:t>Dialogflow</w:t>
      </w:r>
      <w:r w:rsidRPr="001E2D10">
        <w:t xml:space="preserve">. Google Cloud. </w:t>
      </w:r>
      <w:hyperlink r:id="rId43" w:history="1">
        <w:r w:rsidRPr="001E2D10">
          <w:rPr>
            <w:rStyle w:val="Hyperlink"/>
          </w:rPr>
          <w:t>https://cloud.google.com/dialogflow</w:t>
        </w:r>
      </w:hyperlink>
    </w:p>
    <w:p w14:paraId="0BD96176" w14:textId="7A4137DB" w:rsidR="001E2D10" w:rsidRPr="001E2D10" w:rsidRDefault="001E2D10" w:rsidP="001E2D10">
      <w:pPr>
        <w:pStyle w:val="EndNoteBibliography"/>
        <w:spacing w:after="0"/>
        <w:ind w:left="720" w:hanging="720"/>
      </w:pPr>
      <w:r w:rsidRPr="001E2D10">
        <w:t xml:space="preserve">Hugging Face. (2022). </w:t>
      </w:r>
      <w:r w:rsidRPr="001E2D10">
        <w:rPr>
          <w:i/>
        </w:rPr>
        <w:t>Hugging Face Hub documentation</w:t>
      </w:r>
      <w:r w:rsidRPr="001E2D10">
        <w:t xml:space="preserve">. Hugging Face. </w:t>
      </w:r>
      <w:hyperlink r:id="rId44" w:history="1">
        <w:r w:rsidRPr="001E2D10">
          <w:rPr>
            <w:rStyle w:val="Hyperlink"/>
          </w:rPr>
          <w:t>https://huggingface.co/docs/hub/index</w:t>
        </w:r>
      </w:hyperlink>
    </w:p>
    <w:p w14:paraId="639CD546" w14:textId="734BD37A" w:rsidR="001E2D10" w:rsidRPr="001E2D10" w:rsidRDefault="001E2D10" w:rsidP="001E2D10">
      <w:pPr>
        <w:pStyle w:val="EndNoteBibliography"/>
        <w:spacing w:after="0"/>
        <w:ind w:left="720" w:hanging="720"/>
      </w:pPr>
      <w:r w:rsidRPr="001E2D10">
        <w:t xml:space="preserve">IBM. (2022). </w:t>
      </w:r>
      <w:r w:rsidRPr="001E2D10">
        <w:rPr>
          <w:i/>
        </w:rPr>
        <w:t>IBM Watson Assistant - Virtual Agent</w:t>
      </w:r>
      <w:r w:rsidRPr="001E2D10">
        <w:t xml:space="preserve">. IBM. </w:t>
      </w:r>
      <w:hyperlink r:id="rId45" w:history="1">
        <w:r w:rsidRPr="001E2D10">
          <w:rPr>
            <w:rStyle w:val="Hyperlink"/>
          </w:rPr>
          <w:t>https://www.ibm.com/uk-en/products/watson-assistant</w:t>
        </w:r>
      </w:hyperlink>
    </w:p>
    <w:p w14:paraId="53D48141" w14:textId="77777777" w:rsidR="001E2D10" w:rsidRPr="001E2D10" w:rsidRDefault="001E2D10" w:rsidP="001E2D10">
      <w:pPr>
        <w:pStyle w:val="EndNoteBibliography"/>
        <w:spacing w:after="0"/>
        <w:ind w:left="720" w:hanging="720"/>
      </w:pPr>
      <w:r w:rsidRPr="001E2D10">
        <w:t xml:space="preserve">Kandpal, P., Jasnani, K., Raut, R., &amp; Bhorge, S. (2020). Contextual Chatbot for Healthcare Purposes (using Deep Learning). </w:t>
      </w:r>
    </w:p>
    <w:p w14:paraId="35B9248E" w14:textId="77777777" w:rsidR="001E2D10" w:rsidRPr="001E2D10" w:rsidRDefault="001E2D10" w:rsidP="001E2D10">
      <w:pPr>
        <w:pStyle w:val="EndNoteBibliography"/>
        <w:spacing w:after="0"/>
        <w:ind w:left="720" w:hanging="720"/>
      </w:pPr>
      <w:r w:rsidRPr="001E2D10">
        <w:t xml:space="preserve">Kong, X., Wang, G., &amp; Nichol, A. (2021). </w:t>
      </w:r>
      <w:r w:rsidRPr="001E2D10">
        <w:rPr>
          <w:i/>
        </w:rPr>
        <w:t>Conversational AI with Rasa: Build, Test, and Deploy AI-powered, Enterprise-grade Virtual Assistants and Chatbots</w:t>
      </w:r>
      <w:r w:rsidRPr="001E2D10">
        <w:t xml:space="preserve">. Packt Publishing. </w:t>
      </w:r>
    </w:p>
    <w:p w14:paraId="4021165E" w14:textId="4536EB1B" w:rsidR="001E2D10" w:rsidRPr="001E2D10" w:rsidRDefault="001E2D10" w:rsidP="001E2D10">
      <w:pPr>
        <w:pStyle w:val="EndNoteBibliography"/>
        <w:spacing w:after="0"/>
        <w:ind w:left="720" w:hanging="720"/>
      </w:pPr>
      <w:r w:rsidRPr="001E2D10">
        <w:t xml:space="preserve">Magnus Revang, A. M., Bern Elliot. Magic Quadrant for Enterprise Conversational AI Platforms. </w:t>
      </w:r>
      <w:hyperlink r:id="rId46" w:history="1">
        <w:r w:rsidRPr="001E2D10">
          <w:rPr>
            <w:rStyle w:val="Hyperlink"/>
          </w:rPr>
          <w:t>https://www.gartner.com/document/4010683?ref=gfa</w:t>
        </w:r>
      </w:hyperlink>
      <w:r w:rsidRPr="001E2D10">
        <w:t xml:space="preserve"> </w:t>
      </w:r>
    </w:p>
    <w:p w14:paraId="771F1476" w14:textId="51E3AF6A" w:rsidR="001E2D10" w:rsidRPr="001E2D10" w:rsidRDefault="001E2D10" w:rsidP="001E2D10">
      <w:pPr>
        <w:pStyle w:val="EndNoteBibliography"/>
        <w:spacing w:after="0"/>
        <w:ind w:left="720" w:hanging="720"/>
      </w:pPr>
      <w:r w:rsidRPr="001E2D10">
        <w:t xml:space="preserve">Microsoft. (2022). </w:t>
      </w:r>
      <w:r w:rsidRPr="001E2D10">
        <w:rPr>
          <w:i/>
        </w:rPr>
        <w:t>Azure Bot Service – Conversational AI Application | Microsoft Azure</w:t>
      </w:r>
      <w:r w:rsidRPr="001E2D10">
        <w:t xml:space="preserve">. Microsoft Retrieved June 1,2022 from </w:t>
      </w:r>
      <w:hyperlink r:id="rId47" w:history="1">
        <w:r w:rsidRPr="001E2D10">
          <w:rPr>
            <w:rStyle w:val="Hyperlink"/>
          </w:rPr>
          <w:t>https://azure.microsoft.com/en-us/services/bot-services/</w:t>
        </w:r>
      </w:hyperlink>
    </w:p>
    <w:p w14:paraId="6967FF21" w14:textId="5AA259EE" w:rsidR="001E2D10" w:rsidRPr="001E2D10" w:rsidRDefault="001E2D10" w:rsidP="001E2D10">
      <w:pPr>
        <w:pStyle w:val="EndNoteBibliography"/>
        <w:spacing w:after="0"/>
        <w:ind w:left="720" w:hanging="720"/>
      </w:pPr>
      <w:r w:rsidRPr="001E2D10">
        <w:t xml:space="preserve">Miller, G. A. (1995). WordNet. </w:t>
      </w:r>
      <w:r w:rsidRPr="001E2D10">
        <w:rPr>
          <w:i/>
        </w:rPr>
        <w:t>Communications of the ACM</w:t>
      </w:r>
      <w:r w:rsidRPr="001E2D10">
        <w:t>,</w:t>
      </w:r>
      <w:r w:rsidRPr="001E2D10">
        <w:rPr>
          <w:i/>
        </w:rPr>
        <w:t xml:space="preserve"> 38</w:t>
      </w:r>
      <w:r w:rsidRPr="001E2D10">
        <w:t xml:space="preserve">(11), 39-41. </w:t>
      </w:r>
      <w:hyperlink r:id="rId48" w:history="1">
        <w:r w:rsidRPr="001E2D10">
          <w:rPr>
            <w:rStyle w:val="Hyperlink"/>
          </w:rPr>
          <w:t>https://doi.org/10.1145/219717.219748</w:t>
        </w:r>
      </w:hyperlink>
      <w:r w:rsidRPr="001E2D10">
        <w:t xml:space="preserve"> </w:t>
      </w:r>
    </w:p>
    <w:p w14:paraId="4B28CD2C" w14:textId="77777777" w:rsidR="001E2D10" w:rsidRPr="001E2D10" w:rsidRDefault="001E2D10" w:rsidP="001E2D10">
      <w:pPr>
        <w:pStyle w:val="EndNoteBibliography"/>
        <w:spacing w:after="0"/>
        <w:ind w:left="720" w:hanging="720"/>
      </w:pPr>
      <w:r w:rsidRPr="001E2D10">
        <w:t xml:space="preserve">Mukhopadhyay, S. (2018). </w:t>
      </w:r>
      <w:r w:rsidRPr="001E2D10">
        <w:rPr>
          <w:i/>
        </w:rPr>
        <w:t>Advanced Data Analytics Using Python With Machine Learning, Deep Learning and NLP Example</w:t>
      </w:r>
      <w:r w:rsidRPr="001E2D10">
        <w:t xml:space="preserve">. Apress. </w:t>
      </w:r>
    </w:p>
    <w:p w14:paraId="61232DCA" w14:textId="2524882D" w:rsidR="001E2D10" w:rsidRPr="001E2D10" w:rsidRDefault="001E2D10" w:rsidP="001E2D10">
      <w:pPr>
        <w:pStyle w:val="EndNoteBibliography"/>
        <w:spacing w:after="0"/>
        <w:ind w:left="720" w:hanging="720"/>
      </w:pPr>
      <w:r w:rsidRPr="001E2D10">
        <w:t xml:space="preserve">Nadarzynski, T., Miles, O., Cowie, A., &amp; Ridge, D. (2019). Acceptability of artificial intelligence (AI)-led chatbot services in healthcare: A mixed-methods study. </w:t>
      </w:r>
      <w:r w:rsidRPr="001E2D10">
        <w:rPr>
          <w:i/>
        </w:rPr>
        <w:t>DIGITAL HEALTH</w:t>
      </w:r>
      <w:r w:rsidRPr="001E2D10">
        <w:t>,</w:t>
      </w:r>
      <w:r w:rsidRPr="001E2D10">
        <w:rPr>
          <w:i/>
        </w:rPr>
        <w:t xml:space="preserve"> 5</w:t>
      </w:r>
      <w:r w:rsidRPr="001E2D10">
        <w:t xml:space="preserve">, 205520761987180. </w:t>
      </w:r>
      <w:hyperlink r:id="rId49" w:history="1">
        <w:r w:rsidRPr="001E2D10">
          <w:rPr>
            <w:rStyle w:val="Hyperlink"/>
          </w:rPr>
          <w:t>https://doi.org/10.1177/2055207619871808</w:t>
        </w:r>
      </w:hyperlink>
      <w:r w:rsidRPr="001E2D10">
        <w:t xml:space="preserve"> </w:t>
      </w:r>
    </w:p>
    <w:p w14:paraId="0E30C447" w14:textId="77777777" w:rsidR="001E2D10" w:rsidRPr="001E2D10" w:rsidRDefault="001E2D10" w:rsidP="001E2D10">
      <w:pPr>
        <w:pStyle w:val="EndNoteBibliography"/>
        <w:spacing w:after="0"/>
        <w:ind w:left="720" w:hanging="720"/>
      </w:pPr>
      <w:r w:rsidRPr="001E2D10">
        <w:t xml:space="preserve">Neumann, M., King, D., Beltagy, I., &amp; Ammar, W. (2019). ScispaCy: Fast and Robust Models for Biomedical Natural Language Processing. </w:t>
      </w:r>
      <w:r w:rsidRPr="001E2D10">
        <w:rPr>
          <w:i/>
        </w:rPr>
        <w:t>ArXiv</w:t>
      </w:r>
      <w:r w:rsidRPr="001E2D10">
        <w:t>,</w:t>
      </w:r>
      <w:r w:rsidRPr="001E2D10">
        <w:rPr>
          <w:i/>
        </w:rPr>
        <w:t xml:space="preserve"> abs/1902.07669</w:t>
      </w:r>
      <w:r w:rsidRPr="001E2D10">
        <w:t xml:space="preserve">. </w:t>
      </w:r>
    </w:p>
    <w:p w14:paraId="495474EE" w14:textId="77777777" w:rsidR="001E2D10" w:rsidRPr="001E2D10" w:rsidRDefault="001E2D10" w:rsidP="001E2D10">
      <w:pPr>
        <w:pStyle w:val="EndNoteBibliography"/>
        <w:spacing w:after="0"/>
        <w:ind w:left="720" w:hanging="720"/>
      </w:pPr>
      <w:r w:rsidRPr="001E2D10">
        <w:t xml:space="preserve">Palash Goyal, S. P., Karan Jain. (2018). </w:t>
      </w:r>
      <w:r w:rsidRPr="001E2D10">
        <w:rPr>
          <w:i/>
        </w:rPr>
        <w:t>Deep Learning for Natural Language Processing: Creating Neural Networks with Python</w:t>
      </w:r>
      <w:r w:rsidRPr="001E2D10">
        <w:t xml:space="preserve">. Apress. </w:t>
      </w:r>
    </w:p>
    <w:p w14:paraId="2C9EF565" w14:textId="77777777" w:rsidR="001E2D10" w:rsidRPr="001E2D10" w:rsidRDefault="001E2D10" w:rsidP="001E2D10">
      <w:pPr>
        <w:pStyle w:val="EndNoteBibliography"/>
        <w:spacing w:after="0"/>
        <w:ind w:left="720" w:hanging="720"/>
      </w:pPr>
      <w:r w:rsidRPr="001E2D10">
        <w:t xml:space="preserve">Pandey, A., Mutreja, I., Brar, S., &amp; Singh, P. (2020). Exploring Automated Q&amp;A Support System for Maternal and Child Health in Rural India. </w:t>
      </w:r>
    </w:p>
    <w:p w14:paraId="4414FEE9" w14:textId="77777777" w:rsidR="001E2D10" w:rsidRPr="001E2D10" w:rsidRDefault="001E2D10" w:rsidP="001E2D10">
      <w:pPr>
        <w:pStyle w:val="EndNoteBibliography"/>
        <w:spacing w:after="0"/>
        <w:ind w:left="720" w:hanging="720"/>
      </w:pPr>
      <w:r w:rsidRPr="001E2D10">
        <w:lastRenderedPageBreak/>
        <w:t xml:space="preserve">Perera, S., Sheth, A., Thirunarayan, K., Nair, S., &amp; Shah, N. (2013). Challenges in understanding clinical notes: Why NLP engines fall short and where background knowledge can help. Proceedings of the 2013 international workshop on Data management &amp; analytics for healthcare, </w:t>
      </w:r>
    </w:p>
    <w:p w14:paraId="0784D4E1" w14:textId="29EFAEDF" w:rsidR="001E2D10" w:rsidRPr="001E2D10" w:rsidRDefault="001E2D10" w:rsidP="001E2D10">
      <w:pPr>
        <w:pStyle w:val="EndNoteBibliography"/>
        <w:spacing w:after="0"/>
        <w:ind w:left="720" w:hanging="720"/>
      </w:pPr>
      <w:r w:rsidRPr="001E2D10">
        <w:t xml:space="preserve">Rasa Technologies Inc. (2022). </w:t>
      </w:r>
      <w:r w:rsidRPr="001E2D10">
        <w:rPr>
          <w:i/>
        </w:rPr>
        <w:t>Introduction to Rasa Open Source</w:t>
      </w:r>
      <w:r w:rsidRPr="001E2D10">
        <w:t xml:space="preserve">. Rasa Technologies Inc. Retrieved June 5 from </w:t>
      </w:r>
      <w:hyperlink r:id="rId50" w:history="1">
        <w:r w:rsidRPr="001E2D10">
          <w:rPr>
            <w:rStyle w:val="Hyperlink"/>
          </w:rPr>
          <w:t>https://rasa.com/docs/rasa/</w:t>
        </w:r>
      </w:hyperlink>
    </w:p>
    <w:p w14:paraId="1EC9AD40" w14:textId="10F7D0E5" w:rsidR="001E2D10" w:rsidRPr="001E2D10" w:rsidRDefault="001E2D10" w:rsidP="001E2D10">
      <w:pPr>
        <w:pStyle w:val="EndNoteBibliography"/>
        <w:spacing w:after="0"/>
        <w:ind w:left="720" w:hanging="720"/>
      </w:pPr>
      <w:r w:rsidRPr="001E2D10">
        <w:t xml:space="preserve">Rustamov, S., Bayramova, A., &amp; Alasgarov, E. (2021). Development of Dialogue Management System for Banking Services. </w:t>
      </w:r>
      <w:r w:rsidRPr="001E2D10">
        <w:rPr>
          <w:i/>
        </w:rPr>
        <w:t>Applied Sciences</w:t>
      </w:r>
      <w:r w:rsidRPr="001E2D10">
        <w:t>,</w:t>
      </w:r>
      <w:r w:rsidRPr="001E2D10">
        <w:rPr>
          <w:i/>
        </w:rPr>
        <w:t xml:space="preserve"> 11</w:t>
      </w:r>
      <w:r w:rsidRPr="001E2D10">
        <w:t xml:space="preserve">(22), 10995. </w:t>
      </w:r>
      <w:hyperlink r:id="rId51" w:history="1">
        <w:r w:rsidRPr="001E2D10">
          <w:rPr>
            <w:rStyle w:val="Hyperlink"/>
          </w:rPr>
          <w:t>https://doi.org/10.3390/app112210995</w:t>
        </w:r>
      </w:hyperlink>
      <w:r w:rsidRPr="001E2D10">
        <w:t xml:space="preserve"> </w:t>
      </w:r>
    </w:p>
    <w:p w14:paraId="35B2471B" w14:textId="49A8BF4F" w:rsidR="001E2D10" w:rsidRPr="001E2D10" w:rsidRDefault="001E2D10" w:rsidP="001E2D10">
      <w:pPr>
        <w:pStyle w:val="EndNoteBibliography"/>
        <w:spacing w:after="0"/>
        <w:ind w:left="720" w:hanging="720"/>
      </w:pPr>
      <w:r w:rsidRPr="001E2D10">
        <w:t xml:space="preserve">Sheth, A., Yip, H. Y., &amp; Shekarpour, S. (2019). Extending Patient-Chatbot Experience with Internet-of-Things and Background Knowledge: Case Studies with Healthcare Applications. </w:t>
      </w:r>
      <w:r w:rsidRPr="001E2D10">
        <w:rPr>
          <w:i/>
        </w:rPr>
        <w:t>IEEE Intelligent Systems</w:t>
      </w:r>
      <w:r w:rsidRPr="001E2D10">
        <w:t>,</w:t>
      </w:r>
      <w:r w:rsidRPr="001E2D10">
        <w:rPr>
          <w:i/>
        </w:rPr>
        <w:t xml:space="preserve"> 34</w:t>
      </w:r>
      <w:r w:rsidRPr="001E2D10">
        <w:t xml:space="preserve">(4), 24-30. </w:t>
      </w:r>
      <w:hyperlink r:id="rId52" w:history="1">
        <w:r w:rsidRPr="001E2D10">
          <w:rPr>
            <w:rStyle w:val="Hyperlink"/>
          </w:rPr>
          <w:t>https://doi.org/10.1109/mis.2019.2905748</w:t>
        </w:r>
      </w:hyperlink>
      <w:r w:rsidRPr="001E2D10">
        <w:t xml:space="preserve"> </w:t>
      </w:r>
    </w:p>
    <w:p w14:paraId="6866E366" w14:textId="30C609E6" w:rsidR="001E2D10" w:rsidRPr="001E2D10" w:rsidRDefault="001E2D10" w:rsidP="001E2D10">
      <w:pPr>
        <w:pStyle w:val="EndNoteBibliography"/>
        <w:spacing w:after="0"/>
        <w:ind w:left="720" w:hanging="720"/>
      </w:pPr>
      <w:r w:rsidRPr="001E2D10">
        <w:t xml:space="preserve">Singh, P., Lin, T., Mueller, E. T., Lim, G., Perkins, T., &amp; Li Zhu, W. (2002). Open Mind Common Sense: Knowledge Acquisition from the General Public. In (pp. 1223-1237). Springer Berlin Heidelberg. </w:t>
      </w:r>
      <w:hyperlink r:id="rId53" w:history="1">
        <w:r w:rsidRPr="001E2D10">
          <w:rPr>
            <w:rStyle w:val="Hyperlink"/>
          </w:rPr>
          <w:t>https://doi.org/10.1007/3-540-36124-3_77</w:t>
        </w:r>
      </w:hyperlink>
      <w:r w:rsidRPr="001E2D10">
        <w:t xml:space="preserve"> </w:t>
      </w:r>
    </w:p>
    <w:p w14:paraId="705AE4A6" w14:textId="77777777" w:rsidR="001E2D10" w:rsidRPr="001E2D10" w:rsidRDefault="001E2D10" w:rsidP="001E2D10">
      <w:pPr>
        <w:pStyle w:val="EndNoteBibliography"/>
        <w:spacing w:after="0"/>
        <w:ind w:left="720" w:hanging="720"/>
      </w:pPr>
      <w:r w:rsidRPr="001E2D10">
        <w:t xml:space="preserve">Tunstall, L., Werra, L. v., &amp; Wolf, T. (2022). </w:t>
      </w:r>
      <w:r w:rsidRPr="001E2D10">
        <w:rPr>
          <w:i/>
        </w:rPr>
        <w:t>Natural Language Processing with Transformers</w:t>
      </w:r>
      <w:r w:rsidRPr="001E2D10">
        <w:t xml:space="preserve"> (Revised Edition ed.). O'Reilly Media, Incorporated. </w:t>
      </w:r>
    </w:p>
    <w:p w14:paraId="04F62F6D" w14:textId="77777777" w:rsidR="001E2D10" w:rsidRPr="001E2D10" w:rsidRDefault="001E2D10" w:rsidP="001E2D10">
      <w:pPr>
        <w:pStyle w:val="EndNoteBibliography"/>
        <w:spacing w:after="0"/>
        <w:ind w:left="720" w:hanging="720"/>
      </w:pPr>
      <w:r w:rsidRPr="001E2D10">
        <w:t xml:space="preserve">Ur Rahman Khilji, A. F., Laskar, S. R., Pakray, P., Kadir, R. A., Lydia, M. S., &amp; Bandyopadhyay, S. (2020). HealFavor: Dataset and A Prototype System for Healthcare ChatBot. </w:t>
      </w:r>
    </w:p>
    <w:p w14:paraId="1740638A" w14:textId="77777777" w:rsidR="001E2D10" w:rsidRPr="001E2D10" w:rsidRDefault="001E2D10" w:rsidP="001E2D10">
      <w:pPr>
        <w:pStyle w:val="EndNoteBibliography"/>
        <w:spacing w:after="0"/>
        <w:ind w:left="720" w:hanging="720"/>
      </w:pPr>
      <w:r w:rsidRPr="001E2D10">
        <w:t xml:space="preserve">Vajjala, S., Majumder, B., Gupta, A., &amp; Surana, H. (2020). </w:t>
      </w:r>
      <w:r w:rsidRPr="001E2D10">
        <w:rPr>
          <w:i/>
        </w:rPr>
        <w:t>Practical Natural Language Processing</w:t>
      </w:r>
      <w:r w:rsidRPr="001E2D10">
        <w:t xml:space="preserve">. O'Reilly Media. </w:t>
      </w:r>
    </w:p>
    <w:p w14:paraId="13F2D777" w14:textId="77777777" w:rsidR="001E2D10" w:rsidRPr="001E2D10" w:rsidRDefault="001E2D10" w:rsidP="001E2D10">
      <w:pPr>
        <w:pStyle w:val="EndNoteBibliography"/>
        <w:spacing w:after="0"/>
        <w:ind w:left="720" w:hanging="720"/>
      </w:pPr>
      <w:r w:rsidRPr="001E2D10">
        <w:t xml:space="preserve">Vaswani, A., Shazeer, N., Parmar, N., Uszkoreit, J., Jones, L., Gomez, A. N., Kaiser, Ł., &amp; Polosukhin, I. (2017). Attention is all you need. </w:t>
      </w:r>
      <w:r w:rsidRPr="001E2D10">
        <w:rPr>
          <w:i/>
        </w:rPr>
        <w:t>Advances in neural information processing systems</w:t>
      </w:r>
      <w:r w:rsidRPr="001E2D10">
        <w:t>,</w:t>
      </w:r>
      <w:r w:rsidRPr="001E2D10">
        <w:rPr>
          <w:i/>
        </w:rPr>
        <w:t xml:space="preserve"> 30</w:t>
      </w:r>
      <w:r w:rsidRPr="001E2D10">
        <w:t xml:space="preserve">. </w:t>
      </w:r>
    </w:p>
    <w:p w14:paraId="37653DEE" w14:textId="3DCF3330" w:rsidR="001E2D10" w:rsidRPr="001E2D10" w:rsidRDefault="001E2D10" w:rsidP="001E2D10">
      <w:pPr>
        <w:pStyle w:val="EndNoteBibliography"/>
        <w:spacing w:after="0"/>
        <w:ind w:left="720" w:hanging="720"/>
      </w:pPr>
      <w:r w:rsidRPr="001E2D10">
        <w:t xml:space="preserve">Wikipedia. (2022). </w:t>
      </w:r>
      <w:r w:rsidRPr="001E2D10">
        <w:rPr>
          <w:i/>
        </w:rPr>
        <w:t>Natural language processing - Wikipedia</w:t>
      </w:r>
      <w:r w:rsidRPr="001E2D10">
        <w:t xml:space="preserve">. Wikipedia. Retrieved June from </w:t>
      </w:r>
      <w:hyperlink r:id="rId54" w:history="1">
        <w:r w:rsidRPr="001E2D10">
          <w:rPr>
            <w:rStyle w:val="Hyperlink"/>
          </w:rPr>
          <w:t>https://en.wikipedia.org/wiki/Natural_language_processing</w:t>
        </w:r>
      </w:hyperlink>
    </w:p>
    <w:p w14:paraId="57C334FA" w14:textId="77777777" w:rsidR="001E2D10" w:rsidRPr="001E2D10" w:rsidRDefault="001E2D10" w:rsidP="001E2D10">
      <w:pPr>
        <w:pStyle w:val="EndNoteBibliography"/>
        <w:spacing w:after="0"/>
        <w:ind w:left="720" w:hanging="720"/>
      </w:pPr>
      <w:r w:rsidRPr="001E2D10">
        <w:t xml:space="preserve">Wolf, T., Debut, L., Sanh, V., Chaumond, J., Delangue, C., Moi, A., Cistac, P., Rault, T., Louf, R., &amp; Funtowicz, M. (2020). Transformers: State-of-the-art natural language processing. Proceedings of the 2020 conference on empirical methods in natural language processing: system demonstrations, </w:t>
      </w:r>
    </w:p>
    <w:p w14:paraId="50E84DA6" w14:textId="77777777" w:rsidR="001E2D10" w:rsidRPr="001E2D10" w:rsidRDefault="001E2D10" w:rsidP="001E2D10">
      <w:pPr>
        <w:pStyle w:val="EndNoteBibliography"/>
        <w:ind w:left="720" w:hanging="720"/>
      </w:pPr>
      <w:r w:rsidRPr="001E2D10">
        <w:t xml:space="preserve">Yu, S., Chen, Y., &amp; Zaidi, H. (2020). A Financial Service Chatbot based on Deep Bidirectional Transformers. </w:t>
      </w:r>
      <w:r w:rsidRPr="001E2D10">
        <w:rPr>
          <w:i/>
        </w:rPr>
        <w:t>arXiv preprint arXiv:2003.04987</w:t>
      </w:r>
      <w:r w:rsidRPr="001E2D10">
        <w:t xml:space="preserve">. </w:t>
      </w:r>
    </w:p>
    <w:p w14:paraId="0CF21420" w14:textId="44D59600" w:rsidR="00A45FDD" w:rsidRDefault="00455BA4" w:rsidP="00787AF2">
      <w:r>
        <w:fldChar w:fldCharType="end"/>
      </w:r>
    </w:p>
    <w:p w14:paraId="7C4C1F50" w14:textId="399D70ED" w:rsidR="00787AF2" w:rsidRPr="00787AF2" w:rsidRDefault="00787AF2" w:rsidP="00787AF2"/>
    <w:sectPr w:rsidR="00787AF2" w:rsidRPr="00787AF2" w:rsidSect="00716E16">
      <w:headerReference w:type="first" r:id="rId55"/>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Vishesh Bhagat" w:date="2022-08-11T00:11:00Z" w:initials="VB">
    <w:p w14:paraId="0E05D23A" w14:textId="77777777" w:rsidR="00472FC1" w:rsidRDefault="00472FC1" w:rsidP="00472FC1">
      <w:pPr>
        <w:pStyle w:val="CommentText"/>
      </w:pPr>
      <w:r>
        <w:rPr>
          <w:rStyle w:val="CommentReference"/>
        </w:rPr>
        <w:annotationRef/>
      </w:r>
      <w:r>
        <w:t>Add more</w:t>
      </w:r>
    </w:p>
  </w:comment>
  <w:comment w:id="52" w:author="Vishesh Bhagat" w:date="2022-08-10T02:07:00Z" w:initials="VB">
    <w:p w14:paraId="1F05A862" w14:textId="77777777" w:rsidR="00B76A88" w:rsidRDefault="00B76A88" w:rsidP="00F77314">
      <w:pPr>
        <w:pStyle w:val="CommentText"/>
      </w:pPr>
      <w:r>
        <w:rPr>
          <w:rStyle w:val="CommentReference"/>
        </w:rPr>
        <w:annotationRef/>
      </w:r>
      <w:r>
        <w:rPr>
          <w:lang w:val="en-IN"/>
        </w:rPr>
        <w:t>Try multi-intent classification</w:t>
      </w:r>
    </w:p>
  </w:comment>
  <w:comment w:id="53" w:author="Vishesh Bhagat" w:date="2022-08-10T21:44:00Z" w:initials="VB">
    <w:p w14:paraId="0C8CFBDA" w14:textId="77777777" w:rsidR="0052001E" w:rsidRDefault="0052001E" w:rsidP="00CE5E76">
      <w:pPr>
        <w:pStyle w:val="CommentText"/>
      </w:pPr>
      <w:r>
        <w:rPr>
          <w:rStyle w:val="CommentReference"/>
        </w:rPr>
        <w:annotationRef/>
      </w:r>
      <w:r>
        <w:rPr>
          <w:lang w:val="en-IN"/>
        </w:rPr>
        <w:t>Replace underscore by dash because underscore is used n to split intent ( multi intent case)</w:t>
      </w:r>
    </w:p>
  </w:comment>
  <w:comment w:id="73" w:author="Vishesh Bhagat" w:date="2022-08-09T23:17:00Z" w:initials="VB">
    <w:p w14:paraId="23BB61F4" w14:textId="77777777" w:rsidR="00B33C24" w:rsidRDefault="00B33C24" w:rsidP="00F841F2">
      <w:pPr>
        <w:pStyle w:val="CommentText"/>
      </w:pPr>
      <w:r>
        <w:rPr>
          <w:rStyle w:val="CommentReference"/>
        </w:rPr>
        <w:annotationRef/>
      </w:r>
      <w:r>
        <w:rPr>
          <w:lang w:val="en-IN"/>
        </w:rPr>
        <w:t>Add figure</w:t>
      </w:r>
    </w:p>
  </w:comment>
  <w:comment w:id="75" w:author="Vishesh Bhagat" w:date="2022-08-10T01:38:00Z" w:initials="VB">
    <w:p w14:paraId="6D444D67" w14:textId="77777777" w:rsidR="00F63950" w:rsidRDefault="00F63950" w:rsidP="00726E66">
      <w:pPr>
        <w:pStyle w:val="CommentText"/>
      </w:pPr>
      <w:r>
        <w:rPr>
          <w:rStyle w:val="CommentReference"/>
        </w:rPr>
        <w:annotationRef/>
      </w:r>
      <w:r>
        <w:rPr>
          <w:lang w:val="en-IN"/>
        </w:rPr>
        <w:t>Add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05D23A" w15:done="0"/>
  <w15:commentEx w15:paraId="1F05A862" w15:done="0"/>
  <w15:commentEx w15:paraId="0C8CFBDA" w15:done="0"/>
  <w15:commentEx w15:paraId="23BB61F4" w15:done="0"/>
  <w15:commentEx w15:paraId="6D444D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EC7B8" w16cex:dateUtc="2022-08-10T23:11:00Z"/>
  <w16cex:commentExtensible w16cex:durableId="269D915F" w16cex:dateUtc="2022-08-10T01:07:00Z"/>
  <w16cex:commentExtensible w16cex:durableId="269EA544" w16cex:dateUtc="2022-08-10T20:44:00Z"/>
  <w16cex:commentExtensible w16cex:durableId="269D6987" w16cex:dateUtc="2022-08-09T22:17:00Z"/>
  <w16cex:commentExtensible w16cex:durableId="269D8A87" w16cex:dateUtc="2022-08-10T0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05D23A" w16cid:durableId="269EC7B8"/>
  <w16cid:commentId w16cid:paraId="1F05A862" w16cid:durableId="269D915F"/>
  <w16cid:commentId w16cid:paraId="0C8CFBDA" w16cid:durableId="269EA544"/>
  <w16cid:commentId w16cid:paraId="23BB61F4" w16cid:durableId="269D6987"/>
  <w16cid:commentId w16cid:paraId="6D444D67" w16cid:durableId="269D8A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959876" w14:textId="77777777" w:rsidR="00A620D8" w:rsidRDefault="00A620D8" w:rsidP="00546224">
      <w:pPr>
        <w:spacing w:after="0" w:line="240" w:lineRule="auto"/>
      </w:pPr>
      <w:r>
        <w:separator/>
      </w:r>
    </w:p>
  </w:endnote>
  <w:endnote w:type="continuationSeparator" w:id="0">
    <w:p w14:paraId="0C1AD7E1" w14:textId="77777777" w:rsidR="00A620D8" w:rsidRDefault="00A620D8" w:rsidP="0054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erif">
    <w:altName w:val="Noto Serif"/>
    <w:charset w:val="00"/>
    <w:family w:val="roman"/>
    <w:pitch w:val="variable"/>
    <w:sig w:usb0="E00002FF" w:usb1="500078FF" w:usb2="00000029" w:usb3="00000000" w:csb0="0000019F" w:csb1="00000000"/>
  </w:font>
  <w:font w:name="Segoe UI">
    <w:altName w:val="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NimbusRomNo9L-Regu">
    <w:altName w:val="Calibri"/>
    <w:panose1 w:val="00000000000000000000"/>
    <w:charset w:val="00"/>
    <w:family w:val="auto"/>
    <w:notTrueType/>
    <w:pitch w:val="default"/>
    <w:sig w:usb0="00000003" w:usb1="00000000" w:usb2="00000000" w:usb3="00000000" w:csb0="00000001" w:csb1="00000000"/>
  </w:font>
  <w:font w:name="Cascadia Code">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263F3C" w14:textId="77777777" w:rsidR="00FB04EB" w:rsidRDefault="00FB04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91197C" w14:textId="77777777" w:rsidR="00FB04EB" w:rsidRDefault="00FB04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1ED7C" w14:textId="77777777" w:rsidR="00FB04EB" w:rsidRDefault="00FB04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5DE63A" w14:textId="77777777" w:rsidR="00A620D8" w:rsidRDefault="00A620D8" w:rsidP="00546224">
      <w:pPr>
        <w:spacing w:after="0" w:line="240" w:lineRule="auto"/>
      </w:pPr>
      <w:r>
        <w:separator/>
      </w:r>
    </w:p>
  </w:footnote>
  <w:footnote w:type="continuationSeparator" w:id="0">
    <w:p w14:paraId="677C4F03" w14:textId="77777777" w:rsidR="00A620D8" w:rsidRDefault="00A620D8" w:rsidP="005462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AC9D7" w14:textId="77777777" w:rsidR="00FB04EB" w:rsidRDefault="00FB04E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C1283" w14:textId="116E239D" w:rsidR="00D218CE" w:rsidRDefault="00D218CE" w:rsidP="00D218CE">
    <w:pPr>
      <w:pStyle w:val="Header"/>
    </w:pPr>
    <w:r>
      <w:tab/>
    </w:r>
    <w:r>
      <w:tab/>
      <w:t xml:space="preserve">  </w:t>
    </w:r>
    <w:sdt>
      <w:sdtPr>
        <w:id w:val="-19744372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7E8F49F" w14:textId="1A9C2CB6" w:rsidR="00D218CE" w:rsidRDefault="00D218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DF2EA" w14:textId="5A147B50" w:rsidR="00716E16" w:rsidRDefault="00716E16" w:rsidP="00716E16">
    <w:pPr>
      <w:pStyle w:val="Header"/>
      <w:jc w:val="center"/>
    </w:pPr>
  </w:p>
  <w:p w14:paraId="71BE6B89" w14:textId="77777777" w:rsidR="00716E16" w:rsidRDefault="00716E1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4212486"/>
      <w:docPartObj>
        <w:docPartGallery w:val="Page Numbers (Top of Page)"/>
        <w:docPartUnique/>
      </w:docPartObj>
    </w:sdtPr>
    <w:sdtEndPr>
      <w:rPr>
        <w:noProof/>
      </w:rPr>
    </w:sdtEndPr>
    <w:sdtContent>
      <w:p w14:paraId="7480EC97" w14:textId="383D8BE6" w:rsidR="00FB04EB" w:rsidRDefault="00FB04E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5BD3C2" w14:textId="77777777" w:rsidR="00FB04EB" w:rsidRDefault="00FB04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150B4B2"/>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082BE6"/>
    <w:multiLevelType w:val="hybridMultilevel"/>
    <w:tmpl w:val="9A705C08"/>
    <w:lvl w:ilvl="0" w:tplc="4009000F">
      <w:start w:val="1"/>
      <w:numFmt w:val="decimal"/>
      <w:lvlText w:val="%1."/>
      <w:lvlJc w:val="lef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0D6A4D4B"/>
    <w:multiLevelType w:val="hybridMultilevel"/>
    <w:tmpl w:val="F2F2D340"/>
    <w:lvl w:ilvl="0" w:tplc="F05C815A">
      <w:start w:val="1"/>
      <w:numFmt w:val="decimal"/>
      <w:lvlText w:val="Q%1."/>
      <w:lvlJc w:val="left"/>
      <w:pPr>
        <w:ind w:left="360" w:hanging="360"/>
      </w:pPr>
      <w:rPr>
        <w:rFonts w:hint="default"/>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137E07FC"/>
    <w:multiLevelType w:val="multilevel"/>
    <w:tmpl w:val="174E9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8A36536"/>
    <w:multiLevelType w:val="hybridMultilevel"/>
    <w:tmpl w:val="236645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9520C71"/>
    <w:multiLevelType w:val="multilevel"/>
    <w:tmpl w:val="DF7AF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8C375D"/>
    <w:multiLevelType w:val="hybridMultilevel"/>
    <w:tmpl w:val="22F0A53A"/>
    <w:lvl w:ilvl="0" w:tplc="E6B071D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9293694"/>
    <w:multiLevelType w:val="hybridMultilevel"/>
    <w:tmpl w:val="1C32295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94F018A"/>
    <w:multiLevelType w:val="multilevel"/>
    <w:tmpl w:val="DF7AF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6A13E2"/>
    <w:multiLevelType w:val="multilevel"/>
    <w:tmpl w:val="5E08E9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AD432DA"/>
    <w:multiLevelType w:val="multilevel"/>
    <w:tmpl w:val="1AC41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F47D30"/>
    <w:multiLevelType w:val="multilevel"/>
    <w:tmpl w:val="C9321D2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0723F34"/>
    <w:multiLevelType w:val="hybridMultilevel"/>
    <w:tmpl w:val="3A5097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49F68D6"/>
    <w:multiLevelType w:val="hybridMultilevel"/>
    <w:tmpl w:val="E7843364"/>
    <w:lvl w:ilvl="0" w:tplc="08AAA650">
      <w:numFmt w:val="bullet"/>
      <w:lvlText w:val="—"/>
      <w:lvlJc w:val="left"/>
      <w:pPr>
        <w:ind w:left="720" w:hanging="360"/>
      </w:pPr>
      <w:rPr>
        <w:rFonts w:ascii="Noto Serif" w:eastAsia="Times New Roman" w:hAnsi="Noto Serif" w:cs="Noto Serif"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3F0B3FB0"/>
    <w:multiLevelType w:val="hybridMultilevel"/>
    <w:tmpl w:val="1B9C7E3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43D162B2"/>
    <w:multiLevelType w:val="multilevel"/>
    <w:tmpl w:val="DF7AFD4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43D809EE"/>
    <w:multiLevelType w:val="hybridMultilevel"/>
    <w:tmpl w:val="F5FEABE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45BACCE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5342535A"/>
    <w:multiLevelType w:val="hybridMultilevel"/>
    <w:tmpl w:val="EFC2A71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57C571B0"/>
    <w:multiLevelType w:val="multilevel"/>
    <w:tmpl w:val="40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58ED442F"/>
    <w:multiLevelType w:val="hybridMultilevel"/>
    <w:tmpl w:val="1F08CA20"/>
    <w:lvl w:ilvl="0" w:tplc="2CF62670">
      <w:start w:val="1"/>
      <w:numFmt w:val="bullet"/>
      <w:lvlText w:val="-"/>
      <w:lvlJc w:val="left"/>
      <w:pPr>
        <w:ind w:left="720" w:hanging="360"/>
      </w:pPr>
      <w:rPr>
        <w:rFonts w:ascii="Segoe UI" w:eastAsia="Times New Roman" w:hAnsi="Segoe UI" w:cs="Segoe U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5C364A3A"/>
    <w:multiLevelType w:val="hybridMultilevel"/>
    <w:tmpl w:val="4E660156"/>
    <w:lvl w:ilvl="0" w:tplc="40090001">
      <w:start w:val="1"/>
      <w:numFmt w:val="bullet"/>
      <w:lvlText w:val=""/>
      <w:lvlJc w:val="left"/>
      <w:pPr>
        <w:ind w:left="720" w:hanging="360"/>
      </w:pPr>
      <w:rPr>
        <w:rFonts w:ascii="Symbol" w:hAnsi="Symbol" w:hint="default"/>
      </w:rPr>
    </w:lvl>
    <w:lvl w:ilvl="1" w:tplc="8E688D74">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5F0AA69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3" w15:restartNumberingAfterBreak="0">
    <w:nsid w:val="625D4D42"/>
    <w:multiLevelType w:val="multilevel"/>
    <w:tmpl w:val="227EB5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5216B46"/>
    <w:multiLevelType w:val="hybridMultilevel"/>
    <w:tmpl w:val="4CC0CF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6A4F1EDD"/>
    <w:multiLevelType w:val="hybridMultilevel"/>
    <w:tmpl w:val="9F203BF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6BEE518F"/>
    <w:multiLevelType w:val="hybridMultilevel"/>
    <w:tmpl w:val="41F840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6C815629"/>
    <w:multiLevelType w:val="hybridMultilevel"/>
    <w:tmpl w:val="F1AAC1BA"/>
    <w:lvl w:ilvl="0" w:tplc="2CF62670">
      <w:start w:val="1"/>
      <w:numFmt w:val="bullet"/>
      <w:lvlText w:val="-"/>
      <w:lvlJc w:val="left"/>
      <w:pPr>
        <w:ind w:left="1080" w:hanging="360"/>
      </w:pPr>
      <w:rPr>
        <w:rFonts w:ascii="Segoe UI" w:eastAsia="Times New Roman" w:hAnsi="Segoe UI" w:cs="Segoe UI"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8" w15:restartNumberingAfterBreak="0">
    <w:nsid w:val="6EA630F1"/>
    <w:multiLevelType w:val="multilevel"/>
    <w:tmpl w:val="5E08E9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FA976A5"/>
    <w:multiLevelType w:val="multilevel"/>
    <w:tmpl w:val="C4DE10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6F617DE"/>
    <w:multiLevelType w:val="hybridMultilevel"/>
    <w:tmpl w:val="AA28734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1" w15:restartNumberingAfterBreak="0">
    <w:nsid w:val="76F72181"/>
    <w:multiLevelType w:val="hybridMultilevel"/>
    <w:tmpl w:val="EF203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73945432">
    <w:abstractNumId w:val="19"/>
  </w:num>
  <w:num w:numId="2" w16cid:durableId="552887278">
    <w:abstractNumId w:val="21"/>
  </w:num>
  <w:num w:numId="3" w16cid:durableId="899100554">
    <w:abstractNumId w:val="6"/>
  </w:num>
  <w:num w:numId="4" w16cid:durableId="1739861855">
    <w:abstractNumId w:val="27"/>
  </w:num>
  <w:num w:numId="5" w16cid:durableId="1890997314">
    <w:abstractNumId w:val="18"/>
  </w:num>
  <w:num w:numId="6" w16cid:durableId="442380368">
    <w:abstractNumId w:val="7"/>
  </w:num>
  <w:num w:numId="7" w16cid:durableId="698242825">
    <w:abstractNumId w:val="12"/>
  </w:num>
  <w:num w:numId="8" w16cid:durableId="619992821">
    <w:abstractNumId w:val="14"/>
  </w:num>
  <w:num w:numId="9" w16cid:durableId="1603680670">
    <w:abstractNumId w:val="29"/>
  </w:num>
  <w:num w:numId="10" w16cid:durableId="750929307">
    <w:abstractNumId w:val="23"/>
  </w:num>
  <w:num w:numId="11" w16cid:durableId="17246557">
    <w:abstractNumId w:val="3"/>
  </w:num>
  <w:num w:numId="12" w16cid:durableId="1327707191">
    <w:abstractNumId w:val="25"/>
  </w:num>
  <w:num w:numId="13" w16cid:durableId="1868912116">
    <w:abstractNumId w:val="11"/>
  </w:num>
  <w:num w:numId="14" w16cid:durableId="794061429">
    <w:abstractNumId w:val="17"/>
  </w:num>
  <w:num w:numId="15" w16cid:durableId="220025880">
    <w:abstractNumId w:val="26"/>
  </w:num>
  <w:num w:numId="16" w16cid:durableId="1480659193">
    <w:abstractNumId w:val="24"/>
  </w:num>
  <w:num w:numId="17" w16cid:durableId="384259004">
    <w:abstractNumId w:val="22"/>
  </w:num>
  <w:num w:numId="18" w16cid:durableId="1965504035">
    <w:abstractNumId w:val="4"/>
  </w:num>
  <w:num w:numId="19" w16cid:durableId="1038507723">
    <w:abstractNumId w:val="0"/>
  </w:num>
  <w:num w:numId="20" w16cid:durableId="437337470">
    <w:abstractNumId w:val="16"/>
  </w:num>
  <w:num w:numId="21" w16cid:durableId="268205153">
    <w:abstractNumId w:val="31"/>
  </w:num>
  <w:num w:numId="22" w16cid:durableId="1855805682">
    <w:abstractNumId w:val="20"/>
  </w:num>
  <w:num w:numId="23" w16cid:durableId="1676759060">
    <w:abstractNumId w:val="5"/>
  </w:num>
  <w:num w:numId="24" w16cid:durableId="1436756101">
    <w:abstractNumId w:val="15"/>
  </w:num>
  <w:num w:numId="25" w16cid:durableId="1551845858">
    <w:abstractNumId w:val="8"/>
  </w:num>
  <w:num w:numId="26" w16cid:durableId="1145850939">
    <w:abstractNumId w:val="9"/>
  </w:num>
  <w:num w:numId="27" w16cid:durableId="230775990">
    <w:abstractNumId w:val="28"/>
  </w:num>
  <w:num w:numId="28" w16cid:durableId="1532377898">
    <w:abstractNumId w:val="10"/>
  </w:num>
  <w:num w:numId="29" w16cid:durableId="405424416">
    <w:abstractNumId w:val="1"/>
  </w:num>
  <w:num w:numId="30" w16cid:durableId="310182059">
    <w:abstractNumId w:val="19"/>
  </w:num>
  <w:num w:numId="31" w16cid:durableId="1842616854">
    <w:abstractNumId w:val="19"/>
  </w:num>
  <w:num w:numId="32" w16cid:durableId="350373747">
    <w:abstractNumId w:val="19"/>
  </w:num>
  <w:num w:numId="33" w16cid:durableId="164982391">
    <w:abstractNumId w:val="19"/>
  </w:num>
  <w:num w:numId="34" w16cid:durableId="962731233">
    <w:abstractNumId w:val="19"/>
  </w:num>
  <w:num w:numId="35" w16cid:durableId="2065982440">
    <w:abstractNumId w:val="19"/>
  </w:num>
  <w:num w:numId="36" w16cid:durableId="1381049024">
    <w:abstractNumId w:val="19"/>
  </w:num>
  <w:num w:numId="37" w16cid:durableId="651838996">
    <w:abstractNumId w:val="19"/>
  </w:num>
  <w:num w:numId="38" w16cid:durableId="2077434910">
    <w:abstractNumId w:val="19"/>
  </w:num>
  <w:num w:numId="39" w16cid:durableId="1385714823">
    <w:abstractNumId w:val="30"/>
  </w:num>
  <w:num w:numId="40" w16cid:durableId="1217158219">
    <w:abstractNumId w:val="19"/>
  </w:num>
  <w:num w:numId="41" w16cid:durableId="2130586608">
    <w:abstractNumId w:val="19"/>
  </w:num>
  <w:num w:numId="42" w16cid:durableId="588924904">
    <w:abstractNumId w:val="19"/>
  </w:num>
  <w:num w:numId="43" w16cid:durableId="240724380">
    <w:abstractNumId w:val="19"/>
  </w:num>
  <w:num w:numId="44" w16cid:durableId="1352415887">
    <w:abstractNumId w:val="19"/>
  </w:num>
  <w:num w:numId="45" w16cid:durableId="1827278237">
    <w:abstractNumId w:val="19"/>
  </w:num>
  <w:num w:numId="46" w16cid:durableId="988556054">
    <w:abstractNumId w:val="19"/>
  </w:num>
  <w:num w:numId="47" w16cid:durableId="1130439522">
    <w:abstractNumId w:val="2"/>
  </w:num>
  <w:num w:numId="48" w16cid:durableId="43202139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shesh Bhagat">
    <w15:presenceInfo w15:providerId="None" w15:userId="Vishesh Bhag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0NTQ2N7IwNzUxNLBQ0lEKTi0uzszPAykwtqwFAL8rOMo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rs2pseazrd7e25vqxfzxwz5ve9v0vdsxx&quot;&gt;Vishesh_PGT&lt;record-ids&gt;&lt;item&gt;108&lt;/item&gt;&lt;item&gt;110&lt;/item&gt;&lt;item&gt;115&lt;/item&gt;&lt;item&gt;125&lt;/item&gt;&lt;item&gt;131&lt;/item&gt;&lt;item&gt;134&lt;/item&gt;&lt;item&gt;135&lt;/item&gt;&lt;item&gt;139&lt;/item&gt;&lt;item&gt;140&lt;/item&gt;&lt;item&gt;141&lt;/item&gt;&lt;item&gt;143&lt;/item&gt;&lt;item&gt;146&lt;/item&gt;&lt;item&gt;150&lt;/item&gt;&lt;item&gt;151&lt;/item&gt;&lt;item&gt;154&lt;/item&gt;&lt;item&gt;155&lt;/item&gt;&lt;item&gt;156&lt;/item&gt;&lt;item&gt;157&lt;/item&gt;&lt;item&gt;159&lt;/item&gt;&lt;item&gt;160&lt;/item&gt;&lt;item&gt;161&lt;/item&gt;&lt;item&gt;162&lt;/item&gt;&lt;item&gt;163&lt;/item&gt;&lt;item&gt;165&lt;/item&gt;&lt;item&gt;167&lt;/item&gt;&lt;item&gt;168&lt;/item&gt;&lt;item&gt;169&lt;/item&gt;&lt;item&gt;170&lt;/item&gt;&lt;item&gt;171&lt;/item&gt;&lt;item&gt;172&lt;/item&gt;&lt;item&gt;173&lt;/item&gt;&lt;item&gt;175&lt;/item&gt;&lt;item&gt;178&lt;/item&gt;&lt;item&gt;179&lt;/item&gt;&lt;/record-ids&gt;&lt;/item&gt;&lt;/Libraries&gt;"/>
  </w:docVars>
  <w:rsids>
    <w:rsidRoot w:val="004D44C2"/>
    <w:rsid w:val="00002978"/>
    <w:rsid w:val="0000318E"/>
    <w:rsid w:val="00007617"/>
    <w:rsid w:val="00012992"/>
    <w:rsid w:val="00012DA9"/>
    <w:rsid w:val="00014DBE"/>
    <w:rsid w:val="000227B9"/>
    <w:rsid w:val="00022A19"/>
    <w:rsid w:val="00023F0C"/>
    <w:rsid w:val="00036597"/>
    <w:rsid w:val="00036D67"/>
    <w:rsid w:val="000370F6"/>
    <w:rsid w:val="000438A3"/>
    <w:rsid w:val="000451AF"/>
    <w:rsid w:val="00056A6A"/>
    <w:rsid w:val="00057711"/>
    <w:rsid w:val="00060AEC"/>
    <w:rsid w:val="00063FA0"/>
    <w:rsid w:val="00066C5E"/>
    <w:rsid w:val="000671AD"/>
    <w:rsid w:val="00072F55"/>
    <w:rsid w:val="000731F3"/>
    <w:rsid w:val="000759F9"/>
    <w:rsid w:val="00075A95"/>
    <w:rsid w:val="00075F66"/>
    <w:rsid w:val="000837EF"/>
    <w:rsid w:val="0008423D"/>
    <w:rsid w:val="0008586B"/>
    <w:rsid w:val="00085F8D"/>
    <w:rsid w:val="00090E13"/>
    <w:rsid w:val="0009491A"/>
    <w:rsid w:val="00095B9D"/>
    <w:rsid w:val="00096BBB"/>
    <w:rsid w:val="000A5EE5"/>
    <w:rsid w:val="000A640A"/>
    <w:rsid w:val="000A646A"/>
    <w:rsid w:val="000B2C1D"/>
    <w:rsid w:val="000B4181"/>
    <w:rsid w:val="000B65D9"/>
    <w:rsid w:val="000C284F"/>
    <w:rsid w:val="000D6143"/>
    <w:rsid w:val="000E125D"/>
    <w:rsid w:val="000E13A8"/>
    <w:rsid w:val="000E3817"/>
    <w:rsid w:val="000F402E"/>
    <w:rsid w:val="000F524E"/>
    <w:rsid w:val="000F6BD5"/>
    <w:rsid w:val="001030D6"/>
    <w:rsid w:val="00104B5F"/>
    <w:rsid w:val="0011038A"/>
    <w:rsid w:val="001118F3"/>
    <w:rsid w:val="001204B8"/>
    <w:rsid w:val="00121175"/>
    <w:rsid w:val="00125074"/>
    <w:rsid w:val="00125FF4"/>
    <w:rsid w:val="00127D05"/>
    <w:rsid w:val="00134554"/>
    <w:rsid w:val="00137759"/>
    <w:rsid w:val="00137C80"/>
    <w:rsid w:val="001434A5"/>
    <w:rsid w:val="00145370"/>
    <w:rsid w:val="00145E15"/>
    <w:rsid w:val="00155A41"/>
    <w:rsid w:val="00160957"/>
    <w:rsid w:val="001618E0"/>
    <w:rsid w:val="00162AFE"/>
    <w:rsid w:val="00166717"/>
    <w:rsid w:val="001733CF"/>
    <w:rsid w:val="00175277"/>
    <w:rsid w:val="001831B7"/>
    <w:rsid w:val="00184616"/>
    <w:rsid w:val="001871C2"/>
    <w:rsid w:val="00194FF3"/>
    <w:rsid w:val="001A068F"/>
    <w:rsid w:val="001A22C2"/>
    <w:rsid w:val="001A2F65"/>
    <w:rsid w:val="001A3B25"/>
    <w:rsid w:val="001A5793"/>
    <w:rsid w:val="001A5F2F"/>
    <w:rsid w:val="001B1BB2"/>
    <w:rsid w:val="001B2C0D"/>
    <w:rsid w:val="001B303E"/>
    <w:rsid w:val="001C14CE"/>
    <w:rsid w:val="001C3540"/>
    <w:rsid w:val="001C50EB"/>
    <w:rsid w:val="001D6147"/>
    <w:rsid w:val="001E2D10"/>
    <w:rsid w:val="001E7E84"/>
    <w:rsid w:val="001F02F3"/>
    <w:rsid w:val="001F277C"/>
    <w:rsid w:val="00206983"/>
    <w:rsid w:val="00207D6A"/>
    <w:rsid w:val="002100E1"/>
    <w:rsid w:val="00211B17"/>
    <w:rsid w:val="00212BFF"/>
    <w:rsid w:val="00212D0B"/>
    <w:rsid w:val="00215EF8"/>
    <w:rsid w:val="00220CC1"/>
    <w:rsid w:val="00221D02"/>
    <w:rsid w:val="002239DC"/>
    <w:rsid w:val="00224123"/>
    <w:rsid w:val="00224441"/>
    <w:rsid w:val="00232FE1"/>
    <w:rsid w:val="00237834"/>
    <w:rsid w:val="0025350F"/>
    <w:rsid w:val="00262602"/>
    <w:rsid w:val="0026451E"/>
    <w:rsid w:val="00265B2E"/>
    <w:rsid w:val="002746D3"/>
    <w:rsid w:val="00275840"/>
    <w:rsid w:val="00275F13"/>
    <w:rsid w:val="00276346"/>
    <w:rsid w:val="0028015B"/>
    <w:rsid w:val="00281166"/>
    <w:rsid w:val="0028172A"/>
    <w:rsid w:val="0028320F"/>
    <w:rsid w:val="00286F43"/>
    <w:rsid w:val="00290A8D"/>
    <w:rsid w:val="0029115E"/>
    <w:rsid w:val="0029454D"/>
    <w:rsid w:val="002960C4"/>
    <w:rsid w:val="002A0CD1"/>
    <w:rsid w:val="002A5223"/>
    <w:rsid w:val="002B0263"/>
    <w:rsid w:val="002C5A14"/>
    <w:rsid w:val="002D2363"/>
    <w:rsid w:val="002D5442"/>
    <w:rsid w:val="002E17F6"/>
    <w:rsid w:val="002E2408"/>
    <w:rsid w:val="002E3804"/>
    <w:rsid w:val="002E56AD"/>
    <w:rsid w:val="002E731D"/>
    <w:rsid w:val="002F17C6"/>
    <w:rsid w:val="002F19D5"/>
    <w:rsid w:val="002F4055"/>
    <w:rsid w:val="002F6403"/>
    <w:rsid w:val="002F6C0A"/>
    <w:rsid w:val="00304D60"/>
    <w:rsid w:val="0031645E"/>
    <w:rsid w:val="0032027E"/>
    <w:rsid w:val="00326DE2"/>
    <w:rsid w:val="00332B10"/>
    <w:rsid w:val="003332B4"/>
    <w:rsid w:val="0033644F"/>
    <w:rsid w:val="00337800"/>
    <w:rsid w:val="00340745"/>
    <w:rsid w:val="003410E6"/>
    <w:rsid w:val="00342F81"/>
    <w:rsid w:val="0034705D"/>
    <w:rsid w:val="003477C2"/>
    <w:rsid w:val="003510D8"/>
    <w:rsid w:val="00351CD4"/>
    <w:rsid w:val="00352441"/>
    <w:rsid w:val="00353560"/>
    <w:rsid w:val="00355303"/>
    <w:rsid w:val="0036284C"/>
    <w:rsid w:val="003631AB"/>
    <w:rsid w:val="00364F68"/>
    <w:rsid w:val="00367567"/>
    <w:rsid w:val="0037656D"/>
    <w:rsid w:val="00381419"/>
    <w:rsid w:val="0038358F"/>
    <w:rsid w:val="00384931"/>
    <w:rsid w:val="00384DD4"/>
    <w:rsid w:val="00385D62"/>
    <w:rsid w:val="0038724C"/>
    <w:rsid w:val="003905CF"/>
    <w:rsid w:val="00390BFE"/>
    <w:rsid w:val="003930AA"/>
    <w:rsid w:val="00395B38"/>
    <w:rsid w:val="003B3DBF"/>
    <w:rsid w:val="003B5076"/>
    <w:rsid w:val="003C0805"/>
    <w:rsid w:val="003C0B0F"/>
    <w:rsid w:val="003C2AD8"/>
    <w:rsid w:val="003C2C89"/>
    <w:rsid w:val="003C720C"/>
    <w:rsid w:val="003E299F"/>
    <w:rsid w:val="003E3ABF"/>
    <w:rsid w:val="003E4E11"/>
    <w:rsid w:val="003E67FE"/>
    <w:rsid w:val="003E6842"/>
    <w:rsid w:val="003E75EA"/>
    <w:rsid w:val="003F4071"/>
    <w:rsid w:val="00400ECA"/>
    <w:rsid w:val="0040321C"/>
    <w:rsid w:val="004079A7"/>
    <w:rsid w:val="0041202C"/>
    <w:rsid w:val="00412FA0"/>
    <w:rsid w:val="00417747"/>
    <w:rsid w:val="00421D54"/>
    <w:rsid w:val="00422C74"/>
    <w:rsid w:val="0042424F"/>
    <w:rsid w:val="00427751"/>
    <w:rsid w:val="00437EB4"/>
    <w:rsid w:val="00444E19"/>
    <w:rsid w:val="00451CE2"/>
    <w:rsid w:val="00454221"/>
    <w:rsid w:val="00454BDA"/>
    <w:rsid w:val="00454C91"/>
    <w:rsid w:val="00455BA4"/>
    <w:rsid w:val="00456A62"/>
    <w:rsid w:val="00461AC3"/>
    <w:rsid w:val="00464FC9"/>
    <w:rsid w:val="004650BD"/>
    <w:rsid w:val="004704EE"/>
    <w:rsid w:val="00472FC1"/>
    <w:rsid w:val="00476281"/>
    <w:rsid w:val="00480FE4"/>
    <w:rsid w:val="00486948"/>
    <w:rsid w:val="00487B14"/>
    <w:rsid w:val="00494EB7"/>
    <w:rsid w:val="004967A1"/>
    <w:rsid w:val="004A4465"/>
    <w:rsid w:val="004A58C6"/>
    <w:rsid w:val="004A6C52"/>
    <w:rsid w:val="004B03E5"/>
    <w:rsid w:val="004B0A40"/>
    <w:rsid w:val="004B20F9"/>
    <w:rsid w:val="004C01A9"/>
    <w:rsid w:val="004C3077"/>
    <w:rsid w:val="004C5813"/>
    <w:rsid w:val="004D2AD5"/>
    <w:rsid w:val="004D44C2"/>
    <w:rsid w:val="004E1007"/>
    <w:rsid w:val="004E3CAD"/>
    <w:rsid w:val="004F74F7"/>
    <w:rsid w:val="005107DC"/>
    <w:rsid w:val="00514C72"/>
    <w:rsid w:val="0052001E"/>
    <w:rsid w:val="00523AB8"/>
    <w:rsid w:val="00527D03"/>
    <w:rsid w:val="005415D1"/>
    <w:rsid w:val="00541D64"/>
    <w:rsid w:val="0054391A"/>
    <w:rsid w:val="0054406C"/>
    <w:rsid w:val="0054573C"/>
    <w:rsid w:val="00546224"/>
    <w:rsid w:val="0054712B"/>
    <w:rsid w:val="00547E97"/>
    <w:rsid w:val="005509CF"/>
    <w:rsid w:val="00552FB7"/>
    <w:rsid w:val="005533E2"/>
    <w:rsid w:val="00554E7D"/>
    <w:rsid w:val="00556ED4"/>
    <w:rsid w:val="0056089B"/>
    <w:rsid w:val="0056268C"/>
    <w:rsid w:val="00566E6C"/>
    <w:rsid w:val="0057099E"/>
    <w:rsid w:val="00571CE1"/>
    <w:rsid w:val="00574544"/>
    <w:rsid w:val="00575872"/>
    <w:rsid w:val="00581C8B"/>
    <w:rsid w:val="00583565"/>
    <w:rsid w:val="00583C7D"/>
    <w:rsid w:val="005845D6"/>
    <w:rsid w:val="00585DFC"/>
    <w:rsid w:val="0059301C"/>
    <w:rsid w:val="00595194"/>
    <w:rsid w:val="005958E6"/>
    <w:rsid w:val="00595E2A"/>
    <w:rsid w:val="0059790E"/>
    <w:rsid w:val="005A06D8"/>
    <w:rsid w:val="005A1E67"/>
    <w:rsid w:val="005A24E7"/>
    <w:rsid w:val="005A385D"/>
    <w:rsid w:val="005A55DC"/>
    <w:rsid w:val="005B58B2"/>
    <w:rsid w:val="005B71D8"/>
    <w:rsid w:val="005B7695"/>
    <w:rsid w:val="005D0B6D"/>
    <w:rsid w:val="005E7093"/>
    <w:rsid w:val="005F1525"/>
    <w:rsid w:val="005F332C"/>
    <w:rsid w:val="005F3AAC"/>
    <w:rsid w:val="005F4938"/>
    <w:rsid w:val="005F598C"/>
    <w:rsid w:val="00603B92"/>
    <w:rsid w:val="00604692"/>
    <w:rsid w:val="00606B0A"/>
    <w:rsid w:val="00610F31"/>
    <w:rsid w:val="00611324"/>
    <w:rsid w:val="0061236C"/>
    <w:rsid w:val="0061460F"/>
    <w:rsid w:val="00617E7B"/>
    <w:rsid w:val="00621109"/>
    <w:rsid w:val="00623BF7"/>
    <w:rsid w:val="00625C39"/>
    <w:rsid w:val="00634E92"/>
    <w:rsid w:val="0063650E"/>
    <w:rsid w:val="00637256"/>
    <w:rsid w:val="00645F08"/>
    <w:rsid w:val="0064777B"/>
    <w:rsid w:val="00652C9F"/>
    <w:rsid w:val="006542B4"/>
    <w:rsid w:val="00654D60"/>
    <w:rsid w:val="00656B38"/>
    <w:rsid w:val="00657800"/>
    <w:rsid w:val="0066030B"/>
    <w:rsid w:val="006628F9"/>
    <w:rsid w:val="0067054E"/>
    <w:rsid w:val="006743A5"/>
    <w:rsid w:val="00674736"/>
    <w:rsid w:val="00675CA8"/>
    <w:rsid w:val="00681772"/>
    <w:rsid w:val="00687D25"/>
    <w:rsid w:val="00695D6C"/>
    <w:rsid w:val="006A348C"/>
    <w:rsid w:val="006A68AC"/>
    <w:rsid w:val="006A6AE1"/>
    <w:rsid w:val="006A6DBF"/>
    <w:rsid w:val="006B1852"/>
    <w:rsid w:val="006B4EDD"/>
    <w:rsid w:val="006B57B2"/>
    <w:rsid w:val="006B6EA7"/>
    <w:rsid w:val="006C225D"/>
    <w:rsid w:val="006C3E70"/>
    <w:rsid w:val="006C4050"/>
    <w:rsid w:val="006C6315"/>
    <w:rsid w:val="006C76D7"/>
    <w:rsid w:val="006D465C"/>
    <w:rsid w:val="006D4792"/>
    <w:rsid w:val="006D4EFC"/>
    <w:rsid w:val="006D7876"/>
    <w:rsid w:val="006E0B65"/>
    <w:rsid w:val="006E141A"/>
    <w:rsid w:val="006E1420"/>
    <w:rsid w:val="006E6E31"/>
    <w:rsid w:val="006F01F7"/>
    <w:rsid w:val="006F569A"/>
    <w:rsid w:val="006F60CB"/>
    <w:rsid w:val="007062F7"/>
    <w:rsid w:val="00716161"/>
    <w:rsid w:val="00716E16"/>
    <w:rsid w:val="007248BD"/>
    <w:rsid w:val="00724A01"/>
    <w:rsid w:val="00727949"/>
    <w:rsid w:val="0073012F"/>
    <w:rsid w:val="007330B6"/>
    <w:rsid w:val="00735EBC"/>
    <w:rsid w:val="00741EC0"/>
    <w:rsid w:val="00743B15"/>
    <w:rsid w:val="007500C4"/>
    <w:rsid w:val="00765F3A"/>
    <w:rsid w:val="00772F8C"/>
    <w:rsid w:val="0077508E"/>
    <w:rsid w:val="00775666"/>
    <w:rsid w:val="00775D2B"/>
    <w:rsid w:val="007817E2"/>
    <w:rsid w:val="007864AC"/>
    <w:rsid w:val="00786942"/>
    <w:rsid w:val="00787892"/>
    <w:rsid w:val="00787AF2"/>
    <w:rsid w:val="00790090"/>
    <w:rsid w:val="00790FA7"/>
    <w:rsid w:val="007928E2"/>
    <w:rsid w:val="00796D72"/>
    <w:rsid w:val="007A4339"/>
    <w:rsid w:val="007B3202"/>
    <w:rsid w:val="007C3E39"/>
    <w:rsid w:val="007C62D1"/>
    <w:rsid w:val="007C6E92"/>
    <w:rsid w:val="007C7D69"/>
    <w:rsid w:val="007C7EA9"/>
    <w:rsid w:val="007D2306"/>
    <w:rsid w:val="007D641E"/>
    <w:rsid w:val="007E63D6"/>
    <w:rsid w:val="007F08C8"/>
    <w:rsid w:val="007F18B1"/>
    <w:rsid w:val="007F32F4"/>
    <w:rsid w:val="007F3B49"/>
    <w:rsid w:val="008004D4"/>
    <w:rsid w:val="0080595B"/>
    <w:rsid w:val="00807552"/>
    <w:rsid w:val="00812E82"/>
    <w:rsid w:val="00814A5D"/>
    <w:rsid w:val="00815D64"/>
    <w:rsid w:val="0082261E"/>
    <w:rsid w:val="0083161C"/>
    <w:rsid w:val="00835770"/>
    <w:rsid w:val="00837F0B"/>
    <w:rsid w:val="00846C3A"/>
    <w:rsid w:val="008470D3"/>
    <w:rsid w:val="008472E1"/>
    <w:rsid w:val="00850CB3"/>
    <w:rsid w:val="00856EF3"/>
    <w:rsid w:val="00862319"/>
    <w:rsid w:val="0086372C"/>
    <w:rsid w:val="00872B7F"/>
    <w:rsid w:val="008758E4"/>
    <w:rsid w:val="00882E6C"/>
    <w:rsid w:val="00886082"/>
    <w:rsid w:val="00886C9D"/>
    <w:rsid w:val="00886EB5"/>
    <w:rsid w:val="008875CA"/>
    <w:rsid w:val="008A0E62"/>
    <w:rsid w:val="008B1374"/>
    <w:rsid w:val="008B3922"/>
    <w:rsid w:val="008B7673"/>
    <w:rsid w:val="008B7E5A"/>
    <w:rsid w:val="008C1219"/>
    <w:rsid w:val="008C2D50"/>
    <w:rsid w:val="008C44F3"/>
    <w:rsid w:val="008D14CD"/>
    <w:rsid w:val="008D1757"/>
    <w:rsid w:val="008D542F"/>
    <w:rsid w:val="008D7C4B"/>
    <w:rsid w:val="008E0D4F"/>
    <w:rsid w:val="008E5D43"/>
    <w:rsid w:val="008F42C7"/>
    <w:rsid w:val="008F4516"/>
    <w:rsid w:val="008F5099"/>
    <w:rsid w:val="008F58FD"/>
    <w:rsid w:val="00901956"/>
    <w:rsid w:val="00901EA6"/>
    <w:rsid w:val="0091262E"/>
    <w:rsid w:val="0091572D"/>
    <w:rsid w:val="00922617"/>
    <w:rsid w:val="00922944"/>
    <w:rsid w:val="00924A83"/>
    <w:rsid w:val="00924BF8"/>
    <w:rsid w:val="00924D62"/>
    <w:rsid w:val="00927273"/>
    <w:rsid w:val="00932F4F"/>
    <w:rsid w:val="0094104D"/>
    <w:rsid w:val="00946623"/>
    <w:rsid w:val="009518FF"/>
    <w:rsid w:val="00951BBA"/>
    <w:rsid w:val="009532ED"/>
    <w:rsid w:val="0095639B"/>
    <w:rsid w:val="00960D8C"/>
    <w:rsid w:val="00961DBA"/>
    <w:rsid w:val="00965C97"/>
    <w:rsid w:val="00967CAF"/>
    <w:rsid w:val="0097613C"/>
    <w:rsid w:val="0097674A"/>
    <w:rsid w:val="00980707"/>
    <w:rsid w:val="00985748"/>
    <w:rsid w:val="00991976"/>
    <w:rsid w:val="00993191"/>
    <w:rsid w:val="0099652F"/>
    <w:rsid w:val="009B012A"/>
    <w:rsid w:val="009B265A"/>
    <w:rsid w:val="009B44E3"/>
    <w:rsid w:val="009B5301"/>
    <w:rsid w:val="009C07E3"/>
    <w:rsid w:val="009C307A"/>
    <w:rsid w:val="009D266D"/>
    <w:rsid w:val="009D269F"/>
    <w:rsid w:val="009D492A"/>
    <w:rsid w:val="009E0752"/>
    <w:rsid w:val="009E6117"/>
    <w:rsid w:val="009E7295"/>
    <w:rsid w:val="009E7392"/>
    <w:rsid w:val="009E7E04"/>
    <w:rsid w:val="009F2758"/>
    <w:rsid w:val="009F2E86"/>
    <w:rsid w:val="009F6158"/>
    <w:rsid w:val="00A04186"/>
    <w:rsid w:val="00A06631"/>
    <w:rsid w:val="00A13996"/>
    <w:rsid w:val="00A23D64"/>
    <w:rsid w:val="00A24955"/>
    <w:rsid w:val="00A275ED"/>
    <w:rsid w:val="00A323E3"/>
    <w:rsid w:val="00A36DE0"/>
    <w:rsid w:val="00A37F47"/>
    <w:rsid w:val="00A45D03"/>
    <w:rsid w:val="00A45FDD"/>
    <w:rsid w:val="00A47CE3"/>
    <w:rsid w:val="00A51F2C"/>
    <w:rsid w:val="00A52A7C"/>
    <w:rsid w:val="00A53553"/>
    <w:rsid w:val="00A5577E"/>
    <w:rsid w:val="00A56585"/>
    <w:rsid w:val="00A601F6"/>
    <w:rsid w:val="00A60A6A"/>
    <w:rsid w:val="00A620D8"/>
    <w:rsid w:val="00A659A7"/>
    <w:rsid w:val="00A71E35"/>
    <w:rsid w:val="00A7582D"/>
    <w:rsid w:val="00A767D9"/>
    <w:rsid w:val="00A80FAD"/>
    <w:rsid w:val="00A919F2"/>
    <w:rsid w:val="00A93037"/>
    <w:rsid w:val="00A97012"/>
    <w:rsid w:val="00AA2F93"/>
    <w:rsid w:val="00AA4AAD"/>
    <w:rsid w:val="00AA6D18"/>
    <w:rsid w:val="00AB6303"/>
    <w:rsid w:val="00AB632A"/>
    <w:rsid w:val="00AC2723"/>
    <w:rsid w:val="00AC4DE0"/>
    <w:rsid w:val="00AC7310"/>
    <w:rsid w:val="00AD5773"/>
    <w:rsid w:val="00AD7BD5"/>
    <w:rsid w:val="00AE35F8"/>
    <w:rsid w:val="00AE481B"/>
    <w:rsid w:val="00AE5FAF"/>
    <w:rsid w:val="00AF07C5"/>
    <w:rsid w:val="00AF0CFA"/>
    <w:rsid w:val="00AF28DC"/>
    <w:rsid w:val="00AF2C49"/>
    <w:rsid w:val="00AF6000"/>
    <w:rsid w:val="00AF735A"/>
    <w:rsid w:val="00B05BEC"/>
    <w:rsid w:val="00B07329"/>
    <w:rsid w:val="00B10495"/>
    <w:rsid w:val="00B10D4F"/>
    <w:rsid w:val="00B11119"/>
    <w:rsid w:val="00B20C01"/>
    <w:rsid w:val="00B235ED"/>
    <w:rsid w:val="00B33C24"/>
    <w:rsid w:val="00B34D15"/>
    <w:rsid w:val="00B36B8F"/>
    <w:rsid w:val="00B36C58"/>
    <w:rsid w:val="00B40674"/>
    <w:rsid w:val="00B43170"/>
    <w:rsid w:val="00B45A40"/>
    <w:rsid w:val="00B531F4"/>
    <w:rsid w:val="00B545EE"/>
    <w:rsid w:val="00B546D6"/>
    <w:rsid w:val="00B5640F"/>
    <w:rsid w:val="00B600F9"/>
    <w:rsid w:val="00B609E3"/>
    <w:rsid w:val="00B66D52"/>
    <w:rsid w:val="00B72029"/>
    <w:rsid w:val="00B73DA3"/>
    <w:rsid w:val="00B76A88"/>
    <w:rsid w:val="00B76E84"/>
    <w:rsid w:val="00B9068A"/>
    <w:rsid w:val="00B933AA"/>
    <w:rsid w:val="00B95F0D"/>
    <w:rsid w:val="00B97DEB"/>
    <w:rsid w:val="00BA05B2"/>
    <w:rsid w:val="00BA3823"/>
    <w:rsid w:val="00BB4B09"/>
    <w:rsid w:val="00BB675F"/>
    <w:rsid w:val="00BB7C50"/>
    <w:rsid w:val="00BC10ED"/>
    <w:rsid w:val="00BC268D"/>
    <w:rsid w:val="00BC4624"/>
    <w:rsid w:val="00BC5FEA"/>
    <w:rsid w:val="00BD1355"/>
    <w:rsid w:val="00BD5116"/>
    <w:rsid w:val="00BD5F29"/>
    <w:rsid w:val="00BE14BC"/>
    <w:rsid w:val="00BE3FBE"/>
    <w:rsid w:val="00BE693F"/>
    <w:rsid w:val="00BF2533"/>
    <w:rsid w:val="00BF3A50"/>
    <w:rsid w:val="00BF3D0B"/>
    <w:rsid w:val="00BF44BA"/>
    <w:rsid w:val="00BF541B"/>
    <w:rsid w:val="00BF5A38"/>
    <w:rsid w:val="00BF7428"/>
    <w:rsid w:val="00C00097"/>
    <w:rsid w:val="00C00ADA"/>
    <w:rsid w:val="00C051DF"/>
    <w:rsid w:val="00C0577F"/>
    <w:rsid w:val="00C06831"/>
    <w:rsid w:val="00C0706A"/>
    <w:rsid w:val="00C10099"/>
    <w:rsid w:val="00C143A8"/>
    <w:rsid w:val="00C15920"/>
    <w:rsid w:val="00C21D30"/>
    <w:rsid w:val="00C21DED"/>
    <w:rsid w:val="00C259FE"/>
    <w:rsid w:val="00C33EE5"/>
    <w:rsid w:val="00C40595"/>
    <w:rsid w:val="00C40AB7"/>
    <w:rsid w:val="00C54161"/>
    <w:rsid w:val="00C56522"/>
    <w:rsid w:val="00C61E78"/>
    <w:rsid w:val="00C70013"/>
    <w:rsid w:val="00C71448"/>
    <w:rsid w:val="00C73B4C"/>
    <w:rsid w:val="00C75FA0"/>
    <w:rsid w:val="00C76203"/>
    <w:rsid w:val="00C93D63"/>
    <w:rsid w:val="00C94B2D"/>
    <w:rsid w:val="00C96D95"/>
    <w:rsid w:val="00C97BEB"/>
    <w:rsid w:val="00CA392F"/>
    <w:rsid w:val="00CA58EC"/>
    <w:rsid w:val="00CB3F17"/>
    <w:rsid w:val="00CC1ACA"/>
    <w:rsid w:val="00CD04DF"/>
    <w:rsid w:val="00CD69FE"/>
    <w:rsid w:val="00CE1891"/>
    <w:rsid w:val="00CE1A5C"/>
    <w:rsid w:val="00CE4A14"/>
    <w:rsid w:val="00CF010C"/>
    <w:rsid w:val="00CF0AB0"/>
    <w:rsid w:val="00CF13A9"/>
    <w:rsid w:val="00D00072"/>
    <w:rsid w:val="00D03D19"/>
    <w:rsid w:val="00D04FE6"/>
    <w:rsid w:val="00D06FD8"/>
    <w:rsid w:val="00D218CE"/>
    <w:rsid w:val="00D24D8D"/>
    <w:rsid w:val="00D27950"/>
    <w:rsid w:val="00D4757B"/>
    <w:rsid w:val="00D558F9"/>
    <w:rsid w:val="00D5599B"/>
    <w:rsid w:val="00D57273"/>
    <w:rsid w:val="00D65BE1"/>
    <w:rsid w:val="00D67288"/>
    <w:rsid w:val="00D7092D"/>
    <w:rsid w:val="00D8755E"/>
    <w:rsid w:val="00D9526E"/>
    <w:rsid w:val="00D97FE6"/>
    <w:rsid w:val="00DA1AE9"/>
    <w:rsid w:val="00DA24E8"/>
    <w:rsid w:val="00DA36FA"/>
    <w:rsid w:val="00DA41CC"/>
    <w:rsid w:val="00DA4D56"/>
    <w:rsid w:val="00DA5DE6"/>
    <w:rsid w:val="00DB5B59"/>
    <w:rsid w:val="00DC48AC"/>
    <w:rsid w:val="00DC5DA9"/>
    <w:rsid w:val="00DD16BC"/>
    <w:rsid w:val="00DD272F"/>
    <w:rsid w:val="00DD5D16"/>
    <w:rsid w:val="00DE103C"/>
    <w:rsid w:val="00DF5FBE"/>
    <w:rsid w:val="00DF619E"/>
    <w:rsid w:val="00DF7F60"/>
    <w:rsid w:val="00E00883"/>
    <w:rsid w:val="00E01AAF"/>
    <w:rsid w:val="00E03349"/>
    <w:rsid w:val="00E12777"/>
    <w:rsid w:val="00E12FC0"/>
    <w:rsid w:val="00E23FB8"/>
    <w:rsid w:val="00E23FBF"/>
    <w:rsid w:val="00E253B5"/>
    <w:rsid w:val="00E32A43"/>
    <w:rsid w:val="00E341ED"/>
    <w:rsid w:val="00E34FB4"/>
    <w:rsid w:val="00E354E9"/>
    <w:rsid w:val="00E563FE"/>
    <w:rsid w:val="00E571CA"/>
    <w:rsid w:val="00E604E0"/>
    <w:rsid w:val="00E61D37"/>
    <w:rsid w:val="00E837DD"/>
    <w:rsid w:val="00E83C8B"/>
    <w:rsid w:val="00E86308"/>
    <w:rsid w:val="00E94A9E"/>
    <w:rsid w:val="00E97AFB"/>
    <w:rsid w:val="00E97B85"/>
    <w:rsid w:val="00E97F6D"/>
    <w:rsid w:val="00EA2FC9"/>
    <w:rsid w:val="00EA463B"/>
    <w:rsid w:val="00EA6D04"/>
    <w:rsid w:val="00EA77C5"/>
    <w:rsid w:val="00EA7C97"/>
    <w:rsid w:val="00EB125A"/>
    <w:rsid w:val="00EB6390"/>
    <w:rsid w:val="00EC241F"/>
    <w:rsid w:val="00EC2D63"/>
    <w:rsid w:val="00EC46D0"/>
    <w:rsid w:val="00EC5812"/>
    <w:rsid w:val="00ED02EF"/>
    <w:rsid w:val="00ED3940"/>
    <w:rsid w:val="00ED4B3E"/>
    <w:rsid w:val="00ED63FB"/>
    <w:rsid w:val="00EE300E"/>
    <w:rsid w:val="00EE73A8"/>
    <w:rsid w:val="00EE7536"/>
    <w:rsid w:val="00EF434F"/>
    <w:rsid w:val="00EF446F"/>
    <w:rsid w:val="00F02C70"/>
    <w:rsid w:val="00F110B4"/>
    <w:rsid w:val="00F13539"/>
    <w:rsid w:val="00F14377"/>
    <w:rsid w:val="00F14F27"/>
    <w:rsid w:val="00F223EC"/>
    <w:rsid w:val="00F27700"/>
    <w:rsid w:val="00F30EA4"/>
    <w:rsid w:val="00F31148"/>
    <w:rsid w:val="00F31BA1"/>
    <w:rsid w:val="00F32EB3"/>
    <w:rsid w:val="00F37313"/>
    <w:rsid w:val="00F4048E"/>
    <w:rsid w:val="00F40F21"/>
    <w:rsid w:val="00F4283F"/>
    <w:rsid w:val="00F42CE2"/>
    <w:rsid w:val="00F545CC"/>
    <w:rsid w:val="00F54C5E"/>
    <w:rsid w:val="00F6115E"/>
    <w:rsid w:val="00F63950"/>
    <w:rsid w:val="00F654DB"/>
    <w:rsid w:val="00F72BE2"/>
    <w:rsid w:val="00F75A80"/>
    <w:rsid w:val="00F75D88"/>
    <w:rsid w:val="00F7610A"/>
    <w:rsid w:val="00F77146"/>
    <w:rsid w:val="00F810BA"/>
    <w:rsid w:val="00F82CA6"/>
    <w:rsid w:val="00F83CDC"/>
    <w:rsid w:val="00F866A3"/>
    <w:rsid w:val="00F86A0A"/>
    <w:rsid w:val="00F90418"/>
    <w:rsid w:val="00F93D8A"/>
    <w:rsid w:val="00F94ABF"/>
    <w:rsid w:val="00F96037"/>
    <w:rsid w:val="00F96327"/>
    <w:rsid w:val="00FA5305"/>
    <w:rsid w:val="00FA5A21"/>
    <w:rsid w:val="00FB04EB"/>
    <w:rsid w:val="00FB1524"/>
    <w:rsid w:val="00FB18DD"/>
    <w:rsid w:val="00FB22F4"/>
    <w:rsid w:val="00FB3BF4"/>
    <w:rsid w:val="00FC0460"/>
    <w:rsid w:val="00FC0E67"/>
    <w:rsid w:val="00FC10CF"/>
    <w:rsid w:val="00FD0D62"/>
    <w:rsid w:val="00FD11CF"/>
    <w:rsid w:val="00FD2966"/>
    <w:rsid w:val="00FD3F6A"/>
    <w:rsid w:val="00FD5E28"/>
    <w:rsid w:val="00FD608D"/>
    <w:rsid w:val="00FD791E"/>
    <w:rsid w:val="00FE48DA"/>
    <w:rsid w:val="00FE5B79"/>
    <w:rsid w:val="00FE73B6"/>
    <w:rsid w:val="00FF01EC"/>
    <w:rsid w:val="00FF617F"/>
    <w:rsid w:val="00FF673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ECC43"/>
  <w15:docId w15:val="{D5D4AEE7-FDD9-4D0A-BB2E-6C93F878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32F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81B"/>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81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82E6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82E6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82E6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82E6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2E6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2E6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5A4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E48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481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F32F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F4"/>
    <w:pPr>
      <w:outlineLvl w:val="9"/>
    </w:pPr>
    <w:rPr>
      <w:lang w:val="en-US"/>
    </w:rPr>
  </w:style>
  <w:style w:type="paragraph" w:styleId="TOC2">
    <w:name w:val="toc 2"/>
    <w:basedOn w:val="Normal"/>
    <w:next w:val="Normal"/>
    <w:autoRedefine/>
    <w:uiPriority w:val="39"/>
    <w:unhideWhenUsed/>
    <w:rsid w:val="00125FF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25FF4"/>
    <w:pPr>
      <w:spacing w:after="100"/>
    </w:pPr>
    <w:rPr>
      <w:rFonts w:eastAsiaTheme="minorEastAsia" w:cs="Times New Roman"/>
      <w:lang w:val="en-US"/>
    </w:rPr>
  </w:style>
  <w:style w:type="paragraph" w:styleId="TOC3">
    <w:name w:val="toc 3"/>
    <w:basedOn w:val="Normal"/>
    <w:next w:val="Normal"/>
    <w:autoRedefine/>
    <w:uiPriority w:val="39"/>
    <w:unhideWhenUsed/>
    <w:rsid w:val="00125FF4"/>
    <w:pPr>
      <w:spacing w:after="100"/>
      <w:ind w:left="440"/>
    </w:pPr>
    <w:rPr>
      <w:rFonts w:eastAsiaTheme="minorEastAsia" w:cs="Times New Roman"/>
      <w:lang w:val="en-US"/>
    </w:rPr>
  </w:style>
  <w:style w:type="character" w:styleId="Hyperlink">
    <w:name w:val="Hyperlink"/>
    <w:basedOn w:val="DefaultParagraphFont"/>
    <w:uiPriority w:val="99"/>
    <w:unhideWhenUsed/>
    <w:rsid w:val="00546224"/>
    <w:rPr>
      <w:color w:val="0563C1" w:themeColor="hyperlink"/>
      <w:u w:val="single"/>
    </w:rPr>
  </w:style>
  <w:style w:type="character" w:styleId="BookTitle">
    <w:name w:val="Book Title"/>
    <w:basedOn w:val="DefaultParagraphFont"/>
    <w:uiPriority w:val="33"/>
    <w:qFormat/>
    <w:rsid w:val="00546224"/>
    <w:rPr>
      <w:b/>
      <w:bCs/>
      <w:i/>
      <w:iCs/>
      <w:spacing w:val="5"/>
    </w:rPr>
  </w:style>
  <w:style w:type="table" w:styleId="TableGrid">
    <w:name w:val="Table Grid"/>
    <w:basedOn w:val="TableNormal"/>
    <w:uiPriority w:val="39"/>
    <w:rsid w:val="00546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224"/>
  </w:style>
  <w:style w:type="paragraph" w:styleId="Footer">
    <w:name w:val="footer"/>
    <w:basedOn w:val="Normal"/>
    <w:link w:val="FooterChar"/>
    <w:uiPriority w:val="99"/>
    <w:unhideWhenUsed/>
    <w:rsid w:val="0054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224"/>
  </w:style>
  <w:style w:type="paragraph" w:styleId="ListParagraph">
    <w:name w:val="List Paragraph"/>
    <w:basedOn w:val="Normal"/>
    <w:uiPriority w:val="34"/>
    <w:qFormat/>
    <w:rsid w:val="00022A19"/>
    <w:pPr>
      <w:ind w:left="720"/>
      <w:contextualSpacing/>
    </w:pPr>
  </w:style>
  <w:style w:type="character" w:styleId="Strong">
    <w:name w:val="Strong"/>
    <w:basedOn w:val="DefaultParagraphFont"/>
    <w:uiPriority w:val="22"/>
    <w:qFormat/>
    <w:rsid w:val="00C15920"/>
    <w:rPr>
      <w:b/>
      <w:bCs/>
    </w:rPr>
  </w:style>
  <w:style w:type="paragraph" w:customStyle="1" w:styleId="EndNoteBibliographyTitle">
    <w:name w:val="EndNote Bibliography Title"/>
    <w:basedOn w:val="Normal"/>
    <w:link w:val="EndNoteBibliographyTitleChar"/>
    <w:rsid w:val="00660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0B"/>
    <w:rPr>
      <w:rFonts w:ascii="Calibri" w:hAnsi="Calibri" w:cs="Calibri"/>
      <w:noProof/>
      <w:lang w:val="en-US"/>
    </w:rPr>
  </w:style>
  <w:style w:type="paragraph" w:customStyle="1" w:styleId="EndNoteBibliography">
    <w:name w:val="EndNote Bibliography"/>
    <w:basedOn w:val="Normal"/>
    <w:link w:val="EndNoteBibliographyChar"/>
    <w:rsid w:val="00660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030B"/>
    <w:rPr>
      <w:rFonts w:ascii="Calibri" w:hAnsi="Calibri" w:cs="Calibri"/>
      <w:noProof/>
      <w:lang w:val="en-US"/>
    </w:rPr>
  </w:style>
  <w:style w:type="character" w:styleId="UnresolvedMention">
    <w:name w:val="Unresolved Mention"/>
    <w:basedOn w:val="DefaultParagraphFont"/>
    <w:uiPriority w:val="99"/>
    <w:semiHidden/>
    <w:unhideWhenUsed/>
    <w:rsid w:val="0066030B"/>
    <w:rPr>
      <w:color w:val="605E5C"/>
      <w:shd w:val="clear" w:color="auto" w:fill="E1DFDD"/>
    </w:rPr>
  </w:style>
  <w:style w:type="character" w:styleId="CommentReference">
    <w:name w:val="annotation reference"/>
    <w:basedOn w:val="DefaultParagraphFont"/>
    <w:uiPriority w:val="99"/>
    <w:semiHidden/>
    <w:unhideWhenUsed/>
    <w:rsid w:val="00C00097"/>
    <w:rPr>
      <w:sz w:val="16"/>
      <w:szCs w:val="16"/>
    </w:rPr>
  </w:style>
  <w:style w:type="paragraph" w:styleId="CommentText">
    <w:name w:val="annotation text"/>
    <w:basedOn w:val="Normal"/>
    <w:link w:val="CommentTextChar"/>
    <w:uiPriority w:val="99"/>
    <w:unhideWhenUsed/>
    <w:rsid w:val="00C00097"/>
    <w:pPr>
      <w:spacing w:line="240" w:lineRule="auto"/>
    </w:pPr>
    <w:rPr>
      <w:sz w:val="20"/>
      <w:szCs w:val="20"/>
      <w:lang w:val="en-US"/>
    </w:rPr>
  </w:style>
  <w:style w:type="character" w:customStyle="1" w:styleId="CommentTextChar">
    <w:name w:val="Comment Text Char"/>
    <w:basedOn w:val="DefaultParagraphFont"/>
    <w:link w:val="CommentText"/>
    <w:uiPriority w:val="99"/>
    <w:rsid w:val="00C00097"/>
    <w:rPr>
      <w:sz w:val="20"/>
      <w:szCs w:val="20"/>
      <w:lang w:val="en-US"/>
    </w:rPr>
  </w:style>
  <w:style w:type="paragraph" w:styleId="Caption">
    <w:name w:val="caption"/>
    <w:basedOn w:val="Normal"/>
    <w:next w:val="Normal"/>
    <w:uiPriority w:val="35"/>
    <w:unhideWhenUsed/>
    <w:qFormat/>
    <w:rsid w:val="005A55DC"/>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A5577E"/>
    <w:rPr>
      <w:rFonts w:ascii="Courier New" w:eastAsia="Times New Roman" w:hAnsi="Courier New" w:cs="Courier New"/>
      <w:sz w:val="20"/>
      <w:szCs w:val="20"/>
    </w:rPr>
  </w:style>
  <w:style w:type="paragraph" w:customStyle="1" w:styleId="para">
    <w:name w:val="para"/>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xternalref">
    <w:name w:val="externalref"/>
    <w:basedOn w:val="DefaultParagraphFont"/>
    <w:rsid w:val="00AF2C49"/>
  </w:style>
  <w:style w:type="character" w:customStyle="1" w:styleId="refsource">
    <w:name w:val="refsource"/>
    <w:basedOn w:val="DefaultParagraphFont"/>
    <w:rsid w:val="00AF2C49"/>
  </w:style>
  <w:style w:type="character" w:customStyle="1" w:styleId="emphasisfontcategorynonproportional">
    <w:name w:val="emphasisfontcategorynonproportional"/>
    <w:basedOn w:val="DefaultParagraphFont"/>
    <w:rsid w:val="00AF2C49"/>
  </w:style>
  <w:style w:type="character" w:styleId="Emphasis">
    <w:name w:val="Emphasis"/>
    <w:basedOn w:val="DefaultParagraphFont"/>
    <w:uiPriority w:val="20"/>
    <w:qFormat/>
    <w:rsid w:val="00AF2C49"/>
    <w:rPr>
      <w:i/>
      <w:iCs/>
    </w:rPr>
  </w:style>
  <w:style w:type="paragraph" w:customStyle="1" w:styleId="listitem">
    <w:name w:val="listitem"/>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emnumber">
    <w:name w:val="itemnumber"/>
    <w:basedOn w:val="DefaultParagraphFont"/>
    <w:rsid w:val="00AF2C49"/>
  </w:style>
  <w:style w:type="paragraph" w:customStyle="1" w:styleId="Default">
    <w:name w:val="Default"/>
    <w:rsid w:val="008A0E62"/>
    <w:pPr>
      <w:autoSpaceDE w:val="0"/>
      <w:autoSpaceDN w:val="0"/>
      <w:adjustRightInd w:val="0"/>
      <w:spacing w:after="0" w:line="240" w:lineRule="auto"/>
    </w:pPr>
    <w:rPr>
      <w:rFonts w:ascii="Liberation Serif" w:hAnsi="Liberation Serif" w:cs="Liberation Serif"/>
      <w:color w:val="000000"/>
      <w:sz w:val="24"/>
      <w:szCs w:val="24"/>
    </w:rPr>
  </w:style>
  <w:style w:type="character" w:styleId="FollowedHyperlink">
    <w:name w:val="FollowedHyperlink"/>
    <w:basedOn w:val="DefaultParagraphFont"/>
    <w:uiPriority w:val="99"/>
    <w:semiHidden/>
    <w:unhideWhenUsed/>
    <w:rsid w:val="00F14F27"/>
    <w:rPr>
      <w:color w:val="954F72" w:themeColor="followedHyperlink"/>
      <w:u w:val="single"/>
    </w:rPr>
  </w:style>
  <w:style w:type="character" w:styleId="PlaceholderText">
    <w:name w:val="Placeholder Text"/>
    <w:basedOn w:val="DefaultParagraphFont"/>
    <w:uiPriority w:val="99"/>
    <w:semiHidden/>
    <w:rsid w:val="00D218CE"/>
    <w:rPr>
      <w:color w:val="808080"/>
    </w:rPr>
  </w:style>
  <w:style w:type="paragraph" w:styleId="HTMLPreformatted">
    <w:name w:val="HTML Preformatted"/>
    <w:basedOn w:val="Normal"/>
    <w:link w:val="HTMLPreformattedChar"/>
    <w:uiPriority w:val="99"/>
    <w:semiHidden/>
    <w:unhideWhenUsed/>
    <w:rsid w:val="00E354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354E9"/>
    <w:rPr>
      <w:rFonts w:ascii="Courier New" w:eastAsia="Times New Roman" w:hAnsi="Courier New" w:cs="Courier New"/>
      <w:sz w:val="20"/>
      <w:szCs w:val="20"/>
      <w:lang w:eastAsia="en-IN"/>
    </w:rPr>
  </w:style>
  <w:style w:type="paragraph" w:styleId="CommentSubject">
    <w:name w:val="annotation subject"/>
    <w:basedOn w:val="CommentText"/>
    <w:next w:val="CommentText"/>
    <w:link w:val="CommentSubjectChar"/>
    <w:uiPriority w:val="99"/>
    <w:semiHidden/>
    <w:unhideWhenUsed/>
    <w:rsid w:val="00727949"/>
    <w:rPr>
      <w:b/>
      <w:bCs/>
      <w:lang w:val="en-IN"/>
    </w:rPr>
  </w:style>
  <w:style w:type="character" w:customStyle="1" w:styleId="CommentSubjectChar">
    <w:name w:val="Comment Subject Char"/>
    <w:basedOn w:val="CommentTextChar"/>
    <w:link w:val="CommentSubject"/>
    <w:uiPriority w:val="99"/>
    <w:semiHidden/>
    <w:rsid w:val="00727949"/>
    <w:rPr>
      <w:b/>
      <w:bCs/>
      <w:sz w:val="20"/>
      <w:szCs w:val="20"/>
      <w:lang w:val="en-US"/>
    </w:rPr>
  </w:style>
  <w:style w:type="paragraph" w:styleId="TableofFigures">
    <w:name w:val="table of figures"/>
    <w:basedOn w:val="Normal"/>
    <w:next w:val="Normal"/>
    <w:uiPriority w:val="99"/>
    <w:unhideWhenUsed/>
    <w:rsid w:val="00ED02EF"/>
    <w:pPr>
      <w:spacing w:after="0"/>
    </w:pPr>
  </w:style>
  <w:style w:type="character" w:styleId="IntenseEmphasis">
    <w:name w:val="Intense Emphasis"/>
    <w:basedOn w:val="DefaultParagraphFont"/>
    <w:uiPriority w:val="21"/>
    <w:qFormat/>
    <w:rsid w:val="002960C4"/>
    <w:rPr>
      <w:i/>
      <w:iCs/>
      <w:color w:val="4472C4" w:themeColor="accent1"/>
    </w:rPr>
  </w:style>
  <w:style w:type="character" w:customStyle="1" w:styleId="Heading4Char">
    <w:name w:val="Heading 4 Char"/>
    <w:basedOn w:val="DefaultParagraphFont"/>
    <w:link w:val="Heading4"/>
    <w:uiPriority w:val="9"/>
    <w:semiHidden/>
    <w:rsid w:val="00882E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82E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82E6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82E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82E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2E6C"/>
    <w:rPr>
      <w:rFonts w:asciiTheme="majorHAnsi" w:eastAsiaTheme="majorEastAsia" w:hAnsiTheme="majorHAnsi" w:cstheme="majorBidi"/>
      <w:i/>
      <w:iCs/>
      <w:color w:val="272727" w:themeColor="text1" w:themeTint="D8"/>
      <w:sz w:val="21"/>
      <w:szCs w:val="21"/>
    </w:rPr>
  </w:style>
  <w:style w:type="character" w:customStyle="1" w:styleId="cm-attribute">
    <w:name w:val="cm-attribute"/>
    <w:basedOn w:val="DefaultParagraphFont"/>
    <w:rsid w:val="00212D0B"/>
  </w:style>
  <w:style w:type="character" w:customStyle="1" w:styleId="cm-string">
    <w:name w:val="cm-string"/>
    <w:basedOn w:val="DefaultParagraphFont"/>
    <w:rsid w:val="00212D0B"/>
  </w:style>
  <w:style w:type="character" w:customStyle="1" w:styleId="cm-line">
    <w:name w:val="cm-line"/>
    <w:basedOn w:val="DefaultParagraphFont"/>
    <w:rsid w:val="00212D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5856">
      <w:bodyDiv w:val="1"/>
      <w:marLeft w:val="0"/>
      <w:marRight w:val="0"/>
      <w:marTop w:val="0"/>
      <w:marBottom w:val="0"/>
      <w:divBdr>
        <w:top w:val="none" w:sz="0" w:space="0" w:color="auto"/>
        <w:left w:val="none" w:sz="0" w:space="0" w:color="auto"/>
        <w:bottom w:val="none" w:sz="0" w:space="0" w:color="auto"/>
        <w:right w:val="none" w:sz="0" w:space="0" w:color="auto"/>
      </w:divBdr>
    </w:div>
    <w:div w:id="35006308">
      <w:bodyDiv w:val="1"/>
      <w:marLeft w:val="0"/>
      <w:marRight w:val="0"/>
      <w:marTop w:val="0"/>
      <w:marBottom w:val="0"/>
      <w:divBdr>
        <w:top w:val="none" w:sz="0" w:space="0" w:color="auto"/>
        <w:left w:val="none" w:sz="0" w:space="0" w:color="auto"/>
        <w:bottom w:val="none" w:sz="0" w:space="0" w:color="auto"/>
        <w:right w:val="none" w:sz="0" w:space="0" w:color="auto"/>
      </w:divBdr>
    </w:div>
    <w:div w:id="64381501">
      <w:bodyDiv w:val="1"/>
      <w:marLeft w:val="0"/>
      <w:marRight w:val="0"/>
      <w:marTop w:val="0"/>
      <w:marBottom w:val="0"/>
      <w:divBdr>
        <w:top w:val="none" w:sz="0" w:space="0" w:color="auto"/>
        <w:left w:val="none" w:sz="0" w:space="0" w:color="auto"/>
        <w:bottom w:val="none" w:sz="0" w:space="0" w:color="auto"/>
        <w:right w:val="none" w:sz="0" w:space="0" w:color="auto"/>
      </w:divBdr>
    </w:div>
    <w:div w:id="65609587">
      <w:bodyDiv w:val="1"/>
      <w:marLeft w:val="0"/>
      <w:marRight w:val="0"/>
      <w:marTop w:val="0"/>
      <w:marBottom w:val="0"/>
      <w:divBdr>
        <w:top w:val="none" w:sz="0" w:space="0" w:color="auto"/>
        <w:left w:val="none" w:sz="0" w:space="0" w:color="auto"/>
        <w:bottom w:val="none" w:sz="0" w:space="0" w:color="auto"/>
        <w:right w:val="none" w:sz="0" w:space="0" w:color="auto"/>
      </w:divBdr>
      <w:divsChild>
        <w:div w:id="1751848634">
          <w:marLeft w:val="0"/>
          <w:marRight w:val="0"/>
          <w:marTop w:val="0"/>
          <w:marBottom w:val="0"/>
          <w:divBdr>
            <w:top w:val="none" w:sz="0" w:space="0" w:color="auto"/>
            <w:left w:val="none" w:sz="0" w:space="0" w:color="auto"/>
            <w:bottom w:val="none" w:sz="0" w:space="0" w:color="auto"/>
            <w:right w:val="none" w:sz="0" w:space="0" w:color="auto"/>
          </w:divBdr>
        </w:div>
        <w:div w:id="1778524406">
          <w:marLeft w:val="0"/>
          <w:marRight w:val="0"/>
          <w:marTop w:val="0"/>
          <w:marBottom w:val="0"/>
          <w:divBdr>
            <w:top w:val="none" w:sz="0" w:space="0" w:color="auto"/>
            <w:left w:val="none" w:sz="0" w:space="0" w:color="auto"/>
            <w:bottom w:val="none" w:sz="0" w:space="0" w:color="auto"/>
            <w:right w:val="none" w:sz="0" w:space="0" w:color="auto"/>
          </w:divBdr>
        </w:div>
        <w:div w:id="299379761">
          <w:marLeft w:val="0"/>
          <w:marRight w:val="0"/>
          <w:marTop w:val="0"/>
          <w:marBottom w:val="0"/>
          <w:divBdr>
            <w:top w:val="none" w:sz="0" w:space="0" w:color="auto"/>
            <w:left w:val="none" w:sz="0" w:space="0" w:color="auto"/>
            <w:bottom w:val="none" w:sz="0" w:space="0" w:color="auto"/>
            <w:right w:val="none" w:sz="0" w:space="0" w:color="auto"/>
          </w:divBdr>
        </w:div>
        <w:div w:id="1671712693">
          <w:marLeft w:val="0"/>
          <w:marRight w:val="0"/>
          <w:marTop w:val="0"/>
          <w:marBottom w:val="0"/>
          <w:divBdr>
            <w:top w:val="none" w:sz="0" w:space="0" w:color="auto"/>
            <w:left w:val="none" w:sz="0" w:space="0" w:color="auto"/>
            <w:bottom w:val="none" w:sz="0" w:space="0" w:color="auto"/>
            <w:right w:val="none" w:sz="0" w:space="0" w:color="auto"/>
          </w:divBdr>
        </w:div>
      </w:divsChild>
    </w:div>
    <w:div w:id="120391678">
      <w:bodyDiv w:val="1"/>
      <w:marLeft w:val="0"/>
      <w:marRight w:val="0"/>
      <w:marTop w:val="0"/>
      <w:marBottom w:val="0"/>
      <w:divBdr>
        <w:top w:val="none" w:sz="0" w:space="0" w:color="auto"/>
        <w:left w:val="none" w:sz="0" w:space="0" w:color="auto"/>
        <w:bottom w:val="none" w:sz="0" w:space="0" w:color="auto"/>
        <w:right w:val="none" w:sz="0" w:space="0" w:color="auto"/>
      </w:divBdr>
    </w:div>
    <w:div w:id="230627670">
      <w:bodyDiv w:val="1"/>
      <w:marLeft w:val="0"/>
      <w:marRight w:val="0"/>
      <w:marTop w:val="0"/>
      <w:marBottom w:val="0"/>
      <w:divBdr>
        <w:top w:val="none" w:sz="0" w:space="0" w:color="auto"/>
        <w:left w:val="none" w:sz="0" w:space="0" w:color="auto"/>
        <w:bottom w:val="none" w:sz="0" w:space="0" w:color="auto"/>
        <w:right w:val="none" w:sz="0" w:space="0" w:color="auto"/>
      </w:divBdr>
    </w:div>
    <w:div w:id="240413105">
      <w:bodyDiv w:val="1"/>
      <w:marLeft w:val="0"/>
      <w:marRight w:val="0"/>
      <w:marTop w:val="0"/>
      <w:marBottom w:val="0"/>
      <w:divBdr>
        <w:top w:val="none" w:sz="0" w:space="0" w:color="auto"/>
        <w:left w:val="none" w:sz="0" w:space="0" w:color="auto"/>
        <w:bottom w:val="none" w:sz="0" w:space="0" w:color="auto"/>
        <w:right w:val="none" w:sz="0" w:space="0" w:color="auto"/>
      </w:divBdr>
    </w:div>
    <w:div w:id="259022157">
      <w:bodyDiv w:val="1"/>
      <w:marLeft w:val="0"/>
      <w:marRight w:val="0"/>
      <w:marTop w:val="0"/>
      <w:marBottom w:val="0"/>
      <w:divBdr>
        <w:top w:val="none" w:sz="0" w:space="0" w:color="auto"/>
        <w:left w:val="none" w:sz="0" w:space="0" w:color="auto"/>
        <w:bottom w:val="none" w:sz="0" w:space="0" w:color="auto"/>
        <w:right w:val="none" w:sz="0" w:space="0" w:color="auto"/>
      </w:divBdr>
    </w:div>
    <w:div w:id="276564384">
      <w:bodyDiv w:val="1"/>
      <w:marLeft w:val="0"/>
      <w:marRight w:val="0"/>
      <w:marTop w:val="0"/>
      <w:marBottom w:val="0"/>
      <w:divBdr>
        <w:top w:val="none" w:sz="0" w:space="0" w:color="auto"/>
        <w:left w:val="none" w:sz="0" w:space="0" w:color="auto"/>
        <w:bottom w:val="none" w:sz="0" w:space="0" w:color="auto"/>
        <w:right w:val="none" w:sz="0" w:space="0" w:color="auto"/>
      </w:divBdr>
    </w:div>
    <w:div w:id="287666475">
      <w:bodyDiv w:val="1"/>
      <w:marLeft w:val="0"/>
      <w:marRight w:val="0"/>
      <w:marTop w:val="0"/>
      <w:marBottom w:val="0"/>
      <w:divBdr>
        <w:top w:val="none" w:sz="0" w:space="0" w:color="auto"/>
        <w:left w:val="none" w:sz="0" w:space="0" w:color="auto"/>
        <w:bottom w:val="none" w:sz="0" w:space="0" w:color="auto"/>
        <w:right w:val="none" w:sz="0" w:space="0" w:color="auto"/>
      </w:divBdr>
    </w:div>
    <w:div w:id="358894298">
      <w:bodyDiv w:val="1"/>
      <w:marLeft w:val="0"/>
      <w:marRight w:val="0"/>
      <w:marTop w:val="0"/>
      <w:marBottom w:val="0"/>
      <w:divBdr>
        <w:top w:val="none" w:sz="0" w:space="0" w:color="auto"/>
        <w:left w:val="none" w:sz="0" w:space="0" w:color="auto"/>
        <w:bottom w:val="none" w:sz="0" w:space="0" w:color="auto"/>
        <w:right w:val="none" w:sz="0" w:space="0" w:color="auto"/>
      </w:divBdr>
    </w:div>
    <w:div w:id="436995834">
      <w:bodyDiv w:val="1"/>
      <w:marLeft w:val="0"/>
      <w:marRight w:val="0"/>
      <w:marTop w:val="0"/>
      <w:marBottom w:val="0"/>
      <w:divBdr>
        <w:top w:val="none" w:sz="0" w:space="0" w:color="auto"/>
        <w:left w:val="none" w:sz="0" w:space="0" w:color="auto"/>
        <w:bottom w:val="none" w:sz="0" w:space="0" w:color="auto"/>
        <w:right w:val="none" w:sz="0" w:space="0" w:color="auto"/>
      </w:divBdr>
    </w:div>
    <w:div w:id="475144835">
      <w:bodyDiv w:val="1"/>
      <w:marLeft w:val="0"/>
      <w:marRight w:val="0"/>
      <w:marTop w:val="0"/>
      <w:marBottom w:val="0"/>
      <w:divBdr>
        <w:top w:val="none" w:sz="0" w:space="0" w:color="auto"/>
        <w:left w:val="none" w:sz="0" w:space="0" w:color="auto"/>
        <w:bottom w:val="none" w:sz="0" w:space="0" w:color="auto"/>
        <w:right w:val="none" w:sz="0" w:space="0" w:color="auto"/>
      </w:divBdr>
    </w:div>
    <w:div w:id="496456838">
      <w:bodyDiv w:val="1"/>
      <w:marLeft w:val="0"/>
      <w:marRight w:val="0"/>
      <w:marTop w:val="0"/>
      <w:marBottom w:val="0"/>
      <w:divBdr>
        <w:top w:val="none" w:sz="0" w:space="0" w:color="auto"/>
        <w:left w:val="none" w:sz="0" w:space="0" w:color="auto"/>
        <w:bottom w:val="none" w:sz="0" w:space="0" w:color="auto"/>
        <w:right w:val="none" w:sz="0" w:space="0" w:color="auto"/>
      </w:divBdr>
    </w:div>
    <w:div w:id="497308642">
      <w:bodyDiv w:val="1"/>
      <w:marLeft w:val="0"/>
      <w:marRight w:val="0"/>
      <w:marTop w:val="0"/>
      <w:marBottom w:val="0"/>
      <w:divBdr>
        <w:top w:val="none" w:sz="0" w:space="0" w:color="auto"/>
        <w:left w:val="none" w:sz="0" w:space="0" w:color="auto"/>
        <w:bottom w:val="none" w:sz="0" w:space="0" w:color="auto"/>
        <w:right w:val="none" w:sz="0" w:space="0" w:color="auto"/>
      </w:divBdr>
    </w:div>
    <w:div w:id="535508396">
      <w:bodyDiv w:val="1"/>
      <w:marLeft w:val="0"/>
      <w:marRight w:val="0"/>
      <w:marTop w:val="0"/>
      <w:marBottom w:val="0"/>
      <w:divBdr>
        <w:top w:val="none" w:sz="0" w:space="0" w:color="auto"/>
        <w:left w:val="none" w:sz="0" w:space="0" w:color="auto"/>
        <w:bottom w:val="none" w:sz="0" w:space="0" w:color="auto"/>
        <w:right w:val="none" w:sz="0" w:space="0" w:color="auto"/>
      </w:divBdr>
    </w:div>
    <w:div w:id="538126907">
      <w:bodyDiv w:val="1"/>
      <w:marLeft w:val="0"/>
      <w:marRight w:val="0"/>
      <w:marTop w:val="0"/>
      <w:marBottom w:val="0"/>
      <w:divBdr>
        <w:top w:val="none" w:sz="0" w:space="0" w:color="auto"/>
        <w:left w:val="none" w:sz="0" w:space="0" w:color="auto"/>
        <w:bottom w:val="none" w:sz="0" w:space="0" w:color="auto"/>
        <w:right w:val="none" w:sz="0" w:space="0" w:color="auto"/>
      </w:divBdr>
    </w:div>
    <w:div w:id="578368947">
      <w:bodyDiv w:val="1"/>
      <w:marLeft w:val="0"/>
      <w:marRight w:val="0"/>
      <w:marTop w:val="0"/>
      <w:marBottom w:val="0"/>
      <w:divBdr>
        <w:top w:val="none" w:sz="0" w:space="0" w:color="auto"/>
        <w:left w:val="none" w:sz="0" w:space="0" w:color="auto"/>
        <w:bottom w:val="none" w:sz="0" w:space="0" w:color="auto"/>
        <w:right w:val="none" w:sz="0" w:space="0" w:color="auto"/>
      </w:divBdr>
    </w:div>
    <w:div w:id="664629270">
      <w:bodyDiv w:val="1"/>
      <w:marLeft w:val="0"/>
      <w:marRight w:val="0"/>
      <w:marTop w:val="0"/>
      <w:marBottom w:val="0"/>
      <w:divBdr>
        <w:top w:val="none" w:sz="0" w:space="0" w:color="auto"/>
        <w:left w:val="none" w:sz="0" w:space="0" w:color="auto"/>
        <w:bottom w:val="none" w:sz="0" w:space="0" w:color="auto"/>
        <w:right w:val="none" w:sz="0" w:space="0" w:color="auto"/>
      </w:divBdr>
    </w:div>
    <w:div w:id="726801772">
      <w:bodyDiv w:val="1"/>
      <w:marLeft w:val="0"/>
      <w:marRight w:val="0"/>
      <w:marTop w:val="0"/>
      <w:marBottom w:val="0"/>
      <w:divBdr>
        <w:top w:val="none" w:sz="0" w:space="0" w:color="auto"/>
        <w:left w:val="none" w:sz="0" w:space="0" w:color="auto"/>
        <w:bottom w:val="none" w:sz="0" w:space="0" w:color="auto"/>
        <w:right w:val="none" w:sz="0" w:space="0" w:color="auto"/>
      </w:divBdr>
    </w:div>
    <w:div w:id="749624133">
      <w:bodyDiv w:val="1"/>
      <w:marLeft w:val="0"/>
      <w:marRight w:val="0"/>
      <w:marTop w:val="0"/>
      <w:marBottom w:val="0"/>
      <w:divBdr>
        <w:top w:val="none" w:sz="0" w:space="0" w:color="auto"/>
        <w:left w:val="none" w:sz="0" w:space="0" w:color="auto"/>
        <w:bottom w:val="none" w:sz="0" w:space="0" w:color="auto"/>
        <w:right w:val="none" w:sz="0" w:space="0" w:color="auto"/>
      </w:divBdr>
    </w:div>
    <w:div w:id="797183442">
      <w:bodyDiv w:val="1"/>
      <w:marLeft w:val="0"/>
      <w:marRight w:val="0"/>
      <w:marTop w:val="0"/>
      <w:marBottom w:val="0"/>
      <w:divBdr>
        <w:top w:val="none" w:sz="0" w:space="0" w:color="auto"/>
        <w:left w:val="none" w:sz="0" w:space="0" w:color="auto"/>
        <w:bottom w:val="none" w:sz="0" w:space="0" w:color="auto"/>
        <w:right w:val="none" w:sz="0" w:space="0" w:color="auto"/>
      </w:divBdr>
    </w:div>
    <w:div w:id="839661416">
      <w:bodyDiv w:val="1"/>
      <w:marLeft w:val="0"/>
      <w:marRight w:val="0"/>
      <w:marTop w:val="0"/>
      <w:marBottom w:val="0"/>
      <w:divBdr>
        <w:top w:val="none" w:sz="0" w:space="0" w:color="auto"/>
        <w:left w:val="none" w:sz="0" w:space="0" w:color="auto"/>
        <w:bottom w:val="none" w:sz="0" w:space="0" w:color="auto"/>
        <w:right w:val="none" w:sz="0" w:space="0" w:color="auto"/>
      </w:divBdr>
    </w:div>
    <w:div w:id="845480501">
      <w:bodyDiv w:val="1"/>
      <w:marLeft w:val="0"/>
      <w:marRight w:val="0"/>
      <w:marTop w:val="0"/>
      <w:marBottom w:val="0"/>
      <w:divBdr>
        <w:top w:val="none" w:sz="0" w:space="0" w:color="auto"/>
        <w:left w:val="none" w:sz="0" w:space="0" w:color="auto"/>
        <w:bottom w:val="none" w:sz="0" w:space="0" w:color="auto"/>
        <w:right w:val="none" w:sz="0" w:space="0" w:color="auto"/>
      </w:divBdr>
    </w:div>
    <w:div w:id="859977507">
      <w:bodyDiv w:val="1"/>
      <w:marLeft w:val="0"/>
      <w:marRight w:val="0"/>
      <w:marTop w:val="0"/>
      <w:marBottom w:val="0"/>
      <w:divBdr>
        <w:top w:val="none" w:sz="0" w:space="0" w:color="auto"/>
        <w:left w:val="none" w:sz="0" w:space="0" w:color="auto"/>
        <w:bottom w:val="none" w:sz="0" w:space="0" w:color="auto"/>
        <w:right w:val="none" w:sz="0" w:space="0" w:color="auto"/>
      </w:divBdr>
    </w:div>
    <w:div w:id="875654471">
      <w:bodyDiv w:val="1"/>
      <w:marLeft w:val="0"/>
      <w:marRight w:val="0"/>
      <w:marTop w:val="0"/>
      <w:marBottom w:val="0"/>
      <w:divBdr>
        <w:top w:val="none" w:sz="0" w:space="0" w:color="auto"/>
        <w:left w:val="none" w:sz="0" w:space="0" w:color="auto"/>
        <w:bottom w:val="none" w:sz="0" w:space="0" w:color="auto"/>
        <w:right w:val="none" w:sz="0" w:space="0" w:color="auto"/>
      </w:divBdr>
    </w:div>
    <w:div w:id="888493214">
      <w:bodyDiv w:val="1"/>
      <w:marLeft w:val="0"/>
      <w:marRight w:val="0"/>
      <w:marTop w:val="0"/>
      <w:marBottom w:val="0"/>
      <w:divBdr>
        <w:top w:val="none" w:sz="0" w:space="0" w:color="auto"/>
        <w:left w:val="none" w:sz="0" w:space="0" w:color="auto"/>
        <w:bottom w:val="none" w:sz="0" w:space="0" w:color="auto"/>
        <w:right w:val="none" w:sz="0" w:space="0" w:color="auto"/>
      </w:divBdr>
    </w:div>
    <w:div w:id="889924868">
      <w:bodyDiv w:val="1"/>
      <w:marLeft w:val="0"/>
      <w:marRight w:val="0"/>
      <w:marTop w:val="0"/>
      <w:marBottom w:val="0"/>
      <w:divBdr>
        <w:top w:val="none" w:sz="0" w:space="0" w:color="auto"/>
        <w:left w:val="none" w:sz="0" w:space="0" w:color="auto"/>
        <w:bottom w:val="none" w:sz="0" w:space="0" w:color="auto"/>
        <w:right w:val="none" w:sz="0" w:space="0" w:color="auto"/>
      </w:divBdr>
    </w:div>
    <w:div w:id="898395956">
      <w:bodyDiv w:val="1"/>
      <w:marLeft w:val="0"/>
      <w:marRight w:val="0"/>
      <w:marTop w:val="0"/>
      <w:marBottom w:val="0"/>
      <w:divBdr>
        <w:top w:val="none" w:sz="0" w:space="0" w:color="auto"/>
        <w:left w:val="none" w:sz="0" w:space="0" w:color="auto"/>
        <w:bottom w:val="none" w:sz="0" w:space="0" w:color="auto"/>
        <w:right w:val="none" w:sz="0" w:space="0" w:color="auto"/>
      </w:divBdr>
    </w:div>
    <w:div w:id="903760995">
      <w:bodyDiv w:val="1"/>
      <w:marLeft w:val="0"/>
      <w:marRight w:val="0"/>
      <w:marTop w:val="0"/>
      <w:marBottom w:val="0"/>
      <w:divBdr>
        <w:top w:val="none" w:sz="0" w:space="0" w:color="auto"/>
        <w:left w:val="none" w:sz="0" w:space="0" w:color="auto"/>
        <w:bottom w:val="none" w:sz="0" w:space="0" w:color="auto"/>
        <w:right w:val="none" w:sz="0" w:space="0" w:color="auto"/>
      </w:divBdr>
    </w:div>
    <w:div w:id="904611902">
      <w:bodyDiv w:val="1"/>
      <w:marLeft w:val="0"/>
      <w:marRight w:val="0"/>
      <w:marTop w:val="0"/>
      <w:marBottom w:val="0"/>
      <w:divBdr>
        <w:top w:val="none" w:sz="0" w:space="0" w:color="auto"/>
        <w:left w:val="none" w:sz="0" w:space="0" w:color="auto"/>
        <w:bottom w:val="none" w:sz="0" w:space="0" w:color="auto"/>
        <w:right w:val="none" w:sz="0" w:space="0" w:color="auto"/>
      </w:divBdr>
    </w:div>
    <w:div w:id="936526473">
      <w:bodyDiv w:val="1"/>
      <w:marLeft w:val="0"/>
      <w:marRight w:val="0"/>
      <w:marTop w:val="0"/>
      <w:marBottom w:val="0"/>
      <w:divBdr>
        <w:top w:val="none" w:sz="0" w:space="0" w:color="auto"/>
        <w:left w:val="none" w:sz="0" w:space="0" w:color="auto"/>
        <w:bottom w:val="none" w:sz="0" w:space="0" w:color="auto"/>
        <w:right w:val="none" w:sz="0" w:space="0" w:color="auto"/>
      </w:divBdr>
    </w:div>
    <w:div w:id="945818240">
      <w:bodyDiv w:val="1"/>
      <w:marLeft w:val="0"/>
      <w:marRight w:val="0"/>
      <w:marTop w:val="0"/>
      <w:marBottom w:val="0"/>
      <w:divBdr>
        <w:top w:val="none" w:sz="0" w:space="0" w:color="auto"/>
        <w:left w:val="none" w:sz="0" w:space="0" w:color="auto"/>
        <w:bottom w:val="none" w:sz="0" w:space="0" w:color="auto"/>
        <w:right w:val="none" w:sz="0" w:space="0" w:color="auto"/>
      </w:divBdr>
    </w:div>
    <w:div w:id="945887750">
      <w:bodyDiv w:val="1"/>
      <w:marLeft w:val="0"/>
      <w:marRight w:val="0"/>
      <w:marTop w:val="0"/>
      <w:marBottom w:val="0"/>
      <w:divBdr>
        <w:top w:val="none" w:sz="0" w:space="0" w:color="auto"/>
        <w:left w:val="none" w:sz="0" w:space="0" w:color="auto"/>
        <w:bottom w:val="none" w:sz="0" w:space="0" w:color="auto"/>
        <w:right w:val="none" w:sz="0" w:space="0" w:color="auto"/>
      </w:divBdr>
    </w:div>
    <w:div w:id="954411981">
      <w:bodyDiv w:val="1"/>
      <w:marLeft w:val="0"/>
      <w:marRight w:val="0"/>
      <w:marTop w:val="0"/>
      <w:marBottom w:val="0"/>
      <w:divBdr>
        <w:top w:val="none" w:sz="0" w:space="0" w:color="auto"/>
        <w:left w:val="none" w:sz="0" w:space="0" w:color="auto"/>
        <w:bottom w:val="none" w:sz="0" w:space="0" w:color="auto"/>
        <w:right w:val="none" w:sz="0" w:space="0" w:color="auto"/>
      </w:divBdr>
    </w:div>
    <w:div w:id="1010986866">
      <w:bodyDiv w:val="1"/>
      <w:marLeft w:val="0"/>
      <w:marRight w:val="0"/>
      <w:marTop w:val="0"/>
      <w:marBottom w:val="0"/>
      <w:divBdr>
        <w:top w:val="none" w:sz="0" w:space="0" w:color="auto"/>
        <w:left w:val="none" w:sz="0" w:space="0" w:color="auto"/>
        <w:bottom w:val="none" w:sz="0" w:space="0" w:color="auto"/>
        <w:right w:val="none" w:sz="0" w:space="0" w:color="auto"/>
      </w:divBdr>
    </w:div>
    <w:div w:id="1012030108">
      <w:bodyDiv w:val="1"/>
      <w:marLeft w:val="0"/>
      <w:marRight w:val="0"/>
      <w:marTop w:val="0"/>
      <w:marBottom w:val="0"/>
      <w:divBdr>
        <w:top w:val="none" w:sz="0" w:space="0" w:color="auto"/>
        <w:left w:val="none" w:sz="0" w:space="0" w:color="auto"/>
        <w:bottom w:val="none" w:sz="0" w:space="0" w:color="auto"/>
        <w:right w:val="none" w:sz="0" w:space="0" w:color="auto"/>
      </w:divBdr>
    </w:div>
    <w:div w:id="1046953689">
      <w:bodyDiv w:val="1"/>
      <w:marLeft w:val="0"/>
      <w:marRight w:val="0"/>
      <w:marTop w:val="0"/>
      <w:marBottom w:val="0"/>
      <w:divBdr>
        <w:top w:val="none" w:sz="0" w:space="0" w:color="auto"/>
        <w:left w:val="none" w:sz="0" w:space="0" w:color="auto"/>
        <w:bottom w:val="none" w:sz="0" w:space="0" w:color="auto"/>
        <w:right w:val="none" w:sz="0" w:space="0" w:color="auto"/>
      </w:divBdr>
    </w:div>
    <w:div w:id="1059748381">
      <w:bodyDiv w:val="1"/>
      <w:marLeft w:val="0"/>
      <w:marRight w:val="0"/>
      <w:marTop w:val="0"/>
      <w:marBottom w:val="0"/>
      <w:divBdr>
        <w:top w:val="none" w:sz="0" w:space="0" w:color="auto"/>
        <w:left w:val="none" w:sz="0" w:space="0" w:color="auto"/>
        <w:bottom w:val="none" w:sz="0" w:space="0" w:color="auto"/>
        <w:right w:val="none" w:sz="0" w:space="0" w:color="auto"/>
      </w:divBdr>
    </w:div>
    <w:div w:id="1117287324">
      <w:bodyDiv w:val="1"/>
      <w:marLeft w:val="0"/>
      <w:marRight w:val="0"/>
      <w:marTop w:val="0"/>
      <w:marBottom w:val="0"/>
      <w:divBdr>
        <w:top w:val="none" w:sz="0" w:space="0" w:color="auto"/>
        <w:left w:val="none" w:sz="0" w:space="0" w:color="auto"/>
        <w:bottom w:val="none" w:sz="0" w:space="0" w:color="auto"/>
        <w:right w:val="none" w:sz="0" w:space="0" w:color="auto"/>
      </w:divBdr>
    </w:div>
    <w:div w:id="1124157967">
      <w:bodyDiv w:val="1"/>
      <w:marLeft w:val="0"/>
      <w:marRight w:val="0"/>
      <w:marTop w:val="0"/>
      <w:marBottom w:val="0"/>
      <w:divBdr>
        <w:top w:val="none" w:sz="0" w:space="0" w:color="auto"/>
        <w:left w:val="none" w:sz="0" w:space="0" w:color="auto"/>
        <w:bottom w:val="none" w:sz="0" w:space="0" w:color="auto"/>
        <w:right w:val="none" w:sz="0" w:space="0" w:color="auto"/>
      </w:divBdr>
    </w:div>
    <w:div w:id="1130708511">
      <w:bodyDiv w:val="1"/>
      <w:marLeft w:val="0"/>
      <w:marRight w:val="0"/>
      <w:marTop w:val="0"/>
      <w:marBottom w:val="0"/>
      <w:divBdr>
        <w:top w:val="none" w:sz="0" w:space="0" w:color="auto"/>
        <w:left w:val="none" w:sz="0" w:space="0" w:color="auto"/>
        <w:bottom w:val="none" w:sz="0" w:space="0" w:color="auto"/>
        <w:right w:val="none" w:sz="0" w:space="0" w:color="auto"/>
      </w:divBdr>
    </w:div>
    <w:div w:id="1136679807">
      <w:bodyDiv w:val="1"/>
      <w:marLeft w:val="0"/>
      <w:marRight w:val="0"/>
      <w:marTop w:val="0"/>
      <w:marBottom w:val="0"/>
      <w:divBdr>
        <w:top w:val="none" w:sz="0" w:space="0" w:color="auto"/>
        <w:left w:val="none" w:sz="0" w:space="0" w:color="auto"/>
        <w:bottom w:val="none" w:sz="0" w:space="0" w:color="auto"/>
        <w:right w:val="none" w:sz="0" w:space="0" w:color="auto"/>
      </w:divBdr>
    </w:div>
    <w:div w:id="1180507490">
      <w:bodyDiv w:val="1"/>
      <w:marLeft w:val="0"/>
      <w:marRight w:val="0"/>
      <w:marTop w:val="0"/>
      <w:marBottom w:val="0"/>
      <w:divBdr>
        <w:top w:val="none" w:sz="0" w:space="0" w:color="auto"/>
        <w:left w:val="none" w:sz="0" w:space="0" w:color="auto"/>
        <w:bottom w:val="none" w:sz="0" w:space="0" w:color="auto"/>
        <w:right w:val="none" w:sz="0" w:space="0" w:color="auto"/>
      </w:divBdr>
    </w:div>
    <w:div w:id="1213417941">
      <w:bodyDiv w:val="1"/>
      <w:marLeft w:val="0"/>
      <w:marRight w:val="0"/>
      <w:marTop w:val="0"/>
      <w:marBottom w:val="0"/>
      <w:divBdr>
        <w:top w:val="none" w:sz="0" w:space="0" w:color="auto"/>
        <w:left w:val="none" w:sz="0" w:space="0" w:color="auto"/>
        <w:bottom w:val="none" w:sz="0" w:space="0" w:color="auto"/>
        <w:right w:val="none" w:sz="0" w:space="0" w:color="auto"/>
      </w:divBdr>
    </w:div>
    <w:div w:id="1223565041">
      <w:bodyDiv w:val="1"/>
      <w:marLeft w:val="0"/>
      <w:marRight w:val="0"/>
      <w:marTop w:val="0"/>
      <w:marBottom w:val="0"/>
      <w:divBdr>
        <w:top w:val="none" w:sz="0" w:space="0" w:color="auto"/>
        <w:left w:val="none" w:sz="0" w:space="0" w:color="auto"/>
        <w:bottom w:val="none" w:sz="0" w:space="0" w:color="auto"/>
        <w:right w:val="none" w:sz="0" w:space="0" w:color="auto"/>
      </w:divBdr>
    </w:div>
    <w:div w:id="1269580722">
      <w:bodyDiv w:val="1"/>
      <w:marLeft w:val="0"/>
      <w:marRight w:val="0"/>
      <w:marTop w:val="0"/>
      <w:marBottom w:val="0"/>
      <w:divBdr>
        <w:top w:val="none" w:sz="0" w:space="0" w:color="auto"/>
        <w:left w:val="none" w:sz="0" w:space="0" w:color="auto"/>
        <w:bottom w:val="none" w:sz="0" w:space="0" w:color="auto"/>
        <w:right w:val="none" w:sz="0" w:space="0" w:color="auto"/>
      </w:divBdr>
    </w:div>
    <w:div w:id="1298801345">
      <w:bodyDiv w:val="1"/>
      <w:marLeft w:val="0"/>
      <w:marRight w:val="0"/>
      <w:marTop w:val="0"/>
      <w:marBottom w:val="0"/>
      <w:divBdr>
        <w:top w:val="none" w:sz="0" w:space="0" w:color="auto"/>
        <w:left w:val="none" w:sz="0" w:space="0" w:color="auto"/>
        <w:bottom w:val="none" w:sz="0" w:space="0" w:color="auto"/>
        <w:right w:val="none" w:sz="0" w:space="0" w:color="auto"/>
      </w:divBdr>
    </w:div>
    <w:div w:id="1312515884">
      <w:bodyDiv w:val="1"/>
      <w:marLeft w:val="0"/>
      <w:marRight w:val="0"/>
      <w:marTop w:val="0"/>
      <w:marBottom w:val="0"/>
      <w:divBdr>
        <w:top w:val="none" w:sz="0" w:space="0" w:color="auto"/>
        <w:left w:val="none" w:sz="0" w:space="0" w:color="auto"/>
        <w:bottom w:val="none" w:sz="0" w:space="0" w:color="auto"/>
        <w:right w:val="none" w:sz="0" w:space="0" w:color="auto"/>
      </w:divBdr>
    </w:div>
    <w:div w:id="1328905550">
      <w:bodyDiv w:val="1"/>
      <w:marLeft w:val="0"/>
      <w:marRight w:val="0"/>
      <w:marTop w:val="0"/>
      <w:marBottom w:val="0"/>
      <w:divBdr>
        <w:top w:val="none" w:sz="0" w:space="0" w:color="auto"/>
        <w:left w:val="none" w:sz="0" w:space="0" w:color="auto"/>
        <w:bottom w:val="none" w:sz="0" w:space="0" w:color="auto"/>
        <w:right w:val="none" w:sz="0" w:space="0" w:color="auto"/>
      </w:divBdr>
    </w:div>
    <w:div w:id="1406951722">
      <w:bodyDiv w:val="1"/>
      <w:marLeft w:val="0"/>
      <w:marRight w:val="0"/>
      <w:marTop w:val="0"/>
      <w:marBottom w:val="0"/>
      <w:divBdr>
        <w:top w:val="none" w:sz="0" w:space="0" w:color="auto"/>
        <w:left w:val="none" w:sz="0" w:space="0" w:color="auto"/>
        <w:bottom w:val="none" w:sz="0" w:space="0" w:color="auto"/>
        <w:right w:val="none" w:sz="0" w:space="0" w:color="auto"/>
      </w:divBdr>
    </w:div>
    <w:div w:id="1417244481">
      <w:bodyDiv w:val="1"/>
      <w:marLeft w:val="0"/>
      <w:marRight w:val="0"/>
      <w:marTop w:val="0"/>
      <w:marBottom w:val="0"/>
      <w:divBdr>
        <w:top w:val="none" w:sz="0" w:space="0" w:color="auto"/>
        <w:left w:val="none" w:sz="0" w:space="0" w:color="auto"/>
        <w:bottom w:val="none" w:sz="0" w:space="0" w:color="auto"/>
        <w:right w:val="none" w:sz="0" w:space="0" w:color="auto"/>
      </w:divBdr>
    </w:div>
    <w:div w:id="1420558910">
      <w:bodyDiv w:val="1"/>
      <w:marLeft w:val="0"/>
      <w:marRight w:val="0"/>
      <w:marTop w:val="0"/>
      <w:marBottom w:val="0"/>
      <w:divBdr>
        <w:top w:val="none" w:sz="0" w:space="0" w:color="auto"/>
        <w:left w:val="none" w:sz="0" w:space="0" w:color="auto"/>
        <w:bottom w:val="none" w:sz="0" w:space="0" w:color="auto"/>
        <w:right w:val="none" w:sz="0" w:space="0" w:color="auto"/>
      </w:divBdr>
    </w:div>
    <w:div w:id="1445035191">
      <w:bodyDiv w:val="1"/>
      <w:marLeft w:val="0"/>
      <w:marRight w:val="0"/>
      <w:marTop w:val="0"/>
      <w:marBottom w:val="0"/>
      <w:divBdr>
        <w:top w:val="none" w:sz="0" w:space="0" w:color="auto"/>
        <w:left w:val="none" w:sz="0" w:space="0" w:color="auto"/>
        <w:bottom w:val="none" w:sz="0" w:space="0" w:color="auto"/>
        <w:right w:val="none" w:sz="0" w:space="0" w:color="auto"/>
      </w:divBdr>
    </w:div>
    <w:div w:id="1461847649">
      <w:bodyDiv w:val="1"/>
      <w:marLeft w:val="0"/>
      <w:marRight w:val="0"/>
      <w:marTop w:val="0"/>
      <w:marBottom w:val="0"/>
      <w:divBdr>
        <w:top w:val="none" w:sz="0" w:space="0" w:color="auto"/>
        <w:left w:val="none" w:sz="0" w:space="0" w:color="auto"/>
        <w:bottom w:val="none" w:sz="0" w:space="0" w:color="auto"/>
        <w:right w:val="none" w:sz="0" w:space="0" w:color="auto"/>
      </w:divBdr>
    </w:div>
    <w:div w:id="1466965832">
      <w:bodyDiv w:val="1"/>
      <w:marLeft w:val="0"/>
      <w:marRight w:val="0"/>
      <w:marTop w:val="0"/>
      <w:marBottom w:val="0"/>
      <w:divBdr>
        <w:top w:val="none" w:sz="0" w:space="0" w:color="auto"/>
        <w:left w:val="none" w:sz="0" w:space="0" w:color="auto"/>
        <w:bottom w:val="none" w:sz="0" w:space="0" w:color="auto"/>
        <w:right w:val="none" w:sz="0" w:space="0" w:color="auto"/>
      </w:divBdr>
    </w:div>
    <w:div w:id="1482843911">
      <w:bodyDiv w:val="1"/>
      <w:marLeft w:val="0"/>
      <w:marRight w:val="0"/>
      <w:marTop w:val="0"/>
      <w:marBottom w:val="0"/>
      <w:divBdr>
        <w:top w:val="none" w:sz="0" w:space="0" w:color="auto"/>
        <w:left w:val="none" w:sz="0" w:space="0" w:color="auto"/>
        <w:bottom w:val="none" w:sz="0" w:space="0" w:color="auto"/>
        <w:right w:val="none" w:sz="0" w:space="0" w:color="auto"/>
      </w:divBdr>
    </w:div>
    <w:div w:id="1492869191">
      <w:bodyDiv w:val="1"/>
      <w:marLeft w:val="0"/>
      <w:marRight w:val="0"/>
      <w:marTop w:val="0"/>
      <w:marBottom w:val="0"/>
      <w:divBdr>
        <w:top w:val="none" w:sz="0" w:space="0" w:color="auto"/>
        <w:left w:val="none" w:sz="0" w:space="0" w:color="auto"/>
        <w:bottom w:val="none" w:sz="0" w:space="0" w:color="auto"/>
        <w:right w:val="none" w:sz="0" w:space="0" w:color="auto"/>
      </w:divBdr>
    </w:div>
    <w:div w:id="1502237372">
      <w:bodyDiv w:val="1"/>
      <w:marLeft w:val="0"/>
      <w:marRight w:val="0"/>
      <w:marTop w:val="0"/>
      <w:marBottom w:val="0"/>
      <w:divBdr>
        <w:top w:val="none" w:sz="0" w:space="0" w:color="auto"/>
        <w:left w:val="none" w:sz="0" w:space="0" w:color="auto"/>
        <w:bottom w:val="none" w:sz="0" w:space="0" w:color="auto"/>
        <w:right w:val="none" w:sz="0" w:space="0" w:color="auto"/>
      </w:divBdr>
    </w:div>
    <w:div w:id="1513685481">
      <w:bodyDiv w:val="1"/>
      <w:marLeft w:val="0"/>
      <w:marRight w:val="0"/>
      <w:marTop w:val="0"/>
      <w:marBottom w:val="0"/>
      <w:divBdr>
        <w:top w:val="none" w:sz="0" w:space="0" w:color="auto"/>
        <w:left w:val="none" w:sz="0" w:space="0" w:color="auto"/>
        <w:bottom w:val="none" w:sz="0" w:space="0" w:color="auto"/>
        <w:right w:val="none" w:sz="0" w:space="0" w:color="auto"/>
      </w:divBdr>
    </w:div>
    <w:div w:id="1534732332">
      <w:bodyDiv w:val="1"/>
      <w:marLeft w:val="0"/>
      <w:marRight w:val="0"/>
      <w:marTop w:val="0"/>
      <w:marBottom w:val="0"/>
      <w:divBdr>
        <w:top w:val="none" w:sz="0" w:space="0" w:color="auto"/>
        <w:left w:val="none" w:sz="0" w:space="0" w:color="auto"/>
        <w:bottom w:val="none" w:sz="0" w:space="0" w:color="auto"/>
        <w:right w:val="none" w:sz="0" w:space="0" w:color="auto"/>
      </w:divBdr>
    </w:div>
    <w:div w:id="1537616367">
      <w:bodyDiv w:val="1"/>
      <w:marLeft w:val="0"/>
      <w:marRight w:val="0"/>
      <w:marTop w:val="0"/>
      <w:marBottom w:val="0"/>
      <w:divBdr>
        <w:top w:val="none" w:sz="0" w:space="0" w:color="auto"/>
        <w:left w:val="none" w:sz="0" w:space="0" w:color="auto"/>
        <w:bottom w:val="none" w:sz="0" w:space="0" w:color="auto"/>
        <w:right w:val="none" w:sz="0" w:space="0" w:color="auto"/>
      </w:divBdr>
    </w:div>
    <w:div w:id="1590501205">
      <w:bodyDiv w:val="1"/>
      <w:marLeft w:val="0"/>
      <w:marRight w:val="0"/>
      <w:marTop w:val="0"/>
      <w:marBottom w:val="0"/>
      <w:divBdr>
        <w:top w:val="none" w:sz="0" w:space="0" w:color="auto"/>
        <w:left w:val="none" w:sz="0" w:space="0" w:color="auto"/>
        <w:bottom w:val="none" w:sz="0" w:space="0" w:color="auto"/>
        <w:right w:val="none" w:sz="0" w:space="0" w:color="auto"/>
      </w:divBdr>
    </w:div>
    <w:div w:id="1595898235">
      <w:bodyDiv w:val="1"/>
      <w:marLeft w:val="0"/>
      <w:marRight w:val="0"/>
      <w:marTop w:val="0"/>
      <w:marBottom w:val="0"/>
      <w:divBdr>
        <w:top w:val="none" w:sz="0" w:space="0" w:color="auto"/>
        <w:left w:val="none" w:sz="0" w:space="0" w:color="auto"/>
        <w:bottom w:val="none" w:sz="0" w:space="0" w:color="auto"/>
        <w:right w:val="none" w:sz="0" w:space="0" w:color="auto"/>
      </w:divBdr>
    </w:div>
    <w:div w:id="1600213570">
      <w:bodyDiv w:val="1"/>
      <w:marLeft w:val="0"/>
      <w:marRight w:val="0"/>
      <w:marTop w:val="0"/>
      <w:marBottom w:val="0"/>
      <w:divBdr>
        <w:top w:val="none" w:sz="0" w:space="0" w:color="auto"/>
        <w:left w:val="none" w:sz="0" w:space="0" w:color="auto"/>
        <w:bottom w:val="none" w:sz="0" w:space="0" w:color="auto"/>
        <w:right w:val="none" w:sz="0" w:space="0" w:color="auto"/>
      </w:divBdr>
      <w:divsChild>
        <w:div w:id="1591810516">
          <w:marLeft w:val="0"/>
          <w:marRight w:val="0"/>
          <w:marTop w:val="0"/>
          <w:marBottom w:val="0"/>
          <w:divBdr>
            <w:top w:val="none" w:sz="0" w:space="0" w:color="auto"/>
            <w:left w:val="none" w:sz="0" w:space="0" w:color="auto"/>
            <w:bottom w:val="none" w:sz="0" w:space="0" w:color="auto"/>
            <w:right w:val="none" w:sz="0" w:space="0" w:color="auto"/>
          </w:divBdr>
          <w:divsChild>
            <w:div w:id="606813678">
              <w:marLeft w:val="0"/>
              <w:marRight w:val="0"/>
              <w:marTop w:val="0"/>
              <w:marBottom w:val="0"/>
              <w:divBdr>
                <w:top w:val="none" w:sz="0" w:space="0" w:color="auto"/>
                <w:left w:val="none" w:sz="0" w:space="0" w:color="auto"/>
                <w:bottom w:val="none" w:sz="0" w:space="0" w:color="auto"/>
                <w:right w:val="none" w:sz="0" w:space="0" w:color="auto"/>
              </w:divBdr>
              <w:divsChild>
                <w:div w:id="1386249860">
                  <w:marLeft w:val="0"/>
                  <w:marRight w:val="0"/>
                  <w:marTop w:val="0"/>
                  <w:marBottom w:val="0"/>
                  <w:divBdr>
                    <w:top w:val="none" w:sz="0" w:space="0" w:color="auto"/>
                    <w:left w:val="none" w:sz="0" w:space="0" w:color="auto"/>
                    <w:bottom w:val="none" w:sz="0" w:space="0" w:color="auto"/>
                    <w:right w:val="none" w:sz="0" w:space="0" w:color="auto"/>
                  </w:divBdr>
                  <w:divsChild>
                    <w:div w:id="430009691">
                      <w:marLeft w:val="0"/>
                      <w:marRight w:val="0"/>
                      <w:marTop w:val="0"/>
                      <w:marBottom w:val="0"/>
                      <w:divBdr>
                        <w:top w:val="none" w:sz="0" w:space="0" w:color="auto"/>
                        <w:left w:val="none" w:sz="0" w:space="0" w:color="auto"/>
                        <w:bottom w:val="none" w:sz="0" w:space="0" w:color="auto"/>
                        <w:right w:val="none" w:sz="0" w:space="0" w:color="auto"/>
                      </w:divBdr>
                      <w:divsChild>
                        <w:div w:id="1053966704">
                          <w:marLeft w:val="0"/>
                          <w:marRight w:val="0"/>
                          <w:marTop w:val="0"/>
                          <w:marBottom w:val="0"/>
                          <w:divBdr>
                            <w:top w:val="none" w:sz="0" w:space="0" w:color="auto"/>
                            <w:left w:val="none" w:sz="0" w:space="0" w:color="auto"/>
                            <w:bottom w:val="none" w:sz="0" w:space="0" w:color="auto"/>
                            <w:right w:val="none" w:sz="0" w:space="0" w:color="auto"/>
                          </w:divBdr>
                        </w:div>
                        <w:div w:id="36510544">
                          <w:marLeft w:val="0"/>
                          <w:marRight w:val="0"/>
                          <w:marTop w:val="0"/>
                          <w:marBottom w:val="0"/>
                          <w:divBdr>
                            <w:top w:val="none" w:sz="0" w:space="0" w:color="auto"/>
                            <w:left w:val="none" w:sz="0" w:space="0" w:color="auto"/>
                            <w:bottom w:val="none" w:sz="0" w:space="0" w:color="auto"/>
                            <w:right w:val="none" w:sz="0" w:space="0" w:color="auto"/>
                          </w:divBdr>
                        </w:div>
                        <w:div w:id="1546867060">
                          <w:marLeft w:val="0"/>
                          <w:marRight w:val="0"/>
                          <w:marTop w:val="0"/>
                          <w:marBottom w:val="0"/>
                          <w:divBdr>
                            <w:top w:val="none" w:sz="0" w:space="0" w:color="auto"/>
                            <w:left w:val="none" w:sz="0" w:space="0" w:color="auto"/>
                            <w:bottom w:val="none" w:sz="0" w:space="0" w:color="auto"/>
                            <w:right w:val="none" w:sz="0" w:space="0" w:color="auto"/>
                          </w:divBdr>
                        </w:div>
                        <w:div w:id="16558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907634">
                  <w:marLeft w:val="0"/>
                  <w:marRight w:val="0"/>
                  <w:marTop w:val="0"/>
                  <w:marBottom w:val="0"/>
                  <w:divBdr>
                    <w:top w:val="none" w:sz="0" w:space="0" w:color="auto"/>
                    <w:left w:val="none" w:sz="0" w:space="0" w:color="auto"/>
                    <w:bottom w:val="none" w:sz="0" w:space="0" w:color="auto"/>
                    <w:right w:val="none" w:sz="0" w:space="0" w:color="auto"/>
                  </w:divBdr>
                  <w:divsChild>
                    <w:div w:id="1062093354">
                      <w:marLeft w:val="0"/>
                      <w:marRight w:val="0"/>
                      <w:marTop w:val="0"/>
                      <w:marBottom w:val="0"/>
                      <w:divBdr>
                        <w:top w:val="none" w:sz="0" w:space="0" w:color="auto"/>
                        <w:left w:val="none" w:sz="0" w:space="0" w:color="auto"/>
                        <w:bottom w:val="none" w:sz="0" w:space="0" w:color="auto"/>
                        <w:right w:val="none" w:sz="0" w:space="0" w:color="auto"/>
                      </w:divBdr>
                      <w:divsChild>
                        <w:div w:id="1143742415">
                          <w:marLeft w:val="0"/>
                          <w:marRight w:val="0"/>
                          <w:marTop w:val="0"/>
                          <w:marBottom w:val="0"/>
                          <w:divBdr>
                            <w:top w:val="none" w:sz="0" w:space="0" w:color="auto"/>
                            <w:left w:val="none" w:sz="0" w:space="0" w:color="auto"/>
                            <w:bottom w:val="none" w:sz="0" w:space="0" w:color="auto"/>
                            <w:right w:val="none" w:sz="0" w:space="0" w:color="auto"/>
                          </w:divBdr>
                        </w:div>
                        <w:div w:id="175269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2172">
                  <w:marLeft w:val="0"/>
                  <w:marRight w:val="0"/>
                  <w:marTop w:val="0"/>
                  <w:marBottom w:val="0"/>
                  <w:divBdr>
                    <w:top w:val="none" w:sz="0" w:space="0" w:color="auto"/>
                    <w:left w:val="none" w:sz="0" w:space="0" w:color="auto"/>
                    <w:bottom w:val="none" w:sz="0" w:space="0" w:color="auto"/>
                    <w:right w:val="none" w:sz="0" w:space="0" w:color="auto"/>
                  </w:divBdr>
                  <w:divsChild>
                    <w:div w:id="472139648">
                      <w:marLeft w:val="0"/>
                      <w:marRight w:val="0"/>
                      <w:marTop w:val="0"/>
                      <w:marBottom w:val="0"/>
                      <w:divBdr>
                        <w:top w:val="none" w:sz="0" w:space="0" w:color="auto"/>
                        <w:left w:val="none" w:sz="0" w:space="0" w:color="auto"/>
                        <w:bottom w:val="none" w:sz="0" w:space="0" w:color="auto"/>
                        <w:right w:val="none" w:sz="0" w:space="0" w:color="auto"/>
                      </w:divBdr>
                      <w:divsChild>
                        <w:div w:id="2042240237">
                          <w:marLeft w:val="0"/>
                          <w:marRight w:val="0"/>
                          <w:marTop w:val="0"/>
                          <w:marBottom w:val="0"/>
                          <w:divBdr>
                            <w:top w:val="none" w:sz="0" w:space="0" w:color="auto"/>
                            <w:left w:val="none" w:sz="0" w:space="0" w:color="auto"/>
                            <w:bottom w:val="none" w:sz="0" w:space="0" w:color="auto"/>
                            <w:right w:val="none" w:sz="0" w:space="0" w:color="auto"/>
                          </w:divBdr>
                        </w:div>
                        <w:div w:id="1272009198">
                          <w:marLeft w:val="0"/>
                          <w:marRight w:val="0"/>
                          <w:marTop w:val="0"/>
                          <w:marBottom w:val="0"/>
                          <w:divBdr>
                            <w:top w:val="none" w:sz="0" w:space="0" w:color="auto"/>
                            <w:left w:val="none" w:sz="0" w:space="0" w:color="auto"/>
                            <w:bottom w:val="none" w:sz="0" w:space="0" w:color="auto"/>
                            <w:right w:val="none" w:sz="0" w:space="0" w:color="auto"/>
                          </w:divBdr>
                        </w:div>
                        <w:div w:id="693074063">
                          <w:marLeft w:val="0"/>
                          <w:marRight w:val="0"/>
                          <w:marTop w:val="0"/>
                          <w:marBottom w:val="0"/>
                          <w:divBdr>
                            <w:top w:val="none" w:sz="0" w:space="0" w:color="auto"/>
                            <w:left w:val="none" w:sz="0" w:space="0" w:color="auto"/>
                            <w:bottom w:val="none" w:sz="0" w:space="0" w:color="auto"/>
                            <w:right w:val="none" w:sz="0" w:space="0" w:color="auto"/>
                          </w:divBdr>
                        </w:div>
                        <w:div w:id="7381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773136">
                  <w:marLeft w:val="0"/>
                  <w:marRight w:val="0"/>
                  <w:marTop w:val="0"/>
                  <w:marBottom w:val="0"/>
                  <w:divBdr>
                    <w:top w:val="none" w:sz="0" w:space="0" w:color="auto"/>
                    <w:left w:val="none" w:sz="0" w:space="0" w:color="auto"/>
                    <w:bottom w:val="none" w:sz="0" w:space="0" w:color="auto"/>
                    <w:right w:val="none" w:sz="0" w:space="0" w:color="auto"/>
                  </w:divBdr>
                  <w:divsChild>
                    <w:div w:id="100299017">
                      <w:marLeft w:val="0"/>
                      <w:marRight w:val="0"/>
                      <w:marTop w:val="0"/>
                      <w:marBottom w:val="0"/>
                      <w:divBdr>
                        <w:top w:val="none" w:sz="0" w:space="0" w:color="auto"/>
                        <w:left w:val="none" w:sz="0" w:space="0" w:color="auto"/>
                        <w:bottom w:val="none" w:sz="0" w:space="0" w:color="auto"/>
                        <w:right w:val="none" w:sz="0" w:space="0" w:color="auto"/>
                      </w:divBdr>
                      <w:divsChild>
                        <w:div w:id="1524517388">
                          <w:marLeft w:val="0"/>
                          <w:marRight w:val="0"/>
                          <w:marTop w:val="0"/>
                          <w:marBottom w:val="0"/>
                          <w:divBdr>
                            <w:top w:val="none" w:sz="0" w:space="0" w:color="auto"/>
                            <w:left w:val="none" w:sz="0" w:space="0" w:color="auto"/>
                            <w:bottom w:val="none" w:sz="0" w:space="0" w:color="auto"/>
                            <w:right w:val="none" w:sz="0" w:space="0" w:color="auto"/>
                          </w:divBdr>
                        </w:div>
                        <w:div w:id="112846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1594327">
      <w:bodyDiv w:val="1"/>
      <w:marLeft w:val="0"/>
      <w:marRight w:val="0"/>
      <w:marTop w:val="0"/>
      <w:marBottom w:val="0"/>
      <w:divBdr>
        <w:top w:val="none" w:sz="0" w:space="0" w:color="auto"/>
        <w:left w:val="none" w:sz="0" w:space="0" w:color="auto"/>
        <w:bottom w:val="none" w:sz="0" w:space="0" w:color="auto"/>
        <w:right w:val="none" w:sz="0" w:space="0" w:color="auto"/>
      </w:divBdr>
    </w:div>
    <w:div w:id="1645424522">
      <w:bodyDiv w:val="1"/>
      <w:marLeft w:val="0"/>
      <w:marRight w:val="0"/>
      <w:marTop w:val="0"/>
      <w:marBottom w:val="0"/>
      <w:divBdr>
        <w:top w:val="none" w:sz="0" w:space="0" w:color="auto"/>
        <w:left w:val="none" w:sz="0" w:space="0" w:color="auto"/>
        <w:bottom w:val="none" w:sz="0" w:space="0" w:color="auto"/>
        <w:right w:val="none" w:sz="0" w:space="0" w:color="auto"/>
      </w:divBdr>
    </w:div>
    <w:div w:id="1681665826">
      <w:bodyDiv w:val="1"/>
      <w:marLeft w:val="0"/>
      <w:marRight w:val="0"/>
      <w:marTop w:val="0"/>
      <w:marBottom w:val="0"/>
      <w:divBdr>
        <w:top w:val="none" w:sz="0" w:space="0" w:color="auto"/>
        <w:left w:val="none" w:sz="0" w:space="0" w:color="auto"/>
        <w:bottom w:val="none" w:sz="0" w:space="0" w:color="auto"/>
        <w:right w:val="none" w:sz="0" w:space="0" w:color="auto"/>
      </w:divBdr>
    </w:div>
    <w:div w:id="1708215079">
      <w:bodyDiv w:val="1"/>
      <w:marLeft w:val="0"/>
      <w:marRight w:val="0"/>
      <w:marTop w:val="0"/>
      <w:marBottom w:val="0"/>
      <w:divBdr>
        <w:top w:val="none" w:sz="0" w:space="0" w:color="auto"/>
        <w:left w:val="none" w:sz="0" w:space="0" w:color="auto"/>
        <w:bottom w:val="none" w:sz="0" w:space="0" w:color="auto"/>
        <w:right w:val="none" w:sz="0" w:space="0" w:color="auto"/>
      </w:divBdr>
    </w:div>
    <w:div w:id="1732996979">
      <w:bodyDiv w:val="1"/>
      <w:marLeft w:val="0"/>
      <w:marRight w:val="0"/>
      <w:marTop w:val="0"/>
      <w:marBottom w:val="0"/>
      <w:divBdr>
        <w:top w:val="none" w:sz="0" w:space="0" w:color="auto"/>
        <w:left w:val="none" w:sz="0" w:space="0" w:color="auto"/>
        <w:bottom w:val="none" w:sz="0" w:space="0" w:color="auto"/>
        <w:right w:val="none" w:sz="0" w:space="0" w:color="auto"/>
      </w:divBdr>
    </w:div>
    <w:div w:id="1753232473">
      <w:bodyDiv w:val="1"/>
      <w:marLeft w:val="0"/>
      <w:marRight w:val="0"/>
      <w:marTop w:val="0"/>
      <w:marBottom w:val="0"/>
      <w:divBdr>
        <w:top w:val="none" w:sz="0" w:space="0" w:color="auto"/>
        <w:left w:val="none" w:sz="0" w:space="0" w:color="auto"/>
        <w:bottom w:val="none" w:sz="0" w:space="0" w:color="auto"/>
        <w:right w:val="none" w:sz="0" w:space="0" w:color="auto"/>
      </w:divBdr>
    </w:div>
    <w:div w:id="1767187240">
      <w:bodyDiv w:val="1"/>
      <w:marLeft w:val="0"/>
      <w:marRight w:val="0"/>
      <w:marTop w:val="0"/>
      <w:marBottom w:val="0"/>
      <w:divBdr>
        <w:top w:val="none" w:sz="0" w:space="0" w:color="auto"/>
        <w:left w:val="none" w:sz="0" w:space="0" w:color="auto"/>
        <w:bottom w:val="none" w:sz="0" w:space="0" w:color="auto"/>
        <w:right w:val="none" w:sz="0" w:space="0" w:color="auto"/>
      </w:divBdr>
    </w:div>
    <w:div w:id="1788813206">
      <w:bodyDiv w:val="1"/>
      <w:marLeft w:val="0"/>
      <w:marRight w:val="0"/>
      <w:marTop w:val="0"/>
      <w:marBottom w:val="0"/>
      <w:divBdr>
        <w:top w:val="none" w:sz="0" w:space="0" w:color="auto"/>
        <w:left w:val="none" w:sz="0" w:space="0" w:color="auto"/>
        <w:bottom w:val="none" w:sz="0" w:space="0" w:color="auto"/>
        <w:right w:val="none" w:sz="0" w:space="0" w:color="auto"/>
      </w:divBdr>
      <w:divsChild>
        <w:div w:id="206375300">
          <w:marLeft w:val="0"/>
          <w:marRight w:val="0"/>
          <w:marTop w:val="0"/>
          <w:marBottom w:val="0"/>
          <w:divBdr>
            <w:top w:val="none" w:sz="0" w:space="0" w:color="auto"/>
            <w:left w:val="none" w:sz="0" w:space="0" w:color="auto"/>
            <w:bottom w:val="none" w:sz="0" w:space="0" w:color="auto"/>
            <w:right w:val="none" w:sz="0" w:space="0" w:color="auto"/>
          </w:divBdr>
        </w:div>
        <w:div w:id="542525997">
          <w:marLeft w:val="0"/>
          <w:marRight w:val="0"/>
          <w:marTop w:val="0"/>
          <w:marBottom w:val="0"/>
          <w:divBdr>
            <w:top w:val="none" w:sz="0" w:space="0" w:color="auto"/>
            <w:left w:val="none" w:sz="0" w:space="0" w:color="auto"/>
            <w:bottom w:val="none" w:sz="0" w:space="0" w:color="auto"/>
            <w:right w:val="none" w:sz="0" w:space="0" w:color="auto"/>
          </w:divBdr>
        </w:div>
        <w:div w:id="927233395">
          <w:marLeft w:val="0"/>
          <w:marRight w:val="0"/>
          <w:marTop w:val="0"/>
          <w:marBottom w:val="0"/>
          <w:divBdr>
            <w:top w:val="none" w:sz="0" w:space="0" w:color="auto"/>
            <w:left w:val="none" w:sz="0" w:space="0" w:color="auto"/>
            <w:bottom w:val="none" w:sz="0" w:space="0" w:color="auto"/>
            <w:right w:val="none" w:sz="0" w:space="0" w:color="auto"/>
          </w:divBdr>
        </w:div>
      </w:divsChild>
    </w:div>
    <w:div w:id="1803499720">
      <w:bodyDiv w:val="1"/>
      <w:marLeft w:val="0"/>
      <w:marRight w:val="0"/>
      <w:marTop w:val="0"/>
      <w:marBottom w:val="0"/>
      <w:divBdr>
        <w:top w:val="none" w:sz="0" w:space="0" w:color="auto"/>
        <w:left w:val="none" w:sz="0" w:space="0" w:color="auto"/>
        <w:bottom w:val="none" w:sz="0" w:space="0" w:color="auto"/>
        <w:right w:val="none" w:sz="0" w:space="0" w:color="auto"/>
      </w:divBdr>
    </w:div>
    <w:div w:id="1828865858">
      <w:bodyDiv w:val="1"/>
      <w:marLeft w:val="0"/>
      <w:marRight w:val="0"/>
      <w:marTop w:val="0"/>
      <w:marBottom w:val="0"/>
      <w:divBdr>
        <w:top w:val="none" w:sz="0" w:space="0" w:color="auto"/>
        <w:left w:val="none" w:sz="0" w:space="0" w:color="auto"/>
        <w:bottom w:val="none" w:sz="0" w:space="0" w:color="auto"/>
        <w:right w:val="none" w:sz="0" w:space="0" w:color="auto"/>
      </w:divBdr>
    </w:div>
    <w:div w:id="1877154562">
      <w:bodyDiv w:val="1"/>
      <w:marLeft w:val="0"/>
      <w:marRight w:val="0"/>
      <w:marTop w:val="0"/>
      <w:marBottom w:val="0"/>
      <w:divBdr>
        <w:top w:val="none" w:sz="0" w:space="0" w:color="auto"/>
        <w:left w:val="none" w:sz="0" w:space="0" w:color="auto"/>
        <w:bottom w:val="none" w:sz="0" w:space="0" w:color="auto"/>
        <w:right w:val="none" w:sz="0" w:space="0" w:color="auto"/>
      </w:divBdr>
    </w:div>
    <w:div w:id="1886789929">
      <w:bodyDiv w:val="1"/>
      <w:marLeft w:val="0"/>
      <w:marRight w:val="0"/>
      <w:marTop w:val="0"/>
      <w:marBottom w:val="0"/>
      <w:divBdr>
        <w:top w:val="none" w:sz="0" w:space="0" w:color="auto"/>
        <w:left w:val="none" w:sz="0" w:space="0" w:color="auto"/>
        <w:bottom w:val="none" w:sz="0" w:space="0" w:color="auto"/>
        <w:right w:val="none" w:sz="0" w:space="0" w:color="auto"/>
      </w:divBdr>
    </w:div>
    <w:div w:id="1886868851">
      <w:bodyDiv w:val="1"/>
      <w:marLeft w:val="0"/>
      <w:marRight w:val="0"/>
      <w:marTop w:val="0"/>
      <w:marBottom w:val="0"/>
      <w:divBdr>
        <w:top w:val="none" w:sz="0" w:space="0" w:color="auto"/>
        <w:left w:val="none" w:sz="0" w:space="0" w:color="auto"/>
        <w:bottom w:val="none" w:sz="0" w:space="0" w:color="auto"/>
        <w:right w:val="none" w:sz="0" w:space="0" w:color="auto"/>
      </w:divBdr>
    </w:div>
    <w:div w:id="1900706827">
      <w:bodyDiv w:val="1"/>
      <w:marLeft w:val="0"/>
      <w:marRight w:val="0"/>
      <w:marTop w:val="0"/>
      <w:marBottom w:val="0"/>
      <w:divBdr>
        <w:top w:val="none" w:sz="0" w:space="0" w:color="auto"/>
        <w:left w:val="none" w:sz="0" w:space="0" w:color="auto"/>
        <w:bottom w:val="none" w:sz="0" w:space="0" w:color="auto"/>
        <w:right w:val="none" w:sz="0" w:space="0" w:color="auto"/>
      </w:divBdr>
    </w:div>
    <w:div w:id="1918585988">
      <w:bodyDiv w:val="1"/>
      <w:marLeft w:val="0"/>
      <w:marRight w:val="0"/>
      <w:marTop w:val="0"/>
      <w:marBottom w:val="0"/>
      <w:divBdr>
        <w:top w:val="none" w:sz="0" w:space="0" w:color="auto"/>
        <w:left w:val="none" w:sz="0" w:space="0" w:color="auto"/>
        <w:bottom w:val="none" w:sz="0" w:space="0" w:color="auto"/>
        <w:right w:val="none" w:sz="0" w:space="0" w:color="auto"/>
      </w:divBdr>
    </w:div>
    <w:div w:id="1932153207">
      <w:bodyDiv w:val="1"/>
      <w:marLeft w:val="0"/>
      <w:marRight w:val="0"/>
      <w:marTop w:val="0"/>
      <w:marBottom w:val="0"/>
      <w:divBdr>
        <w:top w:val="none" w:sz="0" w:space="0" w:color="auto"/>
        <w:left w:val="none" w:sz="0" w:space="0" w:color="auto"/>
        <w:bottom w:val="none" w:sz="0" w:space="0" w:color="auto"/>
        <w:right w:val="none" w:sz="0" w:space="0" w:color="auto"/>
      </w:divBdr>
    </w:div>
    <w:div w:id="1969700781">
      <w:bodyDiv w:val="1"/>
      <w:marLeft w:val="0"/>
      <w:marRight w:val="0"/>
      <w:marTop w:val="0"/>
      <w:marBottom w:val="0"/>
      <w:divBdr>
        <w:top w:val="none" w:sz="0" w:space="0" w:color="auto"/>
        <w:left w:val="none" w:sz="0" w:space="0" w:color="auto"/>
        <w:bottom w:val="none" w:sz="0" w:space="0" w:color="auto"/>
        <w:right w:val="none" w:sz="0" w:space="0" w:color="auto"/>
      </w:divBdr>
      <w:divsChild>
        <w:div w:id="1163357408">
          <w:marLeft w:val="0"/>
          <w:marRight w:val="0"/>
          <w:marTop w:val="0"/>
          <w:marBottom w:val="0"/>
          <w:divBdr>
            <w:top w:val="none" w:sz="0" w:space="0" w:color="auto"/>
            <w:left w:val="none" w:sz="0" w:space="0" w:color="auto"/>
            <w:bottom w:val="none" w:sz="0" w:space="0" w:color="auto"/>
            <w:right w:val="none" w:sz="0" w:space="0" w:color="auto"/>
          </w:divBdr>
        </w:div>
        <w:div w:id="1738936491">
          <w:marLeft w:val="0"/>
          <w:marRight w:val="0"/>
          <w:marTop w:val="0"/>
          <w:marBottom w:val="0"/>
          <w:divBdr>
            <w:top w:val="none" w:sz="0" w:space="0" w:color="auto"/>
            <w:left w:val="none" w:sz="0" w:space="0" w:color="auto"/>
            <w:bottom w:val="none" w:sz="0" w:space="0" w:color="auto"/>
            <w:right w:val="none" w:sz="0" w:space="0" w:color="auto"/>
          </w:divBdr>
        </w:div>
        <w:div w:id="2064713847">
          <w:marLeft w:val="0"/>
          <w:marRight w:val="0"/>
          <w:marTop w:val="0"/>
          <w:marBottom w:val="0"/>
          <w:divBdr>
            <w:top w:val="none" w:sz="0" w:space="0" w:color="auto"/>
            <w:left w:val="none" w:sz="0" w:space="0" w:color="auto"/>
            <w:bottom w:val="none" w:sz="0" w:space="0" w:color="auto"/>
            <w:right w:val="none" w:sz="0" w:space="0" w:color="auto"/>
          </w:divBdr>
        </w:div>
      </w:divsChild>
    </w:div>
    <w:div w:id="2000109735">
      <w:bodyDiv w:val="1"/>
      <w:marLeft w:val="0"/>
      <w:marRight w:val="0"/>
      <w:marTop w:val="0"/>
      <w:marBottom w:val="0"/>
      <w:divBdr>
        <w:top w:val="none" w:sz="0" w:space="0" w:color="auto"/>
        <w:left w:val="none" w:sz="0" w:space="0" w:color="auto"/>
        <w:bottom w:val="none" w:sz="0" w:space="0" w:color="auto"/>
        <w:right w:val="none" w:sz="0" w:space="0" w:color="auto"/>
      </w:divBdr>
      <w:divsChild>
        <w:div w:id="82650968">
          <w:marLeft w:val="0"/>
          <w:marRight w:val="0"/>
          <w:marTop w:val="0"/>
          <w:marBottom w:val="0"/>
          <w:divBdr>
            <w:top w:val="none" w:sz="0" w:space="0" w:color="auto"/>
            <w:left w:val="none" w:sz="0" w:space="0" w:color="auto"/>
            <w:bottom w:val="none" w:sz="0" w:space="0" w:color="auto"/>
            <w:right w:val="none" w:sz="0" w:space="0" w:color="auto"/>
          </w:divBdr>
        </w:div>
      </w:divsChild>
    </w:div>
    <w:div w:id="2018388514">
      <w:bodyDiv w:val="1"/>
      <w:marLeft w:val="0"/>
      <w:marRight w:val="0"/>
      <w:marTop w:val="0"/>
      <w:marBottom w:val="0"/>
      <w:divBdr>
        <w:top w:val="none" w:sz="0" w:space="0" w:color="auto"/>
        <w:left w:val="none" w:sz="0" w:space="0" w:color="auto"/>
        <w:bottom w:val="none" w:sz="0" w:space="0" w:color="auto"/>
        <w:right w:val="none" w:sz="0" w:space="0" w:color="auto"/>
      </w:divBdr>
    </w:div>
    <w:div w:id="2073964726">
      <w:bodyDiv w:val="1"/>
      <w:marLeft w:val="0"/>
      <w:marRight w:val="0"/>
      <w:marTop w:val="0"/>
      <w:marBottom w:val="0"/>
      <w:divBdr>
        <w:top w:val="none" w:sz="0" w:space="0" w:color="auto"/>
        <w:left w:val="none" w:sz="0" w:space="0" w:color="auto"/>
        <w:bottom w:val="none" w:sz="0" w:space="0" w:color="auto"/>
        <w:right w:val="none" w:sz="0" w:space="0" w:color="auto"/>
      </w:divBdr>
    </w:div>
    <w:div w:id="2079596757">
      <w:bodyDiv w:val="1"/>
      <w:marLeft w:val="0"/>
      <w:marRight w:val="0"/>
      <w:marTop w:val="0"/>
      <w:marBottom w:val="0"/>
      <w:divBdr>
        <w:top w:val="none" w:sz="0" w:space="0" w:color="auto"/>
        <w:left w:val="none" w:sz="0" w:space="0" w:color="auto"/>
        <w:bottom w:val="none" w:sz="0" w:space="0" w:color="auto"/>
        <w:right w:val="none" w:sz="0" w:space="0" w:color="auto"/>
      </w:divBdr>
    </w:div>
    <w:div w:id="21058068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hyperlink" Target="https://aws.amazon.com/lex/" TargetMode="External"/><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hyperlink" Target="https://www.insiderintelligence.com/insights/mobile-users-smartphone-usage/" TargetMode="External"/><Relationship Id="rId47" Type="http://schemas.openxmlformats.org/officeDocument/2006/relationships/hyperlink" Target="https://azure.microsoft.com/en-us/services/bot-services/" TargetMode="External"/><Relationship Id="rId50" Type="http://schemas.openxmlformats.org/officeDocument/2006/relationships/hyperlink" Target="https://rasa.com/docs/rasa/" TargetMode="External"/><Relationship Id="rId55"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microsoft.com/office/2016/09/relationships/commentsIds" Target="commentsIds.xml"/><Relationship Id="rId11" Type="http://schemas.openxmlformats.org/officeDocument/2006/relationships/footer" Target="footer1.xml"/><Relationship Id="rId24" Type="http://schemas.openxmlformats.org/officeDocument/2006/relationships/image" Target="media/image9.svg"/><Relationship Id="rId32" Type="http://schemas.openxmlformats.org/officeDocument/2006/relationships/image" Target="media/image13.png"/><Relationship Id="rId37" Type="http://schemas.openxmlformats.org/officeDocument/2006/relationships/hyperlink" Target="http://localhost:8000" TargetMode="External"/><Relationship Id="rId40" Type="http://schemas.openxmlformats.org/officeDocument/2006/relationships/hyperlink" Target="https://botfront.io/blog/better-intent-classification-and-entity-extraction-with-diet-classifier-pipeline-optimization" TargetMode="External"/><Relationship Id="rId45" Type="http://schemas.openxmlformats.org/officeDocument/2006/relationships/hyperlink" Target="https://www.ibm.com/uk-en/products/watson-assistant" TargetMode="External"/><Relationship Id="rId53" Type="http://schemas.openxmlformats.org/officeDocument/2006/relationships/hyperlink" Target="https://doi.org/10.1007/3-540-36124-3_77"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svg"/><Relationship Id="rId27" Type="http://schemas.openxmlformats.org/officeDocument/2006/relationships/comments" Target="comments.xml"/><Relationship Id="rId30" Type="http://schemas.microsoft.com/office/2018/08/relationships/commentsExtensible" Target="commentsExtensible.xml"/><Relationship Id="rId35" Type="http://schemas.openxmlformats.org/officeDocument/2006/relationships/hyperlink" Target="https://learning.oreilly.com/library/view/natural-language-processing/9781098136789/ch01.html" TargetMode="External"/><Relationship Id="rId43" Type="http://schemas.openxmlformats.org/officeDocument/2006/relationships/hyperlink" Target="https://cloud.google.com/dialogflow" TargetMode="External"/><Relationship Id="rId48" Type="http://schemas.openxmlformats.org/officeDocument/2006/relationships/hyperlink" Target="https://doi.org/10.1145/219717.219748"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3390/app112210995"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github.com/heyunh2015/diseaseBERT" TargetMode="External"/><Relationship Id="rId25" Type="http://schemas.openxmlformats.org/officeDocument/2006/relationships/image" Target="media/image10.png"/><Relationship Id="rId33" Type="http://schemas.openxmlformats.org/officeDocument/2006/relationships/image" Target="media/image14.png"/><Relationship Id="rId38" Type="http://schemas.openxmlformats.org/officeDocument/2006/relationships/image" Target="media/image17.emf"/><Relationship Id="rId46" Type="http://schemas.openxmlformats.org/officeDocument/2006/relationships/hyperlink" Target="https://www.gartner.com/document/4010683?ref=gfa" TargetMode="External"/><Relationship Id="rId20" Type="http://schemas.openxmlformats.org/officeDocument/2006/relationships/hyperlink" Target="https://github.com/RightWrite/HealthAgent.git" TargetMode="External"/><Relationship Id="rId41" Type="http://schemas.openxmlformats.org/officeDocument/2006/relationships/hyperlink" Target="https://doi.org/10.1007/978-3-030-47426-3_19" TargetMode="External"/><Relationship Id="rId54" Type="http://schemas.openxmlformats.org/officeDocument/2006/relationships/hyperlink" Target="https://en.wikipedia.org/wiki/Natural_language_process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8.png"/><Relationship Id="rId28" Type="http://schemas.microsoft.com/office/2011/relationships/commentsExtended" Target="commentsExtended.xml"/><Relationship Id="rId36" Type="http://schemas.openxmlformats.org/officeDocument/2006/relationships/image" Target="media/image16.png"/><Relationship Id="rId49" Type="http://schemas.openxmlformats.org/officeDocument/2006/relationships/hyperlink" Target="https://doi.org/10.1177/2055207619871808" TargetMode="External"/><Relationship Id="rId57" Type="http://schemas.microsoft.com/office/2011/relationships/people" Target="people.xml"/><Relationship Id="rId10" Type="http://schemas.openxmlformats.org/officeDocument/2006/relationships/header" Target="header2.xml"/><Relationship Id="rId31" Type="http://schemas.openxmlformats.org/officeDocument/2006/relationships/image" Target="media/image12.png"/><Relationship Id="rId44" Type="http://schemas.openxmlformats.org/officeDocument/2006/relationships/hyperlink" Target="https://huggingface.co/docs/hub/index" TargetMode="External"/><Relationship Id="rId52" Type="http://schemas.openxmlformats.org/officeDocument/2006/relationships/hyperlink" Target="https://doi.org/10.1109/mis.2019.29057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309-95C8-4BE2-9B40-F48A66D6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69</TotalTime>
  <Pages>45</Pages>
  <Words>17532</Words>
  <Characters>99934</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esh Bhagat</dc:creator>
  <cp:keywords/>
  <dc:description/>
  <cp:lastModifiedBy>Vishesh Bhagat</cp:lastModifiedBy>
  <cp:revision>582</cp:revision>
  <cp:lastPrinted>2022-08-08T20:18:00Z</cp:lastPrinted>
  <dcterms:created xsi:type="dcterms:W3CDTF">2022-06-07T07:08:00Z</dcterms:created>
  <dcterms:modified xsi:type="dcterms:W3CDTF">2022-08-16T02:29:00Z</dcterms:modified>
</cp:coreProperties>
</file>